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eastAsia="en-US"/>
        </w:rPr>
        <w:id w:val="-1472128834"/>
        <w:docPartObj>
          <w:docPartGallery w:val="Table of Contents"/>
          <w:docPartUnique/>
        </w:docPartObj>
      </w:sdtPr>
      <w:sdtEndPr>
        <w:rPr>
          <w:b/>
          <w:bCs/>
        </w:rPr>
      </w:sdtEndPr>
      <w:sdtContent>
        <w:p w14:paraId="4B977153" w14:textId="1B8FB4F2" w:rsidR="006B66D4" w:rsidRDefault="006B66D4">
          <w:pPr>
            <w:pStyle w:val="TtuloTDC"/>
          </w:pPr>
          <w:r>
            <w:t>Contenido</w:t>
          </w:r>
        </w:p>
        <w:p w14:paraId="59C43BC3" w14:textId="19C333E3" w:rsidR="00D23EA2" w:rsidRDefault="006B66D4">
          <w:pPr>
            <w:pStyle w:val="TDC1"/>
            <w:tabs>
              <w:tab w:val="left" w:pos="440"/>
              <w:tab w:val="right" w:leader="dot" w:pos="8494"/>
            </w:tabs>
            <w:rPr>
              <w:rFonts w:eastAsiaTheme="minorEastAsia"/>
              <w:noProof/>
              <w:lang w:eastAsia="es-ES"/>
            </w:rPr>
          </w:pPr>
          <w:r>
            <w:fldChar w:fldCharType="begin"/>
          </w:r>
          <w:r>
            <w:instrText xml:space="preserve"> TOC \o "1-3" \h \z \u </w:instrText>
          </w:r>
          <w:r>
            <w:fldChar w:fldCharType="separate"/>
          </w:r>
          <w:hyperlink w:anchor="_Toc104248562" w:history="1">
            <w:r w:rsidR="00D23EA2" w:rsidRPr="002D1CE4">
              <w:rPr>
                <w:rStyle w:val="Hipervnculo"/>
                <w:noProof/>
              </w:rPr>
              <w:t>1.</w:t>
            </w:r>
            <w:r w:rsidR="00D23EA2">
              <w:rPr>
                <w:rFonts w:eastAsiaTheme="minorEastAsia"/>
                <w:noProof/>
                <w:lang w:eastAsia="es-ES"/>
              </w:rPr>
              <w:tab/>
            </w:r>
            <w:r w:rsidR="00D23EA2" w:rsidRPr="002D1CE4">
              <w:rPr>
                <w:rStyle w:val="Hipervnculo"/>
                <w:noProof/>
              </w:rPr>
              <w:t>Estado del Arte</w:t>
            </w:r>
            <w:r w:rsidR="00D23EA2">
              <w:rPr>
                <w:noProof/>
                <w:webHidden/>
              </w:rPr>
              <w:tab/>
            </w:r>
            <w:r w:rsidR="00D23EA2">
              <w:rPr>
                <w:noProof/>
                <w:webHidden/>
              </w:rPr>
              <w:fldChar w:fldCharType="begin"/>
            </w:r>
            <w:r w:rsidR="00D23EA2">
              <w:rPr>
                <w:noProof/>
                <w:webHidden/>
              </w:rPr>
              <w:instrText xml:space="preserve"> PAGEREF _Toc104248562 \h </w:instrText>
            </w:r>
            <w:r w:rsidR="00D23EA2">
              <w:rPr>
                <w:noProof/>
                <w:webHidden/>
              </w:rPr>
            </w:r>
            <w:r w:rsidR="00D23EA2">
              <w:rPr>
                <w:noProof/>
                <w:webHidden/>
              </w:rPr>
              <w:fldChar w:fldCharType="separate"/>
            </w:r>
            <w:r w:rsidR="00D23EA2">
              <w:rPr>
                <w:noProof/>
                <w:webHidden/>
              </w:rPr>
              <w:t>2</w:t>
            </w:r>
            <w:r w:rsidR="00D23EA2">
              <w:rPr>
                <w:noProof/>
                <w:webHidden/>
              </w:rPr>
              <w:fldChar w:fldCharType="end"/>
            </w:r>
          </w:hyperlink>
        </w:p>
        <w:p w14:paraId="583580B4" w14:textId="4B8D124B" w:rsidR="00D23EA2" w:rsidRDefault="00D23EA2">
          <w:pPr>
            <w:pStyle w:val="TDC2"/>
            <w:tabs>
              <w:tab w:val="left" w:pos="880"/>
              <w:tab w:val="right" w:leader="dot" w:pos="8494"/>
            </w:tabs>
            <w:rPr>
              <w:rFonts w:eastAsiaTheme="minorEastAsia"/>
              <w:noProof/>
              <w:lang w:eastAsia="es-ES"/>
            </w:rPr>
          </w:pPr>
          <w:hyperlink w:anchor="_Toc104248563" w:history="1">
            <w:r w:rsidRPr="002D1CE4">
              <w:rPr>
                <w:rStyle w:val="Hipervnculo"/>
                <w:noProof/>
              </w:rPr>
              <w:t>1.1.</w:t>
            </w:r>
            <w:r>
              <w:rPr>
                <w:rFonts w:eastAsiaTheme="minorEastAsia"/>
                <w:noProof/>
                <w:lang w:eastAsia="es-ES"/>
              </w:rPr>
              <w:tab/>
            </w:r>
            <w:r w:rsidRPr="002D1CE4">
              <w:rPr>
                <w:rStyle w:val="Hipervnculo"/>
                <w:noProof/>
              </w:rPr>
              <w:t>Introducción</w:t>
            </w:r>
            <w:r>
              <w:rPr>
                <w:noProof/>
                <w:webHidden/>
              </w:rPr>
              <w:tab/>
            </w:r>
            <w:r>
              <w:rPr>
                <w:noProof/>
                <w:webHidden/>
              </w:rPr>
              <w:fldChar w:fldCharType="begin"/>
            </w:r>
            <w:r>
              <w:rPr>
                <w:noProof/>
                <w:webHidden/>
              </w:rPr>
              <w:instrText xml:space="preserve"> PAGEREF _Toc104248563 \h </w:instrText>
            </w:r>
            <w:r>
              <w:rPr>
                <w:noProof/>
                <w:webHidden/>
              </w:rPr>
            </w:r>
            <w:r>
              <w:rPr>
                <w:noProof/>
                <w:webHidden/>
              </w:rPr>
              <w:fldChar w:fldCharType="separate"/>
            </w:r>
            <w:r>
              <w:rPr>
                <w:noProof/>
                <w:webHidden/>
              </w:rPr>
              <w:t>2</w:t>
            </w:r>
            <w:r>
              <w:rPr>
                <w:noProof/>
                <w:webHidden/>
              </w:rPr>
              <w:fldChar w:fldCharType="end"/>
            </w:r>
          </w:hyperlink>
        </w:p>
        <w:p w14:paraId="17976391" w14:textId="3E6214CF" w:rsidR="00D23EA2" w:rsidRDefault="00D23EA2">
          <w:pPr>
            <w:pStyle w:val="TDC2"/>
            <w:tabs>
              <w:tab w:val="left" w:pos="880"/>
              <w:tab w:val="right" w:leader="dot" w:pos="8494"/>
            </w:tabs>
            <w:rPr>
              <w:rFonts w:eastAsiaTheme="minorEastAsia"/>
              <w:noProof/>
              <w:lang w:eastAsia="es-ES"/>
            </w:rPr>
          </w:pPr>
          <w:hyperlink w:anchor="_Toc104248564" w:history="1">
            <w:r w:rsidRPr="002D1CE4">
              <w:rPr>
                <w:rStyle w:val="Hipervnculo"/>
                <w:noProof/>
              </w:rPr>
              <w:t>1.2.</w:t>
            </w:r>
            <w:r>
              <w:rPr>
                <w:rFonts w:eastAsiaTheme="minorEastAsia"/>
                <w:noProof/>
                <w:lang w:eastAsia="es-ES"/>
              </w:rPr>
              <w:tab/>
            </w:r>
            <w:r w:rsidRPr="002D1CE4">
              <w:rPr>
                <w:rStyle w:val="Hipervnculo"/>
                <w:noProof/>
              </w:rPr>
              <w:t>SOCs</w:t>
            </w:r>
            <w:r>
              <w:rPr>
                <w:noProof/>
                <w:webHidden/>
              </w:rPr>
              <w:tab/>
            </w:r>
            <w:r>
              <w:rPr>
                <w:noProof/>
                <w:webHidden/>
              </w:rPr>
              <w:fldChar w:fldCharType="begin"/>
            </w:r>
            <w:r>
              <w:rPr>
                <w:noProof/>
                <w:webHidden/>
              </w:rPr>
              <w:instrText xml:space="preserve"> PAGEREF _Toc104248564 \h </w:instrText>
            </w:r>
            <w:r>
              <w:rPr>
                <w:noProof/>
                <w:webHidden/>
              </w:rPr>
            </w:r>
            <w:r>
              <w:rPr>
                <w:noProof/>
                <w:webHidden/>
              </w:rPr>
              <w:fldChar w:fldCharType="separate"/>
            </w:r>
            <w:r>
              <w:rPr>
                <w:noProof/>
                <w:webHidden/>
              </w:rPr>
              <w:t>2</w:t>
            </w:r>
            <w:r>
              <w:rPr>
                <w:noProof/>
                <w:webHidden/>
              </w:rPr>
              <w:fldChar w:fldCharType="end"/>
            </w:r>
          </w:hyperlink>
        </w:p>
        <w:p w14:paraId="25D373EA" w14:textId="58659ADB" w:rsidR="00D23EA2" w:rsidRDefault="00D23EA2">
          <w:pPr>
            <w:pStyle w:val="TDC2"/>
            <w:tabs>
              <w:tab w:val="left" w:pos="1100"/>
              <w:tab w:val="right" w:leader="dot" w:pos="8494"/>
            </w:tabs>
            <w:rPr>
              <w:rFonts w:eastAsiaTheme="minorEastAsia"/>
              <w:noProof/>
              <w:lang w:eastAsia="es-ES"/>
            </w:rPr>
          </w:pPr>
          <w:hyperlink w:anchor="_Toc104248565" w:history="1">
            <w:r w:rsidRPr="002D1CE4">
              <w:rPr>
                <w:rStyle w:val="Hipervnculo"/>
                <w:noProof/>
              </w:rPr>
              <w:t>1.2.1.</w:t>
            </w:r>
            <w:r>
              <w:rPr>
                <w:rFonts w:eastAsiaTheme="minorEastAsia"/>
                <w:noProof/>
                <w:lang w:eastAsia="es-ES"/>
              </w:rPr>
              <w:tab/>
            </w:r>
            <w:r w:rsidRPr="002D1CE4">
              <w:rPr>
                <w:rStyle w:val="Hipervnculo"/>
                <w:noProof/>
              </w:rPr>
              <w:t>Concepto de SOC</w:t>
            </w:r>
            <w:r>
              <w:rPr>
                <w:noProof/>
                <w:webHidden/>
              </w:rPr>
              <w:tab/>
            </w:r>
            <w:r>
              <w:rPr>
                <w:noProof/>
                <w:webHidden/>
              </w:rPr>
              <w:fldChar w:fldCharType="begin"/>
            </w:r>
            <w:r>
              <w:rPr>
                <w:noProof/>
                <w:webHidden/>
              </w:rPr>
              <w:instrText xml:space="preserve"> PAGEREF _Toc104248565 \h </w:instrText>
            </w:r>
            <w:r>
              <w:rPr>
                <w:noProof/>
                <w:webHidden/>
              </w:rPr>
            </w:r>
            <w:r>
              <w:rPr>
                <w:noProof/>
                <w:webHidden/>
              </w:rPr>
              <w:fldChar w:fldCharType="separate"/>
            </w:r>
            <w:r>
              <w:rPr>
                <w:noProof/>
                <w:webHidden/>
              </w:rPr>
              <w:t>3</w:t>
            </w:r>
            <w:r>
              <w:rPr>
                <w:noProof/>
                <w:webHidden/>
              </w:rPr>
              <w:fldChar w:fldCharType="end"/>
            </w:r>
          </w:hyperlink>
        </w:p>
        <w:p w14:paraId="3C12A15D" w14:textId="693B787E" w:rsidR="00D23EA2" w:rsidRDefault="00D23EA2">
          <w:pPr>
            <w:pStyle w:val="TDC2"/>
            <w:tabs>
              <w:tab w:val="left" w:pos="1320"/>
              <w:tab w:val="right" w:leader="dot" w:pos="8494"/>
            </w:tabs>
            <w:rPr>
              <w:rFonts w:eastAsiaTheme="minorEastAsia"/>
              <w:noProof/>
              <w:lang w:eastAsia="es-ES"/>
            </w:rPr>
          </w:pPr>
          <w:hyperlink w:anchor="_Toc104248566" w:history="1">
            <w:r w:rsidRPr="002D1CE4">
              <w:rPr>
                <w:rStyle w:val="Hipervnculo"/>
                <w:noProof/>
              </w:rPr>
              <w:t>1.2.1.1.</w:t>
            </w:r>
            <w:r>
              <w:rPr>
                <w:rFonts w:eastAsiaTheme="minorEastAsia"/>
                <w:noProof/>
                <w:lang w:eastAsia="es-ES"/>
              </w:rPr>
              <w:tab/>
            </w:r>
            <w:r w:rsidRPr="002D1CE4">
              <w:rPr>
                <w:rStyle w:val="Hipervnculo"/>
                <w:noProof/>
              </w:rPr>
              <w:t>Flujo de diseño e IPs</w:t>
            </w:r>
            <w:r>
              <w:rPr>
                <w:noProof/>
                <w:webHidden/>
              </w:rPr>
              <w:tab/>
            </w:r>
            <w:r>
              <w:rPr>
                <w:noProof/>
                <w:webHidden/>
              </w:rPr>
              <w:fldChar w:fldCharType="begin"/>
            </w:r>
            <w:r>
              <w:rPr>
                <w:noProof/>
                <w:webHidden/>
              </w:rPr>
              <w:instrText xml:space="preserve"> PAGEREF _Toc104248566 \h </w:instrText>
            </w:r>
            <w:r>
              <w:rPr>
                <w:noProof/>
                <w:webHidden/>
              </w:rPr>
            </w:r>
            <w:r>
              <w:rPr>
                <w:noProof/>
                <w:webHidden/>
              </w:rPr>
              <w:fldChar w:fldCharType="separate"/>
            </w:r>
            <w:r>
              <w:rPr>
                <w:noProof/>
                <w:webHidden/>
              </w:rPr>
              <w:t>5</w:t>
            </w:r>
            <w:r>
              <w:rPr>
                <w:noProof/>
                <w:webHidden/>
              </w:rPr>
              <w:fldChar w:fldCharType="end"/>
            </w:r>
          </w:hyperlink>
        </w:p>
        <w:p w14:paraId="31C53FF5" w14:textId="3A2A026A" w:rsidR="00D23EA2" w:rsidRDefault="00D23EA2">
          <w:pPr>
            <w:pStyle w:val="TDC2"/>
            <w:tabs>
              <w:tab w:val="left" w:pos="1100"/>
              <w:tab w:val="right" w:leader="dot" w:pos="8494"/>
            </w:tabs>
            <w:rPr>
              <w:rFonts w:eastAsiaTheme="minorEastAsia"/>
              <w:noProof/>
              <w:lang w:eastAsia="es-ES"/>
            </w:rPr>
          </w:pPr>
          <w:hyperlink w:anchor="_Toc104248567" w:history="1">
            <w:r w:rsidRPr="002D1CE4">
              <w:rPr>
                <w:rStyle w:val="Hipervnculo"/>
                <w:noProof/>
              </w:rPr>
              <w:t>1.2.2.</w:t>
            </w:r>
            <w:r>
              <w:rPr>
                <w:rFonts w:eastAsiaTheme="minorEastAsia"/>
                <w:noProof/>
                <w:lang w:eastAsia="es-ES"/>
              </w:rPr>
              <w:tab/>
            </w:r>
            <w:r w:rsidRPr="002D1CE4">
              <w:rPr>
                <w:rStyle w:val="Hipervnculo"/>
                <w:noProof/>
              </w:rPr>
              <w:t>Tecnología de Fabricación</w:t>
            </w:r>
            <w:r>
              <w:rPr>
                <w:noProof/>
                <w:webHidden/>
              </w:rPr>
              <w:tab/>
            </w:r>
            <w:r>
              <w:rPr>
                <w:noProof/>
                <w:webHidden/>
              </w:rPr>
              <w:fldChar w:fldCharType="begin"/>
            </w:r>
            <w:r>
              <w:rPr>
                <w:noProof/>
                <w:webHidden/>
              </w:rPr>
              <w:instrText xml:space="preserve"> PAGEREF _Toc104248567 \h </w:instrText>
            </w:r>
            <w:r>
              <w:rPr>
                <w:noProof/>
                <w:webHidden/>
              </w:rPr>
            </w:r>
            <w:r>
              <w:rPr>
                <w:noProof/>
                <w:webHidden/>
              </w:rPr>
              <w:fldChar w:fldCharType="separate"/>
            </w:r>
            <w:r>
              <w:rPr>
                <w:noProof/>
                <w:webHidden/>
              </w:rPr>
              <w:t>7</w:t>
            </w:r>
            <w:r>
              <w:rPr>
                <w:noProof/>
                <w:webHidden/>
              </w:rPr>
              <w:fldChar w:fldCharType="end"/>
            </w:r>
          </w:hyperlink>
        </w:p>
        <w:p w14:paraId="7733654E" w14:textId="332EA278" w:rsidR="00D23EA2" w:rsidRDefault="00D23EA2">
          <w:pPr>
            <w:pStyle w:val="TDC2"/>
            <w:tabs>
              <w:tab w:val="left" w:pos="1100"/>
              <w:tab w:val="right" w:leader="dot" w:pos="8494"/>
            </w:tabs>
            <w:rPr>
              <w:rFonts w:eastAsiaTheme="minorEastAsia"/>
              <w:noProof/>
              <w:lang w:eastAsia="es-ES"/>
            </w:rPr>
          </w:pPr>
          <w:hyperlink w:anchor="_Toc104248568" w:history="1">
            <w:r w:rsidRPr="002D1CE4">
              <w:rPr>
                <w:rStyle w:val="Hipervnculo"/>
                <w:noProof/>
              </w:rPr>
              <w:t>1.2.3.</w:t>
            </w:r>
            <w:r>
              <w:rPr>
                <w:rFonts w:eastAsiaTheme="minorEastAsia"/>
                <w:noProof/>
                <w:lang w:eastAsia="es-ES"/>
              </w:rPr>
              <w:tab/>
            </w:r>
            <w:r w:rsidRPr="002D1CE4">
              <w:rPr>
                <w:rStyle w:val="Hipervnculo"/>
                <w:noProof/>
              </w:rPr>
              <w:t>SOCs en FPGA</w:t>
            </w:r>
            <w:r>
              <w:rPr>
                <w:noProof/>
                <w:webHidden/>
              </w:rPr>
              <w:tab/>
            </w:r>
            <w:r>
              <w:rPr>
                <w:noProof/>
                <w:webHidden/>
              </w:rPr>
              <w:fldChar w:fldCharType="begin"/>
            </w:r>
            <w:r>
              <w:rPr>
                <w:noProof/>
                <w:webHidden/>
              </w:rPr>
              <w:instrText xml:space="preserve"> PAGEREF _Toc104248568 \h </w:instrText>
            </w:r>
            <w:r>
              <w:rPr>
                <w:noProof/>
                <w:webHidden/>
              </w:rPr>
            </w:r>
            <w:r>
              <w:rPr>
                <w:noProof/>
                <w:webHidden/>
              </w:rPr>
              <w:fldChar w:fldCharType="separate"/>
            </w:r>
            <w:r>
              <w:rPr>
                <w:noProof/>
                <w:webHidden/>
              </w:rPr>
              <w:t>10</w:t>
            </w:r>
            <w:r>
              <w:rPr>
                <w:noProof/>
                <w:webHidden/>
              </w:rPr>
              <w:fldChar w:fldCharType="end"/>
            </w:r>
          </w:hyperlink>
        </w:p>
        <w:p w14:paraId="09C2503C" w14:textId="73497C80" w:rsidR="00D23EA2" w:rsidRDefault="00D23EA2">
          <w:pPr>
            <w:pStyle w:val="TDC2"/>
            <w:tabs>
              <w:tab w:val="left" w:pos="1320"/>
              <w:tab w:val="right" w:leader="dot" w:pos="8494"/>
            </w:tabs>
            <w:rPr>
              <w:rFonts w:eastAsiaTheme="minorEastAsia"/>
              <w:noProof/>
              <w:lang w:eastAsia="es-ES"/>
            </w:rPr>
          </w:pPr>
          <w:hyperlink w:anchor="_Toc104248569" w:history="1">
            <w:r w:rsidRPr="002D1CE4">
              <w:rPr>
                <w:rStyle w:val="Hipervnculo"/>
                <w:noProof/>
              </w:rPr>
              <w:t>1.2.3.1.</w:t>
            </w:r>
            <w:r>
              <w:rPr>
                <w:rFonts w:eastAsiaTheme="minorEastAsia"/>
                <w:noProof/>
                <w:lang w:eastAsia="es-ES"/>
              </w:rPr>
              <w:tab/>
            </w:r>
            <w:r w:rsidRPr="002D1CE4">
              <w:rPr>
                <w:rStyle w:val="Hipervnculo"/>
                <w:noProof/>
              </w:rPr>
              <w:t>FPSoCs</w:t>
            </w:r>
            <w:r>
              <w:rPr>
                <w:noProof/>
                <w:webHidden/>
              </w:rPr>
              <w:tab/>
            </w:r>
            <w:r>
              <w:rPr>
                <w:noProof/>
                <w:webHidden/>
              </w:rPr>
              <w:fldChar w:fldCharType="begin"/>
            </w:r>
            <w:r>
              <w:rPr>
                <w:noProof/>
                <w:webHidden/>
              </w:rPr>
              <w:instrText xml:space="preserve"> PAGEREF _Toc104248569 \h </w:instrText>
            </w:r>
            <w:r>
              <w:rPr>
                <w:noProof/>
                <w:webHidden/>
              </w:rPr>
            </w:r>
            <w:r>
              <w:rPr>
                <w:noProof/>
                <w:webHidden/>
              </w:rPr>
              <w:fldChar w:fldCharType="separate"/>
            </w:r>
            <w:r>
              <w:rPr>
                <w:noProof/>
                <w:webHidden/>
              </w:rPr>
              <w:t>11</w:t>
            </w:r>
            <w:r>
              <w:rPr>
                <w:noProof/>
                <w:webHidden/>
              </w:rPr>
              <w:fldChar w:fldCharType="end"/>
            </w:r>
          </w:hyperlink>
        </w:p>
        <w:p w14:paraId="7E8CBAAD" w14:textId="711BAB84" w:rsidR="00D23EA2" w:rsidRDefault="00D23EA2">
          <w:pPr>
            <w:pStyle w:val="TDC2"/>
            <w:tabs>
              <w:tab w:val="left" w:pos="1320"/>
              <w:tab w:val="right" w:leader="dot" w:pos="8494"/>
            </w:tabs>
            <w:rPr>
              <w:rFonts w:eastAsiaTheme="minorEastAsia"/>
              <w:noProof/>
              <w:lang w:eastAsia="es-ES"/>
            </w:rPr>
          </w:pPr>
          <w:hyperlink w:anchor="_Toc104248570" w:history="1">
            <w:r w:rsidRPr="002D1CE4">
              <w:rPr>
                <w:rStyle w:val="Hipervnculo"/>
                <w:noProof/>
              </w:rPr>
              <w:t>1.2.3.2.</w:t>
            </w:r>
            <w:r>
              <w:rPr>
                <w:rFonts w:eastAsiaTheme="minorEastAsia"/>
                <w:noProof/>
                <w:lang w:eastAsia="es-ES"/>
              </w:rPr>
              <w:tab/>
            </w:r>
            <w:r w:rsidRPr="002D1CE4">
              <w:rPr>
                <w:rStyle w:val="Hipervnculo"/>
                <w:noProof/>
              </w:rPr>
              <w:t>eFPGAs en SoCs</w:t>
            </w:r>
            <w:r>
              <w:rPr>
                <w:noProof/>
                <w:webHidden/>
              </w:rPr>
              <w:tab/>
            </w:r>
            <w:r>
              <w:rPr>
                <w:noProof/>
                <w:webHidden/>
              </w:rPr>
              <w:fldChar w:fldCharType="begin"/>
            </w:r>
            <w:r>
              <w:rPr>
                <w:noProof/>
                <w:webHidden/>
              </w:rPr>
              <w:instrText xml:space="preserve"> PAGEREF _Toc104248570 \h </w:instrText>
            </w:r>
            <w:r>
              <w:rPr>
                <w:noProof/>
                <w:webHidden/>
              </w:rPr>
            </w:r>
            <w:r>
              <w:rPr>
                <w:noProof/>
                <w:webHidden/>
              </w:rPr>
              <w:fldChar w:fldCharType="separate"/>
            </w:r>
            <w:r>
              <w:rPr>
                <w:noProof/>
                <w:webHidden/>
              </w:rPr>
              <w:t>14</w:t>
            </w:r>
            <w:r>
              <w:rPr>
                <w:noProof/>
                <w:webHidden/>
              </w:rPr>
              <w:fldChar w:fldCharType="end"/>
            </w:r>
          </w:hyperlink>
        </w:p>
        <w:p w14:paraId="77E2777B" w14:textId="47F03080" w:rsidR="00D23EA2" w:rsidRDefault="00D23EA2">
          <w:pPr>
            <w:pStyle w:val="TDC2"/>
            <w:tabs>
              <w:tab w:val="left" w:pos="880"/>
              <w:tab w:val="right" w:leader="dot" w:pos="8494"/>
            </w:tabs>
            <w:rPr>
              <w:rFonts w:eastAsiaTheme="minorEastAsia"/>
              <w:noProof/>
              <w:lang w:eastAsia="es-ES"/>
            </w:rPr>
          </w:pPr>
          <w:hyperlink w:anchor="_Toc104248571" w:history="1">
            <w:r w:rsidRPr="002D1CE4">
              <w:rPr>
                <w:rStyle w:val="Hipervnculo"/>
                <w:noProof/>
              </w:rPr>
              <w:t>1.3.</w:t>
            </w:r>
            <w:r>
              <w:rPr>
                <w:rFonts w:eastAsiaTheme="minorEastAsia"/>
                <w:noProof/>
                <w:lang w:eastAsia="es-ES"/>
              </w:rPr>
              <w:tab/>
            </w:r>
            <w:r w:rsidRPr="002D1CE4">
              <w:rPr>
                <w:rStyle w:val="Hipervnculo"/>
                <w:noProof/>
              </w:rPr>
              <w:t>Buses de comunicación On-Chip La arquitectura AMBA.</w:t>
            </w:r>
            <w:r>
              <w:rPr>
                <w:noProof/>
                <w:webHidden/>
              </w:rPr>
              <w:tab/>
            </w:r>
            <w:r>
              <w:rPr>
                <w:noProof/>
                <w:webHidden/>
              </w:rPr>
              <w:fldChar w:fldCharType="begin"/>
            </w:r>
            <w:r>
              <w:rPr>
                <w:noProof/>
                <w:webHidden/>
              </w:rPr>
              <w:instrText xml:space="preserve"> PAGEREF _Toc104248571 \h </w:instrText>
            </w:r>
            <w:r>
              <w:rPr>
                <w:noProof/>
                <w:webHidden/>
              </w:rPr>
            </w:r>
            <w:r>
              <w:rPr>
                <w:noProof/>
                <w:webHidden/>
              </w:rPr>
              <w:fldChar w:fldCharType="separate"/>
            </w:r>
            <w:r>
              <w:rPr>
                <w:noProof/>
                <w:webHidden/>
              </w:rPr>
              <w:t>16</w:t>
            </w:r>
            <w:r>
              <w:rPr>
                <w:noProof/>
                <w:webHidden/>
              </w:rPr>
              <w:fldChar w:fldCharType="end"/>
            </w:r>
          </w:hyperlink>
        </w:p>
        <w:p w14:paraId="460E949B" w14:textId="58D949AD" w:rsidR="00D23EA2" w:rsidRDefault="00D23EA2">
          <w:pPr>
            <w:pStyle w:val="TDC2"/>
            <w:tabs>
              <w:tab w:val="left" w:pos="1100"/>
              <w:tab w:val="right" w:leader="dot" w:pos="8494"/>
            </w:tabs>
            <w:rPr>
              <w:rFonts w:eastAsiaTheme="minorEastAsia"/>
              <w:noProof/>
              <w:lang w:eastAsia="es-ES"/>
            </w:rPr>
          </w:pPr>
          <w:hyperlink w:anchor="_Toc104248572" w:history="1">
            <w:r w:rsidRPr="002D1CE4">
              <w:rPr>
                <w:rStyle w:val="Hipervnculo"/>
                <w:noProof/>
              </w:rPr>
              <w:t>1.3.1.</w:t>
            </w:r>
            <w:r>
              <w:rPr>
                <w:rFonts w:eastAsiaTheme="minorEastAsia"/>
                <w:noProof/>
                <w:lang w:eastAsia="es-ES"/>
              </w:rPr>
              <w:tab/>
            </w:r>
            <w:r w:rsidRPr="002D1CE4">
              <w:rPr>
                <w:rStyle w:val="Hipervnculo"/>
                <w:noProof/>
              </w:rPr>
              <w:t>Arquitectura AMBA</w:t>
            </w:r>
            <w:r>
              <w:rPr>
                <w:noProof/>
                <w:webHidden/>
              </w:rPr>
              <w:tab/>
            </w:r>
            <w:r>
              <w:rPr>
                <w:noProof/>
                <w:webHidden/>
              </w:rPr>
              <w:fldChar w:fldCharType="begin"/>
            </w:r>
            <w:r>
              <w:rPr>
                <w:noProof/>
                <w:webHidden/>
              </w:rPr>
              <w:instrText xml:space="preserve"> PAGEREF _Toc104248572 \h </w:instrText>
            </w:r>
            <w:r>
              <w:rPr>
                <w:noProof/>
                <w:webHidden/>
              </w:rPr>
            </w:r>
            <w:r>
              <w:rPr>
                <w:noProof/>
                <w:webHidden/>
              </w:rPr>
              <w:fldChar w:fldCharType="separate"/>
            </w:r>
            <w:r>
              <w:rPr>
                <w:noProof/>
                <w:webHidden/>
              </w:rPr>
              <w:t>17</w:t>
            </w:r>
            <w:r>
              <w:rPr>
                <w:noProof/>
                <w:webHidden/>
              </w:rPr>
              <w:fldChar w:fldCharType="end"/>
            </w:r>
          </w:hyperlink>
        </w:p>
        <w:p w14:paraId="3867DFF1" w14:textId="0BA5230A" w:rsidR="00D23EA2" w:rsidRDefault="00D23EA2">
          <w:pPr>
            <w:pStyle w:val="TDC2"/>
            <w:tabs>
              <w:tab w:val="left" w:pos="880"/>
              <w:tab w:val="right" w:leader="dot" w:pos="8494"/>
            </w:tabs>
            <w:rPr>
              <w:rFonts w:eastAsiaTheme="minorEastAsia"/>
              <w:noProof/>
              <w:lang w:eastAsia="es-ES"/>
            </w:rPr>
          </w:pPr>
          <w:hyperlink w:anchor="_Toc104248573" w:history="1">
            <w:r w:rsidRPr="002D1CE4">
              <w:rPr>
                <w:rStyle w:val="Hipervnculo"/>
                <w:noProof/>
              </w:rPr>
              <w:t>1.4.</w:t>
            </w:r>
            <w:r>
              <w:rPr>
                <w:rFonts w:eastAsiaTheme="minorEastAsia"/>
                <w:noProof/>
                <w:lang w:eastAsia="es-ES"/>
              </w:rPr>
              <w:tab/>
            </w:r>
            <w:r w:rsidRPr="002D1CE4">
              <w:rPr>
                <w:rStyle w:val="Hipervnculo"/>
                <w:noProof/>
              </w:rPr>
              <w:t>Aplicaciones de los SOCs FPGA en la Industria y aportación a los ODS.</w:t>
            </w:r>
            <w:r>
              <w:rPr>
                <w:noProof/>
                <w:webHidden/>
              </w:rPr>
              <w:tab/>
            </w:r>
            <w:r>
              <w:rPr>
                <w:noProof/>
                <w:webHidden/>
              </w:rPr>
              <w:fldChar w:fldCharType="begin"/>
            </w:r>
            <w:r>
              <w:rPr>
                <w:noProof/>
                <w:webHidden/>
              </w:rPr>
              <w:instrText xml:space="preserve"> PAGEREF _Toc104248573 \h </w:instrText>
            </w:r>
            <w:r>
              <w:rPr>
                <w:noProof/>
                <w:webHidden/>
              </w:rPr>
            </w:r>
            <w:r>
              <w:rPr>
                <w:noProof/>
                <w:webHidden/>
              </w:rPr>
              <w:fldChar w:fldCharType="separate"/>
            </w:r>
            <w:r>
              <w:rPr>
                <w:noProof/>
                <w:webHidden/>
              </w:rPr>
              <w:t>20</w:t>
            </w:r>
            <w:r>
              <w:rPr>
                <w:noProof/>
                <w:webHidden/>
              </w:rPr>
              <w:fldChar w:fldCharType="end"/>
            </w:r>
          </w:hyperlink>
        </w:p>
        <w:p w14:paraId="0406EE08" w14:textId="0367103D" w:rsidR="00D23EA2" w:rsidRDefault="00D23EA2">
          <w:pPr>
            <w:pStyle w:val="TDC1"/>
            <w:tabs>
              <w:tab w:val="left" w:pos="440"/>
              <w:tab w:val="right" w:leader="dot" w:pos="8494"/>
            </w:tabs>
            <w:rPr>
              <w:rFonts w:eastAsiaTheme="minorEastAsia"/>
              <w:noProof/>
              <w:lang w:eastAsia="es-ES"/>
            </w:rPr>
          </w:pPr>
          <w:hyperlink w:anchor="_Toc104248574" w:history="1">
            <w:r w:rsidRPr="002D1CE4">
              <w:rPr>
                <w:rStyle w:val="Hipervnculo"/>
                <w:noProof/>
              </w:rPr>
              <w:t>2.</w:t>
            </w:r>
            <w:r>
              <w:rPr>
                <w:rFonts w:eastAsiaTheme="minorEastAsia"/>
                <w:noProof/>
                <w:lang w:eastAsia="es-ES"/>
              </w:rPr>
              <w:tab/>
            </w:r>
            <w:r w:rsidRPr="002D1CE4">
              <w:rPr>
                <w:rStyle w:val="Hipervnculo"/>
                <w:noProof/>
              </w:rPr>
              <w:t>Entorno de Trabajo</w:t>
            </w:r>
            <w:r>
              <w:rPr>
                <w:noProof/>
                <w:webHidden/>
              </w:rPr>
              <w:tab/>
            </w:r>
            <w:r>
              <w:rPr>
                <w:noProof/>
                <w:webHidden/>
              </w:rPr>
              <w:fldChar w:fldCharType="begin"/>
            </w:r>
            <w:r>
              <w:rPr>
                <w:noProof/>
                <w:webHidden/>
              </w:rPr>
              <w:instrText xml:space="preserve"> PAGEREF _Toc104248574 \h </w:instrText>
            </w:r>
            <w:r>
              <w:rPr>
                <w:noProof/>
                <w:webHidden/>
              </w:rPr>
            </w:r>
            <w:r>
              <w:rPr>
                <w:noProof/>
                <w:webHidden/>
              </w:rPr>
              <w:fldChar w:fldCharType="separate"/>
            </w:r>
            <w:r>
              <w:rPr>
                <w:noProof/>
                <w:webHidden/>
              </w:rPr>
              <w:t>21</w:t>
            </w:r>
            <w:r>
              <w:rPr>
                <w:noProof/>
                <w:webHidden/>
              </w:rPr>
              <w:fldChar w:fldCharType="end"/>
            </w:r>
          </w:hyperlink>
        </w:p>
        <w:p w14:paraId="18E65557" w14:textId="0B7AFC02" w:rsidR="00D23EA2" w:rsidRDefault="00D23EA2">
          <w:pPr>
            <w:pStyle w:val="TDC1"/>
            <w:tabs>
              <w:tab w:val="left" w:pos="660"/>
              <w:tab w:val="right" w:leader="dot" w:pos="8494"/>
            </w:tabs>
            <w:rPr>
              <w:rFonts w:eastAsiaTheme="minorEastAsia"/>
              <w:noProof/>
              <w:lang w:eastAsia="es-ES"/>
            </w:rPr>
          </w:pPr>
          <w:hyperlink w:anchor="_Toc104248575" w:history="1">
            <w:r w:rsidRPr="002D1CE4">
              <w:rPr>
                <w:rStyle w:val="Hipervnculo"/>
                <w:noProof/>
              </w:rPr>
              <w:t>2.1.</w:t>
            </w:r>
            <w:r>
              <w:rPr>
                <w:rFonts w:eastAsiaTheme="minorEastAsia"/>
                <w:noProof/>
                <w:lang w:eastAsia="es-ES"/>
              </w:rPr>
              <w:tab/>
            </w:r>
            <w:r w:rsidRPr="002D1CE4">
              <w:rPr>
                <w:rStyle w:val="Hipervnculo"/>
                <w:noProof/>
              </w:rPr>
              <w:t>Herramientas de desarrollo SW/HW Xilinx</w:t>
            </w:r>
            <w:r>
              <w:rPr>
                <w:noProof/>
                <w:webHidden/>
              </w:rPr>
              <w:tab/>
            </w:r>
            <w:r>
              <w:rPr>
                <w:noProof/>
                <w:webHidden/>
              </w:rPr>
              <w:fldChar w:fldCharType="begin"/>
            </w:r>
            <w:r>
              <w:rPr>
                <w:noProof/>
                <w:webHidden/>
              </w:rPr>
              <w:instrText xml:space="preserve"> PAGEREF _Toc104248575 \h </w:instrText>
            </w:r>
            <w:r>
              <w:rPr>
                <w:noProof/>
                <w:webHidden/>
              </w:rPr>
            </w:r>
            <w:r>
              <w:rPr>
                <w:noProof/>
                <w:webHidden/>
              </w:rPr>
              <w:fldChar w:fldCharType="separate"/>
            </w:r>
            <w:r>
              <w:rPr>
                <w:noProof/>
                <w:webHidden/>
              </w:rPr>
              <w:t>21</w:t>
            </w:r>
            <w:r>
              <w:rPr>
                <w:noProof/>
                <w:webHidden/>
              </w:rPr>
              <w:fldChar w:fldCharType="end"/>
            </w:r>
          </w:hyperlink>
        </w:p>
        <w:p w14:paraId="5764B96E" w14:textId="5AB92B89" w:rsidR="00D23EA2" w:rsidRDefault="00D23EA2">
          <w:pPr>
            <w:pStyle w:val="TDC1"/>
            <w:tabs>
              <w:tab w:val="left" w:pos="440"/>
              <w:tab w:val="right" w:leader="dot" w:pos="8494"/>
            </w:tabs>
            <w:rPr>
              <w:rFonts w:eastAsiaTheme="minorEastAsia"/>
              <w:noProof/>
              <w:lang w:eastAsia="es-ES"/>
            </w:rPr>
          </w:pPr>
          <w:hyperlink w:anchor="_Toc104248576" w:history="1">
            <w:r w:rsidRPr="002D1CE4">
              <w:rPr>
                <w:rStyle w:val="Hipervnculo"/>
                <w:noProof/>
              </w:rPr>
              <w:t>3.</w:t>
            </w:r>
            <w:r>
              <w:rPr>
                <w:rFonts w:eastAsiaTheme="minorEastAsia"/>
                <w:noProof/>
                <w:lang w:eastAsia="es-ES"/>
              </w:rPr>
              <w:tab/>
            </w:r>
            <w:r w:rsidRPr="002D1CE4">
              <w:rPr>
                <w:rStyle w:val="Hipervnculo"/>
                <w:noProof/>
              </w:rPr>
              <w:t>Motores sin escobillas (Brushless)</w:t>
            </w:r>
            <w:r>
              <w:rPr>
                <w:noProof/>
                <w:webHidden/>
              </w:rPr>
              <w:tab/>
            </w:r>
            <w:r>
              <w:rPr>
                <w:noProof/>
                <w:webHidden/>
              </w:rPr>
              <w:fldChar w:fldCharType="begin"/>
            </w:r>
            <w:r>
              <w:rPr>
                <w:noProof/>
                <w:webHidden/>
              </w:rPr>
              <w:instrText xml:space="preserve"> PAGEREF _Toc104248576 \h </w:instrText>
            </w:r>
            <w:r>
              <w:rPr>
                <w:noProof/>
                <w:webHidden/>
              </w:rPr>
            </w:r>
            <w:r>
              <w:rPr>
                <w:noProof/>
                <w:webHidden/>
              </w:rPr>
              <w:fldChar w:fldCharType="separate"/>
            </w:r>
            <w:r>
              <w:rPr>
                <w:noProof/>
                <w:webHidden/>
              </w:rPr>
              <w:t>22</w:t>
            </w:r>
            <w:r>
              <w:rPr>
                <w:noProof/>
                <w:webHidden/>
              </w:rPr>
              <w:fldChar w:fldCharType="end"/>
            </w:r>
          </w:hyperlink>
        </w:p>
        <w:p w14:paraId="4E2A8E19" w14:textId="2615C86A" w:rsidR="00D23EA2" w:rsidRDefault="00D23EA2">
          <w:pPr>
            <w:pStyle w:val="TDC1"/>
            <w:tabs>
              <w:tab w:val="left" w:pos="660"/>
              <w:tab w:val="right" w:leader="dot" w:pos="8494"/>
            </w:tabs>
            <w:rPr>
              <w:rFonts w:eastAsiaTheme="minorEastAsia"/>
              <w:noProof/>
              <w:lang w:eastAsia="es-ES"/>
            </w:rPr>
          </w:pPr>
          <w:hyperlink w:anchor="_Toc104248577" w:history="1">
            <w:r w:rsidRPr="002D1CE4">
              <w:rPr>
                <w:rStyle w:val="Hipervnculo"/>
                <w:noProof/>
              </w:rPr>
              <w:t>3.1.</w:t>
            </w:r>
            <w:r>
              <w:rPr>
                <w:rFonts w:eastAsiaTheme="minorEastAsia"/>
                <w:noProof/>
                <w:lang w:eastAsia="es-ES"/>
              </w:rPr>
              <w:tab/>
            </w:r>
            <w:r w:rsidRPr="002D1CE4">
              <w:rPr>
                <w:rStyle w:val="Hipervnculo"/>
                <w:noProof/>
              </w:rPr>
              <w:t>Control y alimentación de los motores sin escobillas.</w:t>
            </w:r>
            <w:r>
              <w:rPr>
                <w:noProof/>
                <w:webHidden/>
              </w:rPr>
              <w:tab/>
            </w:r>
            <w:r>
              <w:rPr>
                <w:noProof/>
                <w:webHidden/>
              </w:rPr>
              <w:fldChar w:fldCharType="begin"/>
            </w:r>
            <w:r>
              <w:rPr>
                <w:noProof/>
                <w:webHidden/>
              </w:rPr>
              <w:instrText xml:space="preserve"> PAGEREF _Toc104248577 \h </w:instrText>
            </w:r>
            <w:r>
              <w:rPr>
                <w:noProof/>
                <w:webHidden/>
              </w:rPr>
            </w:r>
            <w:r>
              <w:rPr>
                <w:noProof/>
                <w:webHidden/>
              </w:rPr>
              <w:fldChar w:fldCharType="separate"/>
            </w:r>
            <w:r>
              <w:rPr>
                <w:noProof/>
                <w:webHidden/>
              </w:rPr>
              <w:t>22</w:t>
            </w:r>
            <w:r>
              <w:rPr>
                <w:noProof/>
                <w:webHidden/>
              </w:rPr>
              <w:fldChar w:fldCharType="end"/>
            </w:r>
          </w:hyperlink>
        </w:p>
        <w:p w14:paraId="519A2674" w14:textId="1A9A8383" w:rsidR="00D23EA2" w:rsidRDefault="00D23EA2">
          <w:pPr>
            <w:pStyle w:val="TDC1"/>
            <w:tabs>
              <w:tab w:val="left" w:pos="440"/>
              <w:tab w:val="right" w:leader="dot" w:pos="8494"/>
            </w:tabs>
            <w:rPr>
              <w:rFonts w:eastAsiaTheme="minorEastAsia"/>
              <w:noProof/>
              <w:lang w:eastAsia="es-ES"/>
            </w:rPr>
          </w:pPr>
          <w:hyperlink w:anchor="_Toc104248578" w:history="1">
            <w:r w:rsidRPr="002D1CE4">
              <w:rPr>
                <w:rStyle w:val="Hipervnculo"/>
                <w:noProof/>
              </w:rPr>
              <w:t>4.</w:t>
            </w:r>
            <w:r>
              <w:rPr>
                <w:rFonts w:eastAsiaTheme="minorEastAsia"/>
                <w:noProof/>
                <w:lang w:eastAsia="es-ES"/>
              </w:rPr>
              <w:tab/>
            </w:r>
            <w:r w:rsidRPr="002D1CE4">
              <w:rPr>
                <w:rStyle w:val="Hipervnculo"/>
                <w:noProof/>
              </w:rPr>
              <w:t>Desarrollo y creación de un SOC en FPGA</w:t>
            </w:r>
            <w:r>
              <w:rPr>
                <w:noProof/>
                <w:webHidden/>
              </w:rPr>
              <w:tab/>
            </w:r>
            <w:r>
              <w:rPr>
                <w:noProof/>
                <w:webHidden/>
              </w:rPr>
              <w:fldChar w:fldCharType="begin"/>
            </w:r>
            <w:r>
              <w:rPr>
                <w:noProof/>
                <w:webHidden/>
              </w:rPr>
              <w:instrText xml:space="preserve"> PAGEREF _Toc104248578 \h </w:instrText>
            </w:r>
            <w:r>
              <w:rPr>
                <w:noProof/>
                <w:webHidden/>
              </w:rPr>
            </w:r>
            <w:r>
              <w:rPr>
                <w:noProof/>
                <w:webHidden/>
              </w:rPr>
              <w:fldChar w:fldCharType="separate"/>
            </w:r>
            <w:r>
              <w:rPr>
                <w:noProof/>
                <w:webHidden/>
              </w:rPr>
              <w:t>22</w:t>
            </w:r>
            <w:r>
              <w:rPr>
                <w:noProof/>
                <w:webHidden/>
              </w:rPr>
              <w:fldChar w:fldCharType="end"/>
            </w:r>
          </w:hyperlink>
        </w:p>
        <w:p w14:paraId="21C21406" w14:textId="4D7BD0EE" w:rsidR="00D23EA2" w:rsidRDefault="00D23EA2">
          <w:pPr>
            <w:pStyle w:val="TDC1"/>
            <w:tabs>
              <w:tab w:val="left" w:pos="660"/>
              <w:tab w:val="right" w:leader="dot" w:pos="8494"/>
            </w:tabs>
            <w:rPr>
              <w:rFonts w:eastAsiaTheme="minorEastAsia"/>
              <w:noProof/>
              <w:lang w:eastAsia="es-ES"/>
            </w:rPr>
          </w:pPr>
          <w:hyperlink w:anchor="_Toc104248579" w:history="1">
            <w:r w:rsidRPr="002D1CE4">
              <w:rPr>
                <w:rStyle w:val="Hipervnculo"/>
                <w:noProof/>
              </w:rPr>
              <w:t>4.1.</w:t>
            </w:r>
            <w:r>
              <w:rPr>
                <w:rFonts w:eastAsiaTheme="minorEastAsia"/>
                <w:noProof/>
                <w:lang w:eastAsia="es-ES"/>
              </w:rPr>
              <w:tab/>
            </w:r>
            <w:r w:rsidRPr="002D1CE4">
              <w:rPr>
                <w:rStyle w:val="Hipervnculo"/>
                <w:noProof/>
              </w:rPr>
              <w:t>Planificación.</w:t>
            </w:r>
            <w:r>
              <w:rPr>
                <w:noProof/>
                <w:webHidden/>
              </w:rPr>
              <w:tab/>
            </w:r>
            <w:r>
              <w:rPr>
                <w:noProof/>
                <w:webHidden/>
              </w:rPr>
              <w:fldChar w:fldCharType="begin"/>
            </w:r>
            <w:r>
              <w:rPr>
                <w:noProof/>
                <w:webHidden/>
              </w:rPr>
              <w:instrText xml:space="preserve"> PAGEREF _Toc104248579 \h </w:instrText>
            </w:r>
            <w:r>
              <w:rPr>
                <w:noProof/>
                <w:webHidden/>
              </w:rPr>
            </w:r>
            <w:r>
              <w:rPr>
                <w:noProof/>
                <w:webHidden/>
              </w:rPr>
              <w:fldChar w:fldCharType="separate"/>
            </w:r>
            <w:r>
              <w:rPr>
                <w:noProof/>
                <w:webHidden/>
              </w:rPr>
              <w:t>22</w:t>
            </w:r>
            <w:r>
              <w:rPr>
                <w:noProof/>
                <w:webHidden/>
              </w:rPr>
              <w:fldChar w:fldCharType="end"/>
            </w:r>
          </w:hyperlink>
        </w:p>
        <w:p w14:paraId="2D86E287" w14:textId="45B941C5" w:rsidR="00D23EA2" w:rsidRDefault="00D23EA2">
          <w:pPr>
            <w:pStyle w:val="TDC1"/>
            <w:tabs>
              <w:tab w:val="left" w:pos="660"/>
              <w:tab w:val="right" w:leader="dot" w:pos="8494"/>
            </w:tabs>
            <w:rPr>
              <w:rFonts w:eastAsiaTheme="minorEastAsia"/>
              <w:noProof/>
              <w:lang w:eastAsia="es-ES"/>
            </w:rPr>
          </w:pPr>
          <w:hyperlink w:anchor="_Toc104248580" w:history="1">
            <w:r w:rsidRPr="002D1CE4">
              <w:rPr>
                <w:rStyle w:val="Hipervnculo"/>
                <w:noProof/>
              </w:rPr>
              <w:t>4.2.</w:t>
            </w:r>
            <w:r>
              <w:rPr>
                <w:rFonts w:eastAsiaTheme="minorEastAsia"/>
                <w:noProof/>
                <w:lang w:eastAsia="es-ES"/>
              </w:rPr>
              <w:tab/>
            </w:r>
            <w:r w:rsidRPr="002D1CE4">
              <w:rPr>
                <w:rStyle w:val="Hipervnculo"/>
                <w:noProof/>
              </w:rPr>
              <w:t>Fase de diseño general.</w:t>
            </w:r>
            <w:r>
              <w:rPr>
                <w:noProof/>
                <w:webHidden/>
              </w:rPr>
              <w:tab/>
            </w:r>
            <w:r>
              <w:rPr>
                <w:noProof/>
                <w:webHidden/>
              </w:rPr>
              <w:fldChar w:fldCharType="begin"/>
            </w:r>
            <w:r>
              <w:rPr>
                <w:noProof/>
                <w:webHidden/>
              </w:rPr>
              <w:instrText xml:space="preserve"> PAGEREF _Toc104248580 \h </w:instrText>
            </w:r>
            <w:r>
              <w:rPr>
                <w:noProof/>
                <w:webHidden/>
              </w:rPr>
            </w:r>
            <w:r>
              <w:rPr>
                <w:noProof/>
                <w:webHidden/>
              </w:rPr>
              <w:fldChar w:fldCharType="separate"/>
            </w:r>
            <w:r>
              <w:rPr>
                <w:noProof/>
                <w:webHidden/>
              </w:rPr>
              <w:t>23</w:t>
            </w:r>
            <w:r>
              <w:rPr>
                <w:noProof/>
                <w:webHidden/>
              </w:rPr>
              <w:fldChar w:fldCharType="end"/>
            </w:r>
          </w:hyperlink>
        </w:p>
        <w:p w14:paraId="2AAD1F4C" w14:textId="095B7C2A" w:rsidR="00D23EA2" w:rsidRDefault="00D23EA2">
          <w:pPr>
            <w:pStyle w:val="TDC1"/>
            <w:tabs>
              <w:tab w:val="left" w:pos="660"/>
              <w:tab w:val="right" w:leader="dot" w:pos="8494"/>
            </w:tabs>
            <w:rPr>
              <w:rFonts w:eastAsiaTheme="minorEastAsia"/>
              <w:noProof/>
              <w:lang w:eastAsia="es-ES"/>
            </w:rPr>
          </w:pPr>
          <w:hyperlink w:anchor="_Toc104248581" w:history="1">
            <w:r w:rsidRPr="002D1CE4">
              <w:rPr>
                <w:rStyle w:val="Hipervnculo"/>
                <w:noProof/>
              </w:rPr>
              <w:t>4.3.</w:t>
            </w:r>
            <w:r>
              <w:rPr>
                <w:rFonts w:eastAsiaTheme="minorEastAsia"/>
                <w:noProof/>
                <w:lang w:eastAsia="es-ES"/>
              </w:rPr>
              <w:tab/>
            </w:r>
            <w:r w:rsidRPr="002D1CE4">
              <w:rPr>
                <w:rStyle w:val="Hipervnculo"/>
                <w:noProof/>
              </w:rPr>
              <w:t>Desarrollo IP</w:t>
            </w:r>
            <w:r>
              <w:rPr>
                <w:noProof/>
                <w:webHidden/>
              </w:rPr>
              <w:tab/>
            </w:r>
            <w:r>
              <w:rPr>
                <w:noProof/>
                <w:webHidden/>
              </w:rPr>
              <w:fldChar w:fldCharType="begin"/>
            </w:r>
            <w:r>
              <w:rPr>
                <w:noProof/>
                <w:webHidden/>
              </w:rPr>
              <w:instrText xml:space="preserve"> PAGEREF _Toc104248581 \h </w:instrText>
            </w:r>
            <w:r>
              <w:rPr>
                <w:noProof/>
                <w:webHidden/>
              </w:rPr>
            </w:r>
            <w:r>
              <w:rPr>
                <w:noProof/>
                <w:webHidden/>
              </w:rPr>
              <w:fldChar w:fldCharType="separate"/>
            </w:r>
            <w:r>
              <w:rPr>
                <w:noProof/>
                <w:webHidden/>
              </w:rPr>
              <w:t>24</w:t>
            </w:r>
            <w:r>
              <w:rPr>
                <w:noProof/>
                <w:webHidden/>
              </w:rPr>
              <w:fldChar w:fldCharType="end"/>
            </w:r>
          </w:hyperlink>
        </w:p>
        <w:p w14:paraId="4E9680AC" w14:textId="2E8E4BD4" w:rsidR="00D23EA2" w:rsidRDefault="00D23EA2">
          <w:pPr>
            <w:pStyle w:val="TDC1"/>
            <w:tabs>
              <w:tab w:val="left" w:pos="880"/>
              <w:tab w:val="right" w:leader="dot" w:pos="8494"/>
            </w:tabs>
            <w:rPr>
              <w:rFonts w:eastAsiaTheme="minorEastAsia"/>
              <w:noProof/>
              <w:lang w:eastAsia="es-ES"/>
            </w:rPr>
          </w:pPr>
          <w:hyperlink w:anchor="_Toc104248582" w:history="1">
            <w:r w:rsidRPr="002D1CE4">
              <w:rPr>
                <w:rStyle w:val="Hipervnculo"/>
                <w:noProof/>
              </w:rPr>
              <w:t>4.3.1.</w:t>
            </w:r>
            <w:r>
              <w:rPr>
                <w:rFonts w:eastAsiaTheme="minorEastAsia"/>
                <w:noProof/>
                <w:lang w:eastAsia="es-ES"/>
              </w:rPr>
              <w:tab/>
            </w:r>
            <w:r w:rsidRPr="002D1CE4">
              <w:rPr>
                <w:rStyle w:val="Hipervnculo"/>
                <w:noProof/>
              </w:rPr>
              <w:t>Diseño.</w:t>
            </w:r>
            <w:r>
              <w:rPr>
                <w:noProof/>
                <w:webHidden/>
              </w:rPr>
              <w:tab/>
            </w:r>
            <w:r>
              <w:rPr>
                <w:noProof/>
                <w:webHidden/>
              </w:rPr>
              <w:fldChar w:fldCharType="begin"/>
            </w:r>
            <w:r>
              <w:rPr>
                <w:noProof/>
                <w:webHidden/>
              </w:rPr>
              <w:instrText xml:space="preserve"> PAGEREF _Toc104248582 \h </w:instrText>
            </w:r>
            <w:r>
              <w:rPr>
                <w:noProof/>
                <w:webHidden/>
              </w:rPr>
            </w:r>
            <w:r>
              <w:rPr>
                <w:noProof/>
                <w:webHidden/>
              </w:rPr>
              <w:fldChar w:fldCharType="separate"/>
            </w:r>
            <w:r>
              <w:rPr>
                <w:noProof/>
                <w:webHidden/>
              </w:rPr>
              <w:t>24</w:t>
            </w:r>
            <w:r>
              <w:rPr>
                <w:noProof/>
                <w:webHidden/>
              </w:rPr>
              <w:fldChar w:fldCharType="end"/>
            </w:r>
          </w:hyperlink>
        </w:p>
        <w:p w14:paraId="7ED32D0F" w14:textId="3E7C82C6" w:rsidR="00D23EA2" w:rsidRDefault="00D23EA2">
          <w:pPr>
            <w:pStyle w:val="TDC1"/>
            <w:tabs>
              <w:tab w:val="left" w:pos="880"/>
              <w:tab w:val="right" w:leader="dot" w:pos="8494"/>
            </w:tabs>
            <w:rPr>
              <w:rFonts w:eastAsiaTheme="minorEastAsia"/>
              <w:noProof/>
              <w:lang w:eastAsia="es-ES"/>
            </w:rPr>
          </w:pPr>
          <w:hyperlink w:anchor="_Toc104248583" w:history="1">
            <w:r w:rsidRPr="002D1CE4">
              <w:rPr>
                <w:rStyle w:val="Hipervnculo"/>
                <w:noProof/>
              </w:rPr>
              <w:t>4.3.2.</w:t>
            </w:r>
            <w:r>
              <w:rPr>
                <w:rFonts w:eastAsiaTheme="minorEastAsia"/>
                <w:noProof/>
                <w:lang w:eastAsia="es-ES"/>
              </w:rPr>
              <w:tab/>
            </w:r>
            <w:r w:rsidRPr="002D1CE4">
              <w:rPr>
                <w:rStyle w:val="Hipervnculo"/>
                <w:noProof/>
              </w:rPr>
              <w:t>Programación Hardware.</w:t>
            </w:r>
            <w:r>
              <w:rPr>
                <w:noProof/>
                <w:webHidden/>
              </w:rPr>
              <w:tab/>
            </w:r>
            <w:r>
              <w:rPr>
                <w:noProof/>
                <w:webHidden/>
              </w:rPr>
              <w:fldChar w:fldCharType="begin"/>
            </w:r>
            <w:r>
              <w:rPr>
                <w:noProof/>
                <w:webHidden/>
              </w:rPr>
              <w:instrText xml:space="preserve"> PAGEREF _Toc104248583 \h </w:instrText>
            </w:r>
            <w:r>
              <w:rPr>
                <w:noProof/>
                <w:webHidden/>
              </w:rPr>
            </w:r>
            <w:r>
              <w:rPr>
                <w:noProof/>
                <w:webHidden/>
              </w:rPr>
              <w:fldChar w:fldCharType="separate"/>
            </w:r>
            <w:r>
              <w:rPr>
                <w:noProof/>
                <w:webHidden/>
              </w:rPr>
              <w:t>25</w:t>
            </w:r>
            <w:r>
              <w:rPr>
                <w:noProof/>
                <w:webHidden/>
              </w:rPr>
              <w:fldChar w:fldCharType="end"/>
            </w:r>
          </w:hyperlink>
        </w:p>
        <w:p w14:paraId="06748BD8" w14:textId="36CB14D3" w:rsidR="00D23EA2" w:rsidRDefault="00D23EA2">
          <w:pPr>
            <w:pStyle w:val="TDC1"/>
            <w:tabs>
              <w:tab w:val="left" w:pos="1100"/>
              <w:tab w:val="right" w:leader="dot" w:pos="8494"/>
            </w:tabs>
            <w:rPr>
              <w:rFonts w:eastAsiaTheme="minorEastAsia"/>
              <w:noProof/>
              <w:lang w:eastAsia="es-ES"/>
            </w:rPr>
          </w:pPr>
          <w:hyperlink w:anchor="_Toc104248584" w:history="1">
            <w:r w:rsidRPr="002D1CE4">
              <w:rPr>
                <w:rStyle w:val="Hipervnculo"/>
                <w:noProof/>
              </w:rPr>
              <w:t>4.3.2.1.</w:t>
            </w:r>
            <w:r>
              <w:rPr>
                <w:rFonts w:eastAsiaTheme="minorEastAsia"/>
                <w:noProof/>
                <w:lang w:eastAsia="es-ES"/>
              </w:rPr>
              <w:tab/>
            </w:r>
            <w:r w:rsidRPr="002D1CE4">
              <w:rPr>
                <w:rStyle w:val="Hipervnculo"/>
                <w:noProof/>
              </w:rPr>
              <w:t>Filtros HALL</w:t>
            </w:r>
            <w:r>
              <w:rPr>
                <w:noProof/>
                <w:webHidden/>
              </w:rPr>
              <w:tab/>
            </w:r>
            <w:r>
              <w:rPr>
                <w:noProof/>
                <w:webHidden/>
              </w:rPr>
              <w:fldChar w:fldCharType="begin"/>
            </w:r>
            <w:r>
              <w:rPr>
                <w:noProof/>
                <w:webHidden/>
              </w:rPr>
              <w:instrText xml:space="preserve"> PAGEREF _Toc104248584 \h </w:instrText>
            </w:r>
            <w:r>
              <w:rPr>
                <w:noProof/>
                <w:webHidden/>
              </w:rPr>
            </w:r>
            <w:r>
              <w:rPr>
                <w:noProof/>
                <w:webHidden/>
              </w:rPr>
              <w:fldChar w:fldCharType="separate"/>
            </w:r>
            <w:r>
              <w:rPr>
                <w:noProof/>
                <w:webHidden/>
              </w:rPr>
              <w:t>27</w:t>
            </w:r>
            <w:r>
              <w:rPr>
                <w:noProof/>
                <w:webHidden/>
              </w:rPr>
              <w:fldChar w:fldCharType="end"/>
            </w:r>
          </w:hyperlink>
        </w:p>
        <w:p w14:paraId="40258674" w14:textId="24A78131" w:rsidR="00D23EA2" w:rsidRDefault="00D23EA2">
          <w:pPr>
            <w:pStyle w:val="TDC1"/>
            <w:tabs>
              <w:tab w:val="left" w:pos="1100"/>
              <w:tab w:val="right" w:leader="dot" w:pos="8494"/>
            </w:tabs>
            <w:rPr>
              <w:rFonts w:eastAsiaTheme="minorEastAsia"/>
              <w:noProof/>
              <w:lang w:eastAsia="es-ES"/>
            </w:rPr>
          </w:pPr>
          <w:hyperlink w:anchor="_Toc104248585" w:history="1">
            <w:r w:rsidRPr="002D1CE4">
              <w:rPr>
                <w:rStyle w:val="Hipervnculo"/>
                <w:noProof/>
              </w:rPr>
              <w:t>4.3.2.2.</w:t>
            </w:r>
            <w:r>
              <w:rPr>
                <w:rFonts w:eastAsiaTheme="minorEastAsia"/>
                <w:noProof/>
                <w:lang w:eastAsia="es-ES"/>
              </w:rPr>
              <w:tab/>
            </w:r>
            <w:r w:rsidRPr="002D1CE4">
              <w:rPr>
                <w:rStyle w:val="Hipervnculo"/>
                <w:noProof/>
              </w:rPr>
              <w:t>PWM</w:t>
            </w:r>
            <w:r>
              <w:rPr>
                <w:noProof/>
                <w:webHidden/>
              </w:rPr>
              <w:tab/>
            </w:r>
            <w:r>
              <w:rPr>
                <w:noProof/>
                <w:webHidden/>
              </w:rPr>
              <w:fldChar w:fldCharType="begin"/>
            </w:r>
            <w:r>
              <w:rPr>
                <w:noProof/>
                <w:webHidden/>
              </w:rPr>
              <w:instrText xml:space="preserve"> PAGEREF _Toc104248585 \h </w:instrText>
            </w:r>
            <w:r>
              <w:rPr>
                <w:noProof/>
                <w:webHidden/>
              </w:rPr>
            </w:r>
            <w:r>
              <w:rPr>
                <w:noProof/>
                <w:webHidden/>
              </w:rPr>
              <w:fldChar w:fldCharType="separate"/>
            </w:r>
            <w:r>
              <w:rPr>
                <w:noProof/>
                <w:webHidden/>
              </w:rPr>
              <w:t>28</w:t>
            </w:r>
            <w:r>
              <w:rPr>
                <w:noProof/>
                <w:webHidden/>
              </w:rPr>
              <w:fldChar w:fldCharType="end"/>
            </w:r>
          </w:hyperlink>
        </w:p>
        <w:p w14:paraId="7AA3F7B0" w14:textId="277B2470" w:rsidR="00D23EA2" w:rsidRDefault="00D23EA2">
          <w:pPr>
            <w:pStyle w:val="TDC1"/>
            <w:tabs>
              <w:tab w:val="left" w:pos="1100"/>
              <w:tab w:val="right" w:leader="dot" w:pos="8494"/>
            </w:tabs>
            <w:rPr>
              <w:rFonts w:eastAsiaTheme="minorEastAsia"/>
              <w:noProof/>
              <w:lang w:eastAsia="es-ES"/>
            </w:rPr>
          </w:pPr>
          <w:hyperlink w:anchor="_Toc104248586" w:history="1">
            <w:r w:rsidRPr="002D1CE4">
              <w:rPr>
                <w:rStyle w:val="Hipervnculo"/>
                <w:noProof/>
              </w:rPr>
              <w:t>4.3.2.2.1.</w:t>
            </w:r>
            <w:r>
              <w:rPr>
                <w:rFonts w:eastAsiaTheme="minorEastAsia"/>
                <w:noProof/>
                <w:lang w:eastAsia="es-ES"/>
              </w:rPr>
              <w:tab/>
            </w:r>
            <w:r w:rsidRPr="002D1CE4">
              <w:rPr>
                <w:rStyle w:val="Hipervnculo"/>
                <w:noProof/>
              </w:rPr>
              <w:t>Generador PWM</w:t>
            </w:r>
            <w:r>
              <w:rPr>
                <w:noProof/>
                <w:webHidden/>
              </w:rPr>
              <w:tab/>
            </w:r>
            <w:r>
              <w:rPr>
                <w:noProof/>
                <w:webHidden/>
              </w:rPr>
              <w:fldChar w:fldCharType="begin"/>
            </w:r>
            <w:r>
              <w:rPr>
                <w:noProof/>
                <w:webHidden/>
              </w:rPr>
              <w:instrText xml:space="preserve"> PAGEREF _Toc104248586 \h </w:instrText>
            </w:r>
            <w:r>
              <w:rPr>
                <w:noProof/>
                <w:webHidden/>
              </w:rPr>
            </w:r>
            <w:r>
              <w:rPr>
                <w:noProof/>
                <w:webHidden/>
              </w:rPr>
              <w:fldChar w:fldCharType="separate"/>
            </w:r>
            <w:r>
              <w:rPr>
                <w:noProof/>
                <w:webHidden/>
              </w:rPr>
              <w:t>28</w:t>
            </w:r>
            <w:r>
              <w:rPr>
                <w:noProof/>
                <w:webHidden/>
              </w:rPr>
              <w:fldChar w:fldCharType="end"/>
            </w:r>
          </w:hyperlink>
        </w:p>
        <w:p w14:paraId="7F621C2F" w14:textId="64984DAC" w:rsidR="00D23EA2" w:rsidRDefault="00D23EA2">
          <w:pPr>
            <w:pStyle w:val="TDC1"/>
            <w:tabs>
              <w:tab w:val="left" w:pos="1100"/>
              <w:tab w:val="right" w:leader="dot" w:pos="8494"/>
            </w:tabs>
            <w:rPr>
              <w:rFonts w:eastAsiaTheme="minorEastAsia"/>
              <w:noProof/>
              <w:lang w:eastAsia="es-ES"/>
            </w:rPr>
          </w:pPr>
          <w:hyperlink w:anchor="_Toc104248587" w:history="1">
            <w:r w:rsidRPr="002D1CE4">
              <w:rPr>
                <w:rStyle w:val="Hipervnculo"/>
                <w:noProof/>
              </w:rPr>
              <w:t>4.3.2.2.2.</w:t>
            </w:r>
            <w:r>
              <w:rPr>
                <w:rFonts w:eastAsiaTheme="minorEastAsia"/>
                <w:noProof/>
                <w:lang w:eastAsia="es-ES"/>
              </w:rPr>
              <w:tab/>
            </w:r>
            <w:r w:rsidRPr="002D1CE4">
              <w:rPr>
                <w:rStyle w:val="Hipervnculo"/>
                <w:noProof/>
              </w:rPr>
              <w:t>Decoder PWM</w:t>
            </w:r>
            <w:r>
              <w:rPr>
                <w:noProof/>
                <w:webHidden/>
              </w:rPr>
              <w:tab/>
            </w:r>
            <w:r>
              <w:rPr>
                <w:noProof/>
                <w:webHidden/>
              </w:rPr>
              <w:fldChar w:fldCharType="begin"/>
            </w:r>
            <w:r>
              <w:rPr>
                <w:noProof/>
                <w:webHidden/>
              </w:rPr>
              <w:instrText xml:space="preserve"> PAGEREF _Toc104248587 \h </w:instrText>
            </w:r>
            <w:r>
              <w:rPr>
                <w:noProof/>
                <w:webHidden/>
              </w:rPr>
            </w:r>
            <w:r>
              <w:rPr>
                <w:noProof/>
                <w:webHidden/>
              </w:rPr>
              <w:fldChar w:fldCharType="separate"/>
            </w:r>
            <w:r>
              <w:rPr>
                <w:noProof/>
                <w:webHidden/>
              </w:rPr>
              <w:t>30</w:t>
            </w:r>
            <w:r>
              <w:rPr>
                <w:noProof/>
                <w:webHidden/>
              </w:rPr>
              <w:fldChar w:fldCharType="end"/>
            </w:r>
          </w:hyperlink>
        </w:p>
        <w:p w14:paraId="71E04403" w14:textId="0D7C1AC7" w:rsidR="00D23EA2" w:rsidRDefault="00D23EA2">
          <w:pPr>
            <w:pStyle w:val="TDC1"/>
            <w:tabs>
              <w:tab w:val="left" w:pos="1100"/>
              <w:tab w:val="right" w:leader="dot" w:pos="8494"/>
            </w:tabs>
            <w:rPr>
              <w:rFonts w:eastAsiaTheme="minorEastAsia"/>
              <w:noProof/>
              <w:lang w:eastAsia="es-ES"/>
            </w:rPr>
          </w:pPr>
          <w:hyperlink w:anchor="_Toc104248588" w:history="1">
            <w:r w:rsidRPr="002D1CE4">
              <w:rPr>
                <w:rStyle w:val="Hipervnculo"/>
                <w:noProof/>
              </w:rPr>
              <w:t>4.3.2.3.</w:t>
            </w:r>
            <w:r>
              <w:rPr>
                <w:rFonts w:eastAsiaTheme="minorEastAsia"/>
                <w:noProof/>
                <w:lang w:eastAsia="es-ES"/>
              </w:rPr>
              <w:tab/>
            </w:r>
            <w:r w:rsidRPr="002D1CE4">
              <w:rPr>
                <w:rStyle w:val="Hipervnculo"/>
                <w:noProof/>
              </w:rPr>
              <w:t>Controlador PI</w:t>
            </w:r>
            <w:r>
              <w:rPr>
                <w:noProof/>
                <w:webHidden/>
              </w:rPr>
              <w:tab/>
            </w:r>
            <w:r>
              <w:rPr>
                <w:noProof/>
                <w:webHidden/>
              </w:rPr>
              <w:fldChar w:fldCharType="begin"/>
            </w:r>
            <w:r>
              <w:rPr>
                <w:noProof/>
                <w:webHidden/>
              </w:rPr>
              <w:instrText xml:space="preserve"> PAGEREF _Toc104248588 \h </w:instrText>
            </w:r>
            <w:r>
              <w:rPr>
                <w:noProof/>
                <w:webHidden/>
              </w:rPr>
            </w:r>
            <w:r>
              <w:rPr>
                <w:noProof/>
                <w:webHidden/>
              </w:rPr>
              <w:fldChar w:fldCharType="separate"/>
            </w:r>
            <w:r>
              <w:rPr>
                <w:noProof/>
                <w:webHidden/>
              </w:rPr>
              <w:t>33</w:t>
            </w:r>
            <w:r>
              <w:rPr>
                <w:noProof/>
                <w:webHidden/>
              </w:rPr>
              <w:fldChar w:fldCharType="end"/>
            </w:r>
          </w:hyperlink>
        </w:p>
        <w:p w14:paraId="439E1A8E" w14:textId="7258A124" w:rsidR="00D23EA2" w:rsidRDefault="00D23EA2">
          <w:pPr>
            <w:pStyle w:val="TDC1"/>
            <w:tabs>
              <w:tab w:val="left" w:pos="1100"/>
              <w:tab w:val="right" w:leader="dot" w:pos="8494"/>
            </w:tabs>
            <w:rPr>
              <w:rFonts w:eastAsiaTheme="minorEastAsia"/>
              <w:noProof/>
              <w:lang w:eastAsia="es-ES"/>
            </w:rPr>
          </w:pPr>
          <w:hyperlink w:anchor="_Toc104248589" w:history="1">
            <w:r w:rsidRPr="002D1CE4">
              <w:rPr>
                <w:rStyle w:val="Hipervnculo"/>
                <w:noProof/>
              </w:rPr>
              <w:t>4.3.2.3.1.</w:t>
            </w:r>
            <w:r>
              <w:rPr>
                <w:rFonts w:eastAsiaTheme="minorEastAsia"/>
                <w:noProof/>
                <w:lang w:eastAsia="es-ES"/>
              </w:rPr>
              <w:tab/>
            </w:r>
            <w:r w:rsidRPr="002D1CE4">
              <w:rPr>
                <w:rStyle w:val="Hipervnculo"/>
                <w:noProof/>
              </w:rPr>
              <w:t>Sensor</w:t>
            </w:r>
            <w:r>
              <w:rPr>
                <w:noProof/>
                <w:webHidden/>
              </w:rPr>
              <w:tab/>
            </w:r>
            <w:r>
              <w:rPr>
                <w:noProof/>
                <w:webHidden/>
              </w:rPr>
              <w:fldChar w:fldCharType="begin"/>
            </w:r>
            <w:r>
              <w:rPr>
                <w:noProof/>
                <w:webHidden/>
              </w:rPr>
              <w:instrText xml:space="preserve"> PAGEREF _Toc104248589 \h </w:instrText>
            </w:r>
            <w:r>
              <w:rPr>
                <w:noProof/>
                <w:webHidden/>
              </w:rPr>
            </w:r>
            <w:r>
              <w:rPr>
                <w:noProof/>
                <w:webHidden/>
              </w:rPr>
              <w:fldChar w:fldCharType="separate"/>
            </w:r>
            <w:r>
              <w:rPr>
                <w:noProof/>
                <w:webHidden/>
              </w:rPr>
              <w:t>34</w:t>
            </w:r>
            <w:r>
              <w:rPr>
                <w:noProof/>
                <w:webHidden/>
              </w:rPr>
              <w:fldChar w:fldCharType="end"/>
            </w:r>
          </w:hyperlink>
        </w:p>
        <w:p w14:paraId="236D8FFB" w14:textId="1A4ED8CB" w:rsidR="00D23EA2" w:rsidRDefault="00D23EA2">
          <w:pPr>
            <w:pStyle w:val="TDC1"/>
            <w:tabs>
              <w:tab w:val="left" w:pos="1320"/>
              <w:tab w:val="right" w:leader="dot" w:pos="8494"/>
            </w:tabs>
            <w:rPr>
              <w:rFonts w:eastAsiaTheme="minorEastAsia"/>
              <w:noProof/>
              <w:lang w:eastAsia="es-ES"/>
            </w:rPr>
          </w:pPr>
          <w:hyperlink w:anchor="_Toc104248590" w:history="1">
            <w:r w:rsidRPr="002D1CE4">
              <w:rPr>
                <w:rStyle w:val="Hipervnculo"/>
                <w:noProof/>
              </w:rPr>
              <w:t>4.3.2.3.1.1.</w:t>
            </w:r>
            <w:r>
              <w:rPr>
                <w:rFonts w:eastAsiaTheme="minorEastAsia"/>
                <w:noProof/>
                <w:lang w:eastAsia="es-ES"/>
              </w:rPr>
              <w:tab/>
            </w:r>
            <w:r w:rsidRPr="002D1CE4">
              <w:rPr>
                <w:rStyle w:val="Hipervnculo"/>
                <w:noProof/>
              </w:rPr>
              <w:t>FSM HALL</w:t>
            </w:r>
            <w:r>
              <w:rPr>
                <w:noProof/>
                <w:webHidden/>
              </w:rPr>
              <w:tab/>
            </w:r>
            <w:r>
              <w:rPr>
                <w:noProof/>
                <w:webHidden/>
              </w:rPr>
              <w:fldChar w:fldCharType="begin"/>
            </w:r>
            <w:r>
              <w:rPr>
                <w:noProof/>
                <w:webHidden/>
              </w:rPr>
              <w:instrText xml:space="preserve"> PAGEREF _Toc104248590 \h </w:instrText>
            </w:r>
            <w:r>
              <w:rPr>
                <w:noProof/>
                <w:webHidden/>
              </w:rPr>
            </w:r>
            <w:r>
              <w:rPr>
                <w:noProof/>
                <w:webHidden/>
              </w:rPr>
              <w:fldChar w:fldCharType="separate"/>
            </w:r>
            <w:r>
              <w:rPr>
                <w:noProof/>
                <w:webHidden/>
              </w:rPr>
              <w:t>35</w:t>
            </w:r>
            <w:r>
              <w:rPr>
                <w:noProof/>
                <w:webHidden/>
              </w:rPr>
              <w:fldChar w:fldCharType="end"/>
            </w:r>
          </w:hyperlink>
        </w:p>
        <w:p w14:paraId="3D395438" w14:textId="34DBAF7E" w:rsidR="00D23EA2" w:rsidRDefault="00D23EA2">
          <w:pPr>
            <w:pStyle w:val="TDC1"/>
            <w:tabs>
              <w:tab w:val="left" w:pos="1320"/>
              <w:tab w:val="right" w:leader="dot" w:pos="8494"/>
            </w:tabs>
            <w:rPr>
              <w:rFonts w:eastAsiaTheme="minorEastAsia"/>
              <w:noProof/>
              <w:lang w:eastAsia="es-ES"/>
            </w:rPr>
          </w:pPr>
          <w:hyperlink w:anchor="_Toc104248591" w:history="1">
            <w:r w:rsidRPr="002D1CE4">
              <w:rPr>
                <w:rStyle w:val="Hipervnculo"/>
                <w:noProof/>
              </w:rPr>
              <w:t>4.3.2.3.1.2.</w:t>
            </w:r>
            <w:r>
              <w:rPr>
                <w:rFonts w:eastAsiaTheme="minorEastAsia"/>
                <w:noProof/>
                <w:lang w:eastAsia="es-ES"/>
              </w:rPr>
              <w:tab/>
            </w:r>
            <w:r w:rsidRPr="002D1CE4">
              <w:rPr>
                <w:rStyle w:val="Hipervnculo"/>
                <w:noProof/>
              </w:rPr>
              <w:t>Temporizador</w:t>
            </w:r>
            <w:r>
              <w:rPr>
                <w:noProof/>
                <w:webHidden/>
              </w:rPr>
              <w:tab/>
            </w:r>
            <w:r>
              <w:rPr>
                <w:noProof/>
                <w:webHidden/>
              </w:rPr>
              <w:fldChar w:fldCharType="begin"/>
            </w:r>
            <w:r>
              <w:rPr>
                <w:noProof/>
                <w:webHidden/>
              </w:rPr>
              <w:instrText xml:space="preserve"> PAGEREF _Toc104248591 \h </w:instrText>
            </w:r>
            <w:r>
              <w:rPr>
                <w:noProof/>
                <w:webHidden/>
              </w:rPr>
            </w:r>
            <w:r>
              <w:rPr>
                <w:noProof/>
                <w:webHidden/>
              </w:rPr>
              <w:fldChar w:fldCharType="separate"/>
            </w:r>
            <w:r>
              <w:rPr>
                <w:noProof/>
                <w:webHidden/>
              </w:rPr>
              <w:t>36</w:t>
            </w:r>
            <w:r>
              <w:rPr>
                <w:noProof/>
                <w:webHidden/>
              </w:rPr>
              <w:fldChar w:fldCharType="end"/>
            </w:r>
          </w:hyperlink>
        </w:p>
        <w:p w14:paraId="5B60BF7C" w14:textId="4BF8CC41" w:rsidR="00D23EA2" w:rsidRDefault="00D23EA2">
          <w:pPr>
            <w:pStyle w:val="TDC1"/>
            <w:tabs>
              <w:tab w:val="left" w:pos="1100"/>
              <w:tab w:val="right" w:leader="dot" w:pos="8494"/>
            </w:tabs>
            <w:rPr>
              <w:rFonts w:eastAsiaTheme="minorEastAsia"/>
              <w:noProof/>
              <w:lang w:eastAsia="es-ES"/>
            </w:rPr>
          </w:pPr>
          <w:hyperlink w:anchor="_Toc104248592" w:history="1">
            <w:r w:rsidRPr="002D1CE4">
              <w:rPr>
                <w:rStyle w:val="Hipervnculo"/>
                <w:noProof/>
              </w:rPr>
              <w:t>4.3.2.3.2.</w:t>
            </w:r>
            <w:r>
              <w:rPr>
                <w:rFonts w:eastAsiaTheme="minorEastAsia"/>
                <w:noProof/>
                <w:lang w:eastAsia="es-ES"/>
              </w:rPr>
              <w:tab/>
            </w:r>
            <w:r w:rsidRPr="002D1CE4">
              <w:rPr>
                <w:rStyle w:val="Hipervnculo"/>
                <w:noProof/>
              </w:rPr>
              <w:t>SAMPLE</w:t>
            </w:r>
            <w:r>
              <w:rPr>
                <w:noProof/>
                <w:webHidden/>
              </w:rPr>
              <w:tab/>
            </w:r>
            <w:r>
              <w:rPr>
                <w:noProof/>
                <w:webHidden/>
              </w:rPr>
              <w:fldChar w:fldCharType="begin"/>
            </w:r>
            <w:r>
              <w:rPr>
                <w:noProof/>
                <w:webHidden/>
              </w:rPr>
              <w:instrText xml:space="preserve"> PAGEREF _Toc104248592 \h </w:instrText>
            </w:r>
            <w:r>
              <w:rPr>
                <w:noProof/>
                <w:webHidden/>
              </w:rPr>
            </w:r>
            <w:r>
              <w:rPr>
                <w:noProof/>
                <w:webHidden/>
              </w:rPr>
              <w:fldChar w:fldCharType="separate"/>
            </w:r>
            <w:r>
              <w:rPr>
                <w:noProof/>
                <w:webHidden/>
              </w:rPr>
              <w:t>37</w:t>
            </w:r>
            <w:r>
              <w:rPr>
                <w:noProof/>
                <w:webHidden/>
              </w:rPr>
              <w:fldChar w:fldCharType="end"/>
            </w:r>
          </w:hyperlink>
        </w:p>
        <w:p w14:paraId="299EDB67" w14:textId="63230600" w:rsidR="00D23EA2" w:rsidRDefault="00D23EA2">
          <w:pPr>
            <w:pStyle w:val="TDC1"/>
            <w:tabs>
              <w:tab w:val="left" w:pos="1100"/>
              <w:tab w:val="right" w:leader="dot" w:pos="8494"/>
            </w:tabs>
            <w:rPr>
              <w:rFonts w:eastAsiaTheme="minorEastAsia"/>
              <w:noProof/>
              <w:lang w:eastAsia="es-ES"/>
            </w:rPr>
          </w:pPr>
          <w:hyperlink w:anchor="_Toc104248593" w:history="1">
            <w:r w:rsidRPr="002D1CE4">
              <w:rPr>
                <w:rStyle w:val="Hipervnculo"/>
                <w:noProof/>
              </w:rPr>
              <w:t>4.3.2.3.3.</w:t>
            </w:r>
            <w:r>
              <w:rPr>
                <w:rFonts w:eastAsiaTheme="minorEastAsia"/>
                <w:noProof/>
                <w:lang w:eastAsia="es-ES"/>
              </w:rPr>
              <w:tab/>
            </w:r>
            <w:r w:rsidRPr="002D1CE4">
              <w:rPr>
                <w:rStyle w:val="Hipervnculo"/>
                <w:noProof/>
              </w:rPr>
              <w:t>PI</w:t>
            </w:r>
            <w:r>
              <w:rPr>
                <w:noProof/>
                <w:webHidden/>
              </w:rPr>
              <w:tab/>
            </w:r>
            <w:r>
              <w:rPr>
                <w:noProof/>
                <w:webHidden/>
              </w:rPr>
              <w:fldChar w:fldCharType="begin"/>
            </w:r>
            <w:r>
              <w:rPr>
                <w:noProof/>
                <w:webHidden/>
              </w:rPr>
              <w:instrText xml:space="preserve"> PAGEREF _Toc104248593 \h </w:instrText>
            </w:r>
            <w:r>
              <w:rPr>
                <w:noProof/>
                <w:webHidden/>
              </w:rPr>
            </w:r>
            <w:r>
              <w:rPr>
                <w:noProof/>
                <w:webHidden/>
              </w:rPr>
              <w:fldChar w:fldCharType="separate"/>
            </w:r>
            <w:r>
              <w:rPr>
                <w:noProof/>
                <w:webHidden/>
              </w:rPr>
              <w:t>37</w:t>
            </w:r>
            <w:r>
              <w:rPr>
                <w:noProof/>
                <w:webHidden/>
              </w:rPr>
              <w:fldChar w:fldCharType="end"/>
            </w:r>
          </w:hyperlink>
        </w:p>
        <w:p w14:paraId="4E53D2B6" w14:textId="4DD368CF" w:rsidR="00D23EA2" w:rsidRDefault="00D23EA2">
          <w:pPr>
            <w:pStyle w:val="TDC1"/>
            <w:tabs>
              <w:tab w:val="left" w:pos="1100"/>
              <w:tab w:val="right" w:leader="dot" w:pos="8494"/>
            </w:tabs>
            <w:rPr>
              <w:rFonts w:eastAsiaTheme="minorEastAsia"/>
              <w:noProof/>
              <w:lang w:eastAsia="es-ES"/>
            </w:rPr>
          </w:pPr>
          <w:hyperlink w:anchor="_Toc104248594" w:history="1">
            <w:r w:rsidRPr="002D1CE4">
              <w:rPr>
                <w:rStyle w:val="Hipervnculo"/>
                <w:noProof/>
              </w:rPr>
              <w:t>4.3.2.4.</w:t>
            </w:r>
            <w:r>
              <w:rPr>
                <w:rFonts w:eastAsiaTheme="minorEastAsia"/>
                <w:noProof/>
                <w:lang w:eastAsia="es-ES"/>
              </w:rPr>
              <w:tab/>
            </w:r>
            <w:r w:rsidRPr="002D1CE4">
              <w:rPr>
                <w:rStyle w:val="Hipervnculo"/>
                <w:noProof/>
              </w:rPr>
              <w:t>Generador Interrupción</w:t>
            </w:r>
            <w:r>
              <w:rPr>
                <w:noProof/>
                <w:webHidden/>
              </w:rPr>
              <w:tab/>
            </w:r>
            <w:r>
              <w:rPr>
                <w:noProof/>
                <w:webHidden/>
              </w:rPr>
              <w:fldChar w:fldCharType="begin"/>
            </w:r>
            <w:r>
              <w:rPr>
                <w:noProof/>
                <w:webHidden/>
              </w:rPr>
              <w:instrText xml:space="preserve"> PAGEREF _Toc104248594 \h </w:instrText>
            </w:r>
            <w:r>
              <w:rPr>
                <w:noProof/>
                <w:webHidden/>
              </w:rPr>
            </w:r>
            <w:r>
              <w:rPr>
                <w:noProof/>
                <w:webHidden/>
              </w:rPr>
              <w:fldChar w:fldCharType="separate"/>
            </w:r>
            <w:r>
              <w:rPr>
                <w:noProof/>
                <w:webHidden/>
              </w:rPr>
              <w:t>40</w:t>
            </w:r>
            <w:r>
              <w:rPr>
                <w:noProof/>
                <w:webHidden/>
              </w:rPr>
              <w:fldChar w:fldCharType="end"/>
            </w:r>
          </w:hyperlink>
        </w:p>
        <w:p w14:paraId="00C77739" w14:textId="3B8739B9" w:rsidR="00D23EA2" w:rsidRDefault="00D23EA2">
          <w:pPr>
            <w:pStyle w:val="TDC1"/>
            <w:tabs>
              <w:tab w:val="left" w:pos="1100"/>
              <w:tab w:val="right" w:leader="dot" w:pos="8494"/>
            </w:tabs>
            <w:rPr>
              <w:rFonts w:eastAsiaTheme="minorEastAsia"/>
              <w:noProof/>
              <w:lang w:eastAsia="es-ES"/>
            </w:rPr>
          </w:pPr>
          <w:hyperlink w:anchor="_Toc104248595" w:history="1">
            <w:r w:rsidRPr="002D1CE4">
              <w:rPr>
                <w:rStyle w:val="Hipervnculo"/>
                <w:noProof/>
              </w:rPr>
              <w:t>4.3.2.5.</w:t>
            </w:r>
            <w:r>
              <w:rPr>
                <w:rFonts w:eastAsiaTheme="minorEastAsia"/>
                <w:noProof/>
                <w:lang w:eastAsia="es-ES"/>
              </w:rPr>
              <w:tab/>
            </w:r>
            <w:r w:rsidRPr="002D1CE4">
              <w:rPr>
                <w:rStyle w:val="Hipervnculo"/>
                <w:noProof/>
              </w:rPr>
              <w:t>Displays 7 Segmentos.</w:t>
            </w:r>
            <w:r>
              <w:rPr>
                <w:noProof/>
                <w:webHidden/>
              </w:rPr>
              <w:tab/>
            </w:r>
            <w:r>
              <w:rPr>
                <w:noProof/>
                <w:webHidden/>
              </w:rPr>
              <w:fldChar w:fldCharType="begin"/>
            </w:r>
            <w:r>
              <w:rPr>
                <w:noProof/>
                <w:webHidden/>
              </w:rPr>
              <w:instrText xml:space="preserve"> PAGEREF _Toc104248595 \h </w:instrText>
            </w:r>
            <w:r>
              <w:rPr>
                <w:noProof/>
                <w:webHidden/>
              </w:rPr>
            </w:r>
            <w:r>
              <w:rPr>
                <w:noProof/>
                <w:webHidden/>
              </w:rPr>
              <w:fldChar w:fldCharType="separate"/>
            </w:r>
            <w:r>
              <w:rPr>
                <w:noProof/>
                <w:webHidden/>
              </w:rPr>
              <w:t>40</w:t>
            </w:r>
            <w:r>
              <w:rPr>
                <w:noProof/>
                <w:webHidden/>
              </w:rPr>
              <w:fldChar w:fldCharType="end"/>
            </w:r>
          </w:hyperlink>
        </w:p>
        <w:p w14:paraId="7F3576C8" w14:textId="05CFE80A" w:rsidR="00D23EA2" w:rsidRDefault="00D23EA2">
          <w:pPr>
            <w:pStyle w:val="TDC1"/>
            <w:tabs>
              <w:tab w:val="left" w:pos="1100"/>
              <w:tab w:val="right" w:leader="dot" w:pos="8494"/>
            </w:tabs>
            <w:rPr>
              <w:rFonts w:eastAsiaTheme="minorEastAsia"/>
              <w:noProof/>
              <w:lang w:eastAsia="es-ES"/>
            </w:rPr>
          </w:pPr>
          <w:hyperlink w:anchor="_Toc104248596" w:history="1">
            <w:r w:rsidRPr="002D1CE4">
              <w:rPr>
                <w:rStyle w:val="Hipervnculo"/>
                <w:noProof/>
              </w:rPr>
              <w:t>4.3.2.5.1.</w:t>
            </w:r>
            <w:r>
              <w:rPr>
                <w:rFonts w:eastAsiaTheme="minorEastAsia"/>
                <w:noProof/>
                <w:lang w:eastAsia="es-ES"/>
              </w:rPr>
              <w:tab/>
            </w:r>
            <w:r w:rsidRPr="002D1CE4">
              <w:rPr>
                <w:rStyle w:val="Hipervnculo"/>
                <w:noProof/>
              </w:rPr>
              <w:t>BDC</w:t>
            </w:r>
            <w:r>
              <w:rPr>
                <w:noProof/>
                <w:webHidden/>
              </w:rPr>
              <w:tab/>
            </w:r>
            <w:r>
              <w:rPr>
                <w:noProof/>
                <w:webHidden/>
              </w:rPr>
              <w:fldChar w:fldCharType="begin"/>
            </w:r>
            <w:r>
              <w:rPr>
                <w:noProof/>
                <w:webHidden/>
              </w:rPr>
              <w:instrText xml:space="preserve"> PAGEREF _Toc104248596 \h </w:instrText>
            </w:r>
            <w:r>
              <w:rPr>
                <w:noProof/>
                <w:webHidden/>
              </w:rPr>
            </w:r>
            <w:r>
              <w:rPr>
                <w:noProof/>
                <w:webHidden/>
              </w:rPr>
              <w:fldChar w:fldCharType="separate"/>
            </w:r>
            <w:r>
              <w:rPr>
                <w:noProof/>
                <w:webHidden/>
              </w:rPr>
              <w:t>41</w:t>
            </w:r>
            <w:r>
              <w:rPr>
                <w:noProof/>
                <w:webHidden/>
              </w:rPr>
              <w:fldChar w:fldCharType="end"/>
            </w:r>
          </w:hyperlink>
        </w:p>
        <w:p w14:paraId="411AD5E3" w14:textId="421485BB" w:rsidR="00D23EA2" w:rsidRDefault="00D23EA2">
          <w:pPr>
            <w:pStyle w:val="TDC1"/>
            <w:tabs>
              <w:tab w:val="left" w:pos="1100"/>
              <w:tab w:val="right" w:leader="dot" w:pos="8494"/>
            </w:tabs>
            <w:rPr>
              <w:rFonts w:eastAsiaTheme="minorEastAsia"/>
              <w:noProof/>
              <w:lang w:eastAsia="es-ES"/>
            </w:rPr>
          </w:pPr>
          <w:hyperlink w:anchor="_Toc104248597" w:history="1">
            <w:r w:rsidRPr="002D1CE4">
              <w:rPr>
                <w:rStyle w:val="Hipervnculo"/>
                <w:noProof/>
              </w:rPr>
              <w:t>4.3.2.5.2.</w:t>
            </w:r>
            <w:r>
              <w:rPr>
                <w:rFonts w:eastAsiaTheme="minorEastAsia"/>
                <w:noProof/>
                <w:lang w:eastAsia="es-ES"/>
              </w:rPr>
              <w:tab/>
            </w:r>
            <w:r w:rsidRPr="002D1CE4">
              <w:rPr>
                <w:rStyle w:val="Hipervnculo"/>
                <w:noProof/>
              </w:rPr>
              <w:t>Decoder</w:t>
            </w:r>
            <w:r>
              <w:rPr>
                <w:noProof/>
                <w:webHidden/>
              </w:rPr>
              <w:tab/>
            </w:r>
            <w:r>
              <w:rPr>
                <w:noProof/>
                <w:webHidden/>
              </w:rPr>
              <w:fldChar w:fldCharType="begin"/>
            </w:r>
            <w:r>
              <w:rPr>
                <w:noProof/>
                <w:webHidden/>
              </w:rPr>
              <w:instrText xml:space="preserve"> PAGEREF _Toc104248597 \h </w:instrText>
            </w:r>
            <w:r>
              <w:rPr>
                <w:noProof/>
                <w:webHidden/>
              </w:rPr>
            </w:r>
            <w:r>
              <w:rPr>
                <w:noProof/>
                <w:webHidden/>
              </w:rPr>
              <w:fldChar w:fldCharType="separate"/>
            </w:r>
            <w:r>
              <w:rPr>
                <w:noProof/>
                <w:webHidden/>
              </w:rPr>
              <w:t>41</w:t>
            </w:r>
            <w:r>
              <w:rPr>
                <w:noProof/>
                <w:webHidden/>
              </w:rPr>
              <w:fldChar w:fldCharType="end"/>
            </w:r>
          </w:hyperlink>
        </w:p>
        <w:p w14:paraId="3D8C34D0" w14:textId="7EDF1022" w:rsidR="00D23EA2" w:rsidRDefault="00D23EA2">
          <w:pPr>
            <w:pStyle w:val="TDC1"/>
            <w:tabs>
              <w:tab w:val="left" w:pos="1100"/>
              <w:tab w:val="right" w:leader="dot" w:pos="8494"/>
            </w:tabs>
            <w:rPr>
              <w:rFonts w:eastAsiaTheme="minorEastAsia"/>
              <w:noProof/>
              <w:lang w:eastAsia="es-ES"/>
            </w:rPr>
          </w:pPr>
          <w:hyperlink w:anchor="_Toc104248598" w:history="1">
            <w:r w:rsidRPr="002D1CE4">
              <w:rPr>
                <w:rStyle w:val="Hipervnculo"/>
                <w:noProof/>
              </w:rPr>
              <w:t>4.3.2.5.3.</w:t>
            </w:r>
            <w:r>
              <w:rPr>
                <w:rFonts w:eastAsiaTheme="minorEastAsia"/>
                <w:noProof/>
                <w:lang w:eastAsia="es-ES"/>
              </w:rPr>
              <w:tab/>
            </w:r>
            <w:r w:rsidRPr="002D1CE4">
              <w:rPr>
                <w:rStyle w:val="Hipervnculo"/>
                <w:noProof/>
              </w:rPr>
              <w:t>CLK Display.</w:t>
            </w:r>
            <w:r>
              <w:rPr>
                <w:noProof/>
                <w:webHidden/>
              </w:rPr>
              <w:tab/>
            </w:r>
            <w:r>
              <w:rPr>
                <w:noProof/>
                <w:webHidden/>
              </w:rPr>
              <w:fldChar w:fldCharType="begin"/>
            </w:r>
            <w:r>
              <w:rPr>
                <w:noProof/>
                <w:webHidden/>
              </w:rPr>
              <w:instrText xml:space="preserve"> PAGEREF _Toc104248598 \h </w:instrText>
            </w:r>
            <w:r>
              <w:rPr>
                <w:noProof/>
                <w:webHidden/>
              </w:rPr>
            </w:r>
            <w:r>
              <w:rPr>
                <w:noProof/>
                <w:webHidden/>
              </w:rPr>
              <w:fldChar w:fldCharType="separate"/>
            </w:r>
            <w:r>
              <w:rPr>
                <w:noProof/>
                <w:webHidden/>
              </w:rPr>
              <w:t>42</w:t>
            </w:r>
            <w:r>
              <w:rPr>
                <w:noProof/>
                <w:webHidden/>
              </w:rPr>
              <w:fldChar w:fldCharType="end"/>
            </w:r>
          </w:hyperlink>
        </w:p>
        <w:p w14:paraId="46D2F71D" w14:textId="285097AF" w:rsidR="00D23EA2" w:rsidRDefault="00D23EA2">
          <w:pPr>
            <w:pStyle w:val="TDC1"/>
            <w:tabs>
              <w:tab w:val="left" w:pos="880"/>
              <w:tab w:val="right" w:leader="dot" w:pos="8494"/>
            </w:tabs>
            <w:rPr>
              <w:rFonts w:eastAsiaTheme="minorEastAsia"/>
              <w:noProof/>
              <w:lang w:eastAsia="es-ES"/>
            </w:rPr>
          </w:pPr>
          <w:hyperlink w:anchor="_Toc104248599" w:history="1">
            <w:r w:rsidRPr="002D1CE4">
              <w:rPr>
                <w:rStyle w:val="Hipervnculo"/>
                <w:noProof/>
              </w:rPr>
              <w:t>4.3.3.</w:t>
            </w:r>
            <w:r>
              <w:rPr>
                <w:rFonts w:eastAsiaTheme="minorEastAsia"/>
                <w:noProof/>
                <w:lang w:eastAsia="es-ES"/>
              </w:rPr>
              <w:tab/>
            </w:r>
            <w:r w:rsidRPr="002D1CE4">
              <w:rPr>
                <w:rStyle w:val="Hipervnculo"/>
                <w:noProof/>
              </w:rPr>
              <w:t>Esquemáticos de Módulos Programados.</w:t>
            </w:r>
            <w:r>
              <w:rPr>
                <w:noProof/>
                <w:webHidden/>
              </w:rPr>
              <w:tab/>
            </w:r>
            <w:r>
              <w:rPr>
                <w:noProof/>
                <w:webHidden/>
              </w:rPr>
              <w:fldChar w:fldCharType="begin"/>
            </w:r>
            <w:r>
              <w:rPr>
                <w:noProof/>
                <w:webHidden/>
              </w:rPr>
              <w:instrText xml:space="preserve"> PAGEREF _Toc104248599 \h </w:instrText>
            </w:r>
            <w:r>
              <w:rPr>
                <w:noProof/>
                <w:webHidden/>
              </w:rPr>
            </w:r>
            <w:r>
              <w:rPr>
                <w:noProof/>
                <w:webHidden/>
              </w:rPr>
              <w:fldChar w:fldCharType="separate"/>
            </w:r>
            <w:r>
              <w:rPr>
                <w:noProof/>
                <w:webHidden/>
              </w:rPr>
              <w:t>42</w:t>
            </w:r>
            <w:r>
              <w:rPr>
                <w:noProof/>
                <w:webHidden/>
              </w:rPr>
              <w:fldChar w:fldCharType="end"/>
            </w:r>
          </w:hyperlink>
        </w:p>
        <w:p w14:paraId="265EEE6D" w14:textId="6B6EEE11" w:rsidR="00D23EA2" w:rsidRDefault="00D23EA2">
          <w:pPr>
            <w:pStyle w:val="TDC1"/>
            <w:tabs>
              <w:tab w:val="left" w:pos="660"/>
              <w:tab w:val="right" w:leader="dot" w:pos="8494"/>
            </w:tabs>
            <w:rPr>
              <w:rFonts w:eastAsiaTheme="minorEastAsia"/>
              <w:noProof/>
              <w:lang w:eastAsia="es-ES"/>
            </w:rPr>
          </w:pPr>
          <w:hyperlink w:anchor="_Toc104248600" w:history="1">
            <w:r w:rsidRPr="002D1CE4">
              <w:rPr>
                <w:rStyle w:val="Hipervnculo"/>
                <w:noProof/>
              </w:rPr>
              <w:t>1.1.</w:t>
            </w:r>
            <w:r>
              <w:rPr>
                <w:rFonts w:eastAsiaTheme="minorEastAsia"/>
                <w:noProof/>
                <w:lang w:eastAsia="es-ES"/>
              </w:rPr>
              <w:tab/>
            </w:r>
            <w:r w:rsidRPr="002D1CE4">
              <w:rPr>
                <w:rStyle w:val="Hipervnculo"/>
                <w:noProof/>
              </w:rPr>
              <w:t>Mapa de registros AXI4-Lite del IP creado.</w:t>
            </w:r>
            <w:r>
              <w:rPr>
                <w:noProof/>
                <w:webHidden/>
              </w:rPr>
              <w:tab/>
            </w:r>
            <w:r>
              <w:rPr>
                <w:noProof/>
                <w:webHidden/>
              </w:rPr>
              <w:fldChar w:fldCharType="begin"/>
            </w:r>
            <w:r>
              <w:rPr>
                <w:noProof/>
                <w:webHidden/>
              </w:rPr>
              <w:instrText xml:space="preserve"> PAGEREF _Toc104248600 \h </w:instrText>
            </w:r>
            <w:r>
              <w:rPr>
                <w:noProof/>
                <w:webHidden/>
              </w:rPr>
            </w:r>
            <w:r>
              <w:rPr>
                <w:noProof/>
                <w:webHidden/>
              </w:rPr>
              <w:fldChar w:fldCharType="separate"/>
            </w:r>
            <w:r>
              <w:rPr>
                <w:noProof/>
                <w:webHidden/>
              </w:rPr>
              <w:t>46</w:t>
            </w:r>
            <w:r>
              <w:rPr>
                <w:noProof/>
                <w:webHidden/>
              </w:rPr>
              <w:fldChar w:fldCharType="end"/>
            </w:r>
          </w:hyperlink>
        </w:p>
        <w:p w14:paraId="22ED8BBD" w14:textId="045A8775" w:rsidR="00D23EA2" w:rsidRDefault="00D23EA2">
          <w:pPr>
            <w:pStyle w:val="TDC1"/>
            <w:tabs>
              <w:tab w:val="left" w:pos="440"/>
              <w:tab w:val="right" w:leader="dot" w:pos="8494"/>
            </w:tabs>
            <w:rPr>
              <w:rFonts w:eastAsiaTheme="minorEastAsia"/>
              <w:noProof/>
              <w:lang w:eastAsia="es-ES"/>
            </w:rPr>
          </w:pPr>
          <w:hyperlink w:anchor="_Toc104248601" w:history="1">
            <w:r w:rsidRPr="002D1CE4">
              <w:rPr>
                <w:rStyle w:val="Hipervnculo"/>
                <w:noProof/>
              </w:rPr>
              <w:t>2.</w:t>
            </w:r>
            <w:r>
              <w:rPr>
                <w:rFonts w:eastAsiaTheme="minorEastAsia"/>
                <w:noProof/>
                <w:lang w:eastAsia="es-ES"/>
              </w:rPr>
              <w:tab/>
            </w:r>
            <w:r w:rsidRPr="002D1CE4">
              <w:rPr>
                <w:rStyle w:val="Hipervnculo"/>
                <w:noProof/>
              </w:rPr>
              <w:t>Maqueta Demo Alimentación Motor Brushless.</w:t>
            </w:r>
            <w:r>
              <w:rPr>
                <w:noProof/>
                <w:webHidden/>
              </w:rPr>
              <w:tab/>
            </w:r>
            <w:r>
              <w:rPr>
                <w:noProof/>
                <w:webHidden/>
              </w:rPr>
              <w:fldChar w:fldCharType="begin"/>
            </w:r>
            <w:r>
              <w:rPr>
                <w:noProof/>
                <w:webHidden/>
              </w:rPr>
              <w:instrText xml:space="preserve"> PAGEREF _Toc104248601 \h </w:instrText>
            </w:r>
            <w:r>
              <w:rPr>
                <w:noProof/>
                <w:webHidden/>
              </w:rPr>
            </w:r>
            <w:r>
              <w:rPr>
                <w:noProof/>
                <w:webHidden/>
              </w:rPr>
              <w:fldChar w:fldCharType="separate"/>
            </w:r>
            <w:r>
              <w:rPr>
                <w:noProof/>
                <w:webHidden/>
              </w:rPr>
              <w:t>49</w:t>
            </w:r>
            <w:r>
              <w:rPr>
                <w:noProof/>
                <w:webHidden/>
              </w:rPr>
              <w:fldChar w:fldCharType="end"/>
            </w:r>
          </w:hyperlink>
        </w:p>
        <w:p w14:paraId="0E1697B9" w14:textId="1AAA1B3D" w:rsidR="00D23EA2" w:rsidRDefault="00D23EA2">
          <w:pPr>
            <w:pStyle w:val="TDC2"/>
            <w:tabs>
              <w:tab w:val="left" w:pos="880"/>
              <w:tab w:val="right" w:leader="dot" w:pos="8494"/>
            </w:tabs>
            <w:rPr>
              <w:rFonts w:eastAsiaTheme="minorEastAsia"/>
              <w:noProof/>
              <w:lang w:eastAsia="es-ES"/>
            </w:rPr>
          </w:pPr>
          <w:hyperlink w:anchor="_Toc104248602" w:history="1">
            <w:r w:rsidRPr="002D1CE4">
              <w:rPr>
                <w:rStyle w:val="Hipervnculo"/>
                <w:noProof/>
              </w:rPr>
              <w:t>2.1.</w:t>
            </w:r>
            <w:r>
              <w:rPr>
                <w:rFonts w:eastAsiaTheme="minorEastAsia"/>
                <w:noProof/>
                <w:lang w:eastAsia="es-ES"/>
              </w:rPr>
              <w:tab/>
            </w:r>
            <w:r w:rsidRPr="002D1CE4">
              <w:rPr>
                <w:rStyle w:val="Hipervnculo"/>
                <w:noProof/>
              </w:rPr>
              <w:t>Diseño</w:t>
            </w:r>
            <w:r>
              <w:rPr>
                <w:noProof/>
                <w:webHidden/>
              </w:rPr>
              <w:tab/>
            </w:r>
            <w:r>
              <w:rPr>
                <w:noProof/>
                <w:webHidden/>
              </w:rPr>
              <w:fldChar w:fldCharType="begin"/>
            </w:r>
            <w:r>
              <w:rPr>
                <w:noProof/>
                <w:webHidden/>
              </w:rPr>
              <w:instrText xml:space="preserve"> PAGEREF _Toc104248602 \h </w:instrText>
            </w:r>
            <w:r>
              <w:rPr>
                <w:noProof/>
                <w:webHidden/>
              </w:rPr>
            </w:r>
            <w:r>
              <w:rPr>
                <w:noProof/>
                <w:webHidden/>
              </w:rPr>
              <w:fldChar w:fldCharType="separate"/>
            </w:r>
            <w:r>
              <w:rPr>
                <w:noProof/>
                <w:webHidden/>
              </w:rPr>
              <w:t>49</w:t>
            </w:r>
            <w:r>
              <w:rPr>
                <w:noProof/>
                <w:webHidden/>
              </w:rPr>
              <w:fldChar w:fldCharType="end"/>
            </w:r>
          </w:hyperlink>
        </w:p>
        <w:p w14:paraId="13C74151" w14:textId="4F78E846" w:rsidR="00D23EA2" w:rsidRDefault="00D23EA2">
          <w:pPr>
            <w:pStyle w:val="TDC2"/>
            <w:tabs>
              <w:tab w:val="left" w:pos="880"/>
              <w:tab w:val="right" w:leader="dot" w:pos="8494"/>
            </w:tabs>
            <w:rPr>
              <w:rFonts w:eastAsiaTheme="minorEastAsia"/>
              <w:noProof/>
              <w:lang w:eastAsia="es-ES"/>
            </w:rPr>
          </w:pPr>
          <w:hyperlink w:anchor="_Toc104248603" w:history="1">
            <w:r w:rsidRPr="002D1CE4">
              <w:rPr>
                <w:rStyle w:val="Hipervnculo"/>
                <w:noProof/>
              </w:rPr>
              <w:t>2.2.</w:t>
            </w:r>
            <w:r>
              <w:rPr>
                <w:rFonts w:eastAsiaTheme="minorEastAsia"/>
                <w:noProof/>
                <w:lang w:eastAsia="es-ES"/>
              </w:rPr>
              <w:tab/>
            </w:r>
            <w:r w:rsidRPr="002D1CE4">
              <w:rPr>
                <w:rStyle w:val="Hipervnculo"/>
                <w:noProof/>
              </w:rPr>
              <w:t>Componentes</w:t>
            </w:r>
            <w:r>
              <w:rPr>
                <w:noProof/>
                <w:webHidden/>
              </w:rPr>
              <w:tab/>
            </w:r>
            <w:r>
              <w:rPr>
                <w:noProof/>
                <w:webHidden/>
              </w:rPr>
              <w:fldChar w:fldCharType="begin"/>
            </w:r>
            <w:r>
              <w:rPr>
                <w:noProof/>
                <w:webHidden/>
              </w:rPr>
              <w:instrText xml:space="preserve"> PAGEREF _Toc104248603 \h </w:instrText>
            </w:r>
            <w:r>
              <w:rPr>
                <w:noProof/>
                <w:webHidden/>
              </w:rPr>
            </w:r>
            <w:r>
              <w:rPr>
                <w:noProof/>
                <w:webHidden/>
              </w:rPr>
              <w:fldChar w:fldCharType="separate"/>
            </w:r>
            <w:r>
              <w:rPr>
                <w:noProof/>
                <w:webHidden/>
              </w:rPr>
              <w:t>50</w:t>
            </w:r>
            <w:r>
              <w:rPr>
                <w:noProof/>
                <w:webHidden/>
              </w:rPr>
              <w:fldChar w:fldCharType="end"/>
            </w:r>
          </w:hyperlink>
        </w:p>
        <w:p w14:paraId="5E21813D" w14:textId="4BEB29ED" w:rsidR="00D23EA2" w:rsidRDefault="00D23EA2">
          <w:pPr>
            <w:pStyle w:val="TDC3"/>
            <w:tabs>
              <w:tab w:val="right" w:leader="dot" w:pos="8494"/>
            </w:tabs>
            <w:rPr>
              <w:rFonts w:eastAsiaTheme="minorEastAsia"/>
              <w:noProof/>
              <w:lang w:eastAsia="es-ES"/>
            </w:rPr>
          </w:pPr>
          <w:hyperlink w:anchor="_Toc104248604" w:history="1">
            <w:r w:rsidRPr="002D1CE4">
              <w:rPr>
                <w:rStyle w:val="Hipervnculo"/>
                <w:noProof/>
              </w:rPr>
              <w:t>Basys3 Artix-7 FPGA Board.</w:t>
            </w:r>
            <w:r>
              <w:rPr>
                <w:noProof/>
                <w:webHidden/>
              </w:rPr>
              <w:tab/>
            </w:r>
            <w:r>
              <w:rPr>
                <w:noProof/>
                <w:webHidden/>
              </w:rPr>
              <w:fldChar w:fldCharType="begin"/>
            </w:r>
            <w:r>
              <w:rPr>
                <w:noProof/>
                <w:webHidden/>
              </w:rPr>
              <w:instrText xml:space="preserve"> PAGEREF _Toc104248604 \h </w:instrText>
            </w:r>
            <w:r>
              <w:rPr>
                <w:noProof/>
                <w:webHidden/>
              </w:rPr>
            </w:r>
            <w:r>
              <w:rPr>
                <w:noProof/>
                <w:webHidden/>
              </w:rPr>
              <w:fldChar w:fldCharType="separate"/>
            </w:r>
            <w:r>
              <w:rPr>
                <w:noProof/>
                <w:webHidden/>
              </w:rPr>
              <w:t>50</w:t>
            </w:r>
            <w:r>
              <w:rPr>
                <w:noProof/>
                <w:webHidden/>
              </w:rPr>
              <w:fldChar w:fldCharType="end"/>
            </w:r>
          </w:hyperlink>
        </w:p>
        <w:p w14:paraId="4667DF92" w14:textId="2A5A0342" w:rsidR="00D23EA2" w:rsidRDefault="00D23EA2">
          <w:pPr>
            <w:pStyle w:val="TDC3"/>
            <w:tabs>
              <w:tab w:val="right" w:leader="dot" w:pos="8494"/>
            </w:tabs>
            <w:rPr>
              <w:rFonts w:eastAsiaTheme="minorEastAsia"/>
              <w:noProof/>
              <w:lang w:eastAsia="es-ES"/>
            </w:rPr>
          </w:pPr>
          <w:hyperlink w:anchor="_Toc104248605" w:history="1">
            <w:r w:rsidRPr="002D1CE4">
              <w:rPr>
                <w:rStyle w:val="Hipervnculo"/>
                <w:noProof/>
              </w:rPr>
              <w:t xml:space="preserve">Inversor </w:t>
            </w:r>
            <w:r w:rsidRPr="002D1CE4">
              <w:rPr>
                <w:rStyle w:val="Hipervnculo"/>
                <w:noProof/>
                <w:shd w:val="clear" w:color="auto" w:fill="FFFFFF"/>
              </w:rPr>
              <w:t>BOOSTXL-3PHGANINV</w:t>
            </w:r>
            <w:r>
              <w:rPr>
                <w:noProof/>
                <w:webHidden/>
              </w:rPr>
              <w:tab/>
            </w:r>
            <w:r>
              <w:rPr>
                <w:noProof/>
                <w:webHidden/>
              </w:rPr>
              <w:fldChar w:fldCharType="begin"/>
            </w:r>
            <w:r>
              <w:rPr>
                <w:noProof/>
                <w:webHidden/>
              </w:rPr>
              <w:instrText xml:space="preserve"> PAGEREF _Toc104248605 \h </w:instrText>
            </w:r>
            <w:r>
              <w:rPr>
                <w:noProof/>
                <w:webHidden/>
              </w:rPr>
            </w:r>
            <w:r>
              <w:rPr>
                <w:noProof/>
                <w:webHidden/>
              </w:rPr>
              <w:fldChar w:fldCharType="separate"/>
            </w:r>
            <w:r>
              <w:rPr>
                <w:noProof/>
                <w:webHidden/>
              </w:rPr>
              <w:t>51</w:t>
            </w:r>
            <w:r>
              <w:rPr>
                <w:noProof/>
                <w:webHidden/>
              </w:rPr>
              <w:fldChar w:fldCharType="end"/>
            </w:r>
          </w:hyperlink>
        </w:p>
        <w:p w14:paraId="19F8B8C9" w14:textId="3193E742" w:rsidR="00D23EA2" w:rsidRDefault="00D23EA2">
          <w:pPr>
            <w:pStyle w:val="TDC3"/>
            <w:tabs>
              <w:tab w:val="right" w:leader="dot" w:pos="8494"/>
            </w:tabs>
            <w:rPr>
              <w:rFonts w:eastAsiaTheme="minorEastAsia"/>
              <w:noProof/>
              <w:lang w:eastAsia="es-ES"/>
            </w:rPr>
          </w:pPr>
          <w:hyperlink w:anchor="_Toc104248606" w:history="1">
            <w:r w:rsidRPr="002D1CE4">
              <w:rPr>
                <w:rStyle w:val="Hipervnculo"/>
                <w:noProof/>
              </w:rPr>
              <w:t>Motor Brushless Modelo 2163788</w:t>
            </w:r>
            <w:r>
              <w:rPr>
                <w:noProof/>
                <w:webHidden/>
              </w:rPr>
              <w:tab/>
            </w:r>
            <w:r>
              <w:rPr>
                <w:noProof/>
                <w:webHidden/>
              </w:rPr>
              <w:fldChar w:fldCharType="begin"/>
            </w:r>
            <w:r>
              <w:rPr>
                <w:noProof/>
                <w:webHidden/>
              </w:rPr>
              <w:instrText xml:space="preserve"> PAGEREF _Toc104248606 \h </w:instrText>
            </w:r>
            <w:r>
              <w:rPr>
                <w:noProof/>
                <w:webHidden/>
              </w:rPr>
            </w:r>
            <w:r>
              <w:rPr>
                <w:noProof/>
                <w:webHidden/>
              </w:rPr>
              <w:fldChar w:fldCharType="separate"/>
            </w:r>
            <w:r>
              <w:rPr>
                <w:noProof/>
                <w:webHidden/>
              </w:rPr>
              <w:t>52</w:t>
            </w:r>
            <w:r>
              <w:rPr>
                <w:noProof/>
                <w:webHidden/>
              </w:rPr>
              <w:fldChar w:fldCharType="end"/>
            </w:r>
          </w:hyperlink>
        </w:p>
        <w:p w14:paraId="75D5BB34" w14:textId="5AAA6077" w:rsidR="00D23EA2" w:rsidRDefault="00D23EA2">
          <w:pPr>
            <w:pStyle w:val="TDC3"/>
            <w:tabs>
              <w:tab w:val="right" w:leader="dot" w:pos="8494"/>
            </w:tabs>
            <w:rPr>
              <w:rFonts w:eastAsiaTheme="minorEastAsia"/>
              <w:noProof/>
              <w:lang w:eastAsia="es-ES"/>
            </w:rPr>
          </w:pPr>
          <w:hyperlink w:anchor="_Toc104248607" w:history="1">
            <w:r w:rsidRPr="002D1CE4">
              <w:rPr>
                <w:rStyle w:val="Hipervnculo"/>
                <w:noProof/>
              </w:rPr>
              <w:t>Convertidor niveles lógicos bidireccional.</w:t>
            </w:r>
            <w:r>
              <w:rPr>
                <w:noProof/>
                <w:webHidden/>
              </w:rPr>
              <w:tab/>
            </w:r>
            <w:r>
              <w:rPr>
                <w:noProof/>
                <w:webHidden/>
              </w:rPr>
              <w:fldChar w:fldCharType="begin"/>
            </w:r>
            <w:r>
              <w:rPr>
                <w:noProof/>
                <w:webHidden/>
              </w:rPr>
              <w:instrText xml:space="preserve"> PAGEREF _Toc104248607 \h </w:instrText>
            </w:r>
            <w:r>
              <w:rPr>
                <w:noProof/>
                <w:webHidden/>
              </w:rPr>
            </w:r>
            <w:r>
              <w:rPr>
                <w:noProof/>
                <w:webHidden/>
              </w:rPr>
              <w:fldChar w:fldCharType="separate"/>
            </w:r>
            <w:r>
              <w:rPr>
                <w:noProof/>
                <w:webHidden/>
              </w:rPr>
              <w:t>53</w:t>
            </w:r>
            <w:r>
              <w:rPr>
                <w:noProof/>
                <w:webHidden/>
              </w:rPr>
              <w:fldChar w:fldCharType="end"/>
            </w:r>
          </w:hyperlink>
        </w:p>
        <w:p w14:paraId="237B9EF9" w14:textId="0E8C6A5A" w:rsidR="00D23EA2" w:rsidRDefault="00D23EA2">
          <w:pPr>
            <w:pStyle w:val="TDC3"/>
            <w:tabs>
              <w:tab w:val="right" w:leader="dot" w:pos="8494"/>
            </w:tabs>
            <w:rPr>
              <w:rFonts w:eastAsiaTheme="minorEastAsia"/>
              <w:noProof/>
              <w:lang w:eastAsia="es-ES"/>
            </w:rPr>
          </w:pPr>
          <w:hyperlink w:anchor="_Toc104248608" w:history="1">
            <w:r w:rsidRPr="002D1CE4">
              <w:rPr>
                <w:rStyle w:val="Hipervnculo"/>
                <w:noProof/>
              </w:rPr>
              <w:t>Fuentes de alimentación.</w:t>
            </w:r>
            <w:r>
              <w:rPr>
                <w:noProof/>
                <w:webHidden/>
              </w:rPr>
              <w:tab/>
            </w:r>
            <w:r>
              <w:rPr>
                <w:noProof/>
                <w:webHidden/>
              </w:rPr>
              <w:fldChar w:fldCharType="begin"/>
            </w:r>
            <w:r>
              <w:rPr>
                <w:noProof/>
                <w:webHidden/>
              </w:rPr>
              <w:instrText xml:space="preserve"> PAGEREF _Toc104248608 \h </w:instrText>
            </w:r>
            <w:r>
              <w:rPr>
                <w:noProof/>
                <w:webHidden/>
              </w:rPr>
            </w:r>
            <w:r>
              <w:rPr>
                <w:noProof/>
                <w:webHidden/>
              </w:rPr>
              <w:fldChar w:fldCharType="separate"/>
            </w:r>
            <w:r>
              <w:rPr>
                <w:noProof/>
                <w:webHidden/>
              </w:rPr>
              <w:t>54</w:t>
            </w:r>
            <w:r>
              <w:rPr>
                <w:noProof/>
                <w:webHidden/>
              </w:rPr>
              <w:fldChar w:fldCharType="end"/>
            </w:r>
          </w:hyperlink>
        </w:p>
        <w:p w14:paraId="588E6B48" w14:textId="3D132C56" w:rsidR="00D23EA2" w:rsidRDefault="00D23EA2">
          <w:pPr>
            <w:pStyle w:val="TDC2"/>
            <w:tabs>
              <w:tab w:val="left" w:pos="880"/>
              <w:tab w:val="right" w:leader="dot" w:pos="8494"/>
            </w:tabs>
            <w:rPr>
              <w:rFonts w:eastAsiaTheme="minorEastAsia"/>
              <w:noProof/>
              <w:lang w:eastAsia="es-ES"/>
            </w:rPr>
          </w:pPr>
          <w:hyperlink w:anchor="_Toc104248609" w:history="1">
            <w:r w:rsidRPr="002D1CE4">
              <w:rPr>
                <w:rStyle w:val="Hipervnculo"/>
                <w:noProof/>
              </w:rPr>
              <w:t>2.3.</w:t>
            </w:r>
            <w:r>
              <w:rPr>
                <w:rFonts w:eastAsiaTheme="minorEastAsia"/>
                <w:noProof/>
                <w:lang w:eastAsia="es-ES"/>
              </w:rPr>
              <w:tab/>
            </w:r>
            <w:r w:rsidRPr="002D1CE4">
              <w:rPr>
                <w:rStyle w:val="Hipervnculo"/>
                <w:noProof/>
              </w:rPr>
              <w:t>Esquema Eléctrico</w:t>
            </w:r>
            <w:r>
              <w:rPr>
                <w:noProof/>
                <w:webHidden/>
              </w:rPr>
              <w:tab/>
            </w:r>
            <w:r>
              <w:rPr>
                <w:noProof/>
                <w:webHidden/>
              </w:rPr>
              <w:fldChar w:fldCharType="begin"/>
            </w:r>
            <w:r>
              <w:rPr>
                <w:noProof/>
                <w:webHidden/>
              </w:rPr>
              <w:instrText xml:space="preserve"> PAGEREF _Toc104248609 \h </w:instrText>
            </w:r>
            <w:r>
              <w:rPr>
                <w:noProof/>
                <w:webHidden/>
              </w:rPr>
            </w:r>
            <w:r>
              <w:rPr>
                <w:noProof/>
                <w:webHidden/>
              </w:rPr>
              <w:fldChar w:fldCharType="separate"/>
            </w:r>
            <w:r>
              <w:rPr>
                <w:noProof/>
                <w:webHidden/>
              </w:rPr>
              <w:t>54</w:t>
            </w:r>
            <w:r>
              <w:rPr>
                <w:noProof/>
                <w:webHidden/>
              </w:rPr>
              <w:fldChar w:fldCharType="end"/>
            </w:r>
          </w:hyperlink>
        </w:p>
        <w:p w14:paraId="6AB6852A" w14:textId="106027E3" w:rsidR="00D23EA2" w:rsidRDefault="00D23EA2">
          <w:pPr>
            <w:pStyle w:val="TDC2"/>
            <w:tabs>
              <w:tab w:val="left" w:pos="880"/>
              <w:tab w:val="right" w:leader="dot" w:pos="8494"/>
            </w:tabs>
            <w:rPr>
              <w:rFonts w:eastAsiaTheme="minorEastAsia"/>
              <w:noProof/>
              <w:lang w:eastAsia="es-ES"/>
            </w:rPr>
          </w:pPr>
          <w:hyperlink w:anchor="_Toc104248610" w:history="1">
            <w:r w:rsidRPr="002D1CE4">
              <w:rPr>
                <w:rStyle w:val="Hipervnculo"/>
                <w:noProof/>
              </w:rPr>
              <w:t>4.1.</w:t>
            </w:r>
            <w:r>
              <w:rPr>
                <w:rFonts w:eastAsiaTheme="minorEastAsia"/>
                <w:noProof/>
                <w:lang w:eastAsia="es-ES"/>
              </w:rPr>
              <w:tab/>
            </w:r>
            <w:r w:rsidRPr="002D1CE4">
              <w:rPr>
                <w:rStyle w:val="Hipervnculo"/>
                <w:noProof/>
              </w:rPr>
              <w:t>Montaje de la maqueta de pruebas.</w:t>
            </w:r>
            <w:r>
              <w:rPr>
                <w:noProof/>
                <w:webHidden/>
              </w:rPr>
              <w:tab/>
            </w:r>
            <w:r>
              <w:rPr>
                <w:noProof/>
                <w:webHidden/>
              </w:rPr>
              <w:fldChar w:fldCharType="begin"/>
            </w:r>
            <w:r>
              <w:rPr>
                <w:noProof/>
                <w:webHidden/>
              </w:rPr>
              <w:instrText xml:space="preserve"> PAGEREF _Toc104248610 \h </w:instrText>
            </w:r>
            <w:r>
              <w:rPr>
                <w:noProof/>
                <w:webHidden/>
              </w:rPr>
            </w:r>
            <w:r>
              <w:rPr>
                <w:noProof/>
                <w:webHidden/>
              </w:rPr>
              <w:fldChar w:fldCharType="separate"/>
            </w:r>
            <w:r>
              <w:rPr>
                <w:noProof/>
                <w:webHidden/>
              </w:rPr>
              <w:t>57</w:t>
            </w:r>
            <w:r>
              <w:rPr>
                <w:noProof/>
                <w:webHidden/>
              </w:rPr>
              <w:fldChar w:fldCharType="end"/>
            </w:r>
          </w:hyperlink>
        </w:p>
        <w:p w14:paraId="771F9E8E" w14:textId="70602654" w:rsidR="00D23EA2" w:rsidRDefault="00D23EA2">
          <w:pPr>
            <w:pStyle w:val="TDC1"/>
            <w:tabs>
              <w:tab w:val="right" w:leader="dot" w:pos="8494"/>
            </w:tabs>
            <w:rPr>
              <w:rFonts w:eastAsiaTheme="minorEastAsia"/>
              <w:noProof/>
              <w:lang w:eastAsia="es-ES"/>
            </w:rPr>
          </w:pPr>
          <w:hyperlink w:anchor="_Toc104248611" w:history="1">
            <w:r w:rsidRPr="002D1CE4">
              <w:rPr>
                <w:rStyle w:val="Hipervnculo"/>
                <w:noProof/>
              </w:rPr>
              <w:t>BIBLIOGRAFIA.</w:t>
            </w:r>
            <w:r>
              <w:rPr>
                <w:noProof/>
                <w:webHidden/>
              </w:rPr>
              <w:tab/>
            </w:r>
            <w:r>
              <w:rPr>
                <w:noProof/>
                <w:webHidden/>
              </w:rPr>
              <w:fldChar w:fldCharType="begin"/>
            </w:r>
            <w:r>
              <w:rPr>
                <w:noProof/>
                <w:webHidden/>
              </w:rPr>
              <w:instrText xml:space="preserve"> PAGEREF _Toc104248611 \h </w:instrText>
            </w:r>
            <w:r>
              <w:rPr>
                <w:noProof/>
                <w:webHidden/>
              </w:rPr>
            </w:r>
            <w:r>
              <w:rPr>
                <w:noProof/>
                <w:webHidden/>
              </w:rPr>
              <w:fldChar w:fldCharType="separate"/>
            </w:r>
            <w:r>
              <w:rPr>
                <w:noProof/>
                <w:webHidden/>
              </w:rPr>
              <w:t>58</w:t>
            </w:r>
            <w:r>
              <w:rPr>
                <w:noProof/>
                <w:webHidden/>
              </w:rPr>
              <w:fldChar w:fldCharType="end"/>
            </w:r>
          </w:hyperlink>
        </w:p>
        <w:p w14:paraId="0BE354BF" w14:textId="1312A8EC" w:rsidR="006B66D4" w:rsidRDefault="006B66D4">
          <w:r>
            <w:rPr>
              <w:b/>
              <w:bCs/>
            </w:rPr>
            <w:fldChar w:fldCharType="end"/>
          </w:r>
        </w:p>
      </w:sdtContent>
    </w:sdt>
    <w:p w14:paraId="555B72C7" w14:textId="1A4623A3" w:rsidR="0079344C" w:rsidRDefault="0079344C"/>
    <w:p w14:paraId="0FD1E9E7" w14:textId="0306F38D" w:rsidR="006B66D4" w:rsidRDefault="006B66D4"/>
    <w:p w14:paraId="3CBA1747" w14:textId="4A1BDB55" w:rsidR="006B66D4" w:rsidRDefault="006B66D4"/>
    <w:p w14:paraId="29BA22DF" w14:textId="64D89A6E" w:rsidR="006B66D4" w:rsidRDefault="006B66D4"/>
    <w:p w14:paraId="64A94A7F" w14:textId="4D9BD07D" w:rsidR="006B66D4" w:rsidRDefault="006B66D4"/>
    <w:p w14:paraId="6D9A29E4" w14:textId="4E4611E7" w:rsidR="006B66D4" w:rsidRDefault="006B66D4"/>
    <w:p w14:paraId="7129B158" w14:textId="6785626B" w:rsidR="006B66D4" w:rsidRDefault="006B66D4"/>
    <w:p w14:paraId="7594EC3E" w14:textId="33740C8F" w:rsidR="006B66D4" w:rsidRDefault="006B66D4" w:rsidP="000856D6">
      <w:pPr>
        <w:pStyle w:val="Ttulo1"/>
        <w:numPr>
          <w:ilvl w:val="0"/>
          <w:numId w:val="2"/>
        </w:numPr>
      </w:pPr>
      <w:bookmarkStart w:id="0" w:name="_Toc104248562"/>
      <w:r>
        <w:t>Estado del Arte</w:t>
      </w:r>
      <w:bookmarkEnd w:id="0"/>
    </w:p>
    <w:p w14:paraId="1A1DBECD" w14:textId="607D4523" w:rsidR="00913DD7" w:rsidRPr="00913DD7" w:rsidRDefault="00913DD7" w:rsidP="00571774">
      <w:pPr>
        <w:pStyle w:val="Ttulo2"/>
        <w:numPr>
          <w:ilvl w:val="1"/>
          <w:numId w:val="3"/>
        </w:numPr>
      </w:pPr>
      <w:bookmarkStart w:id="1" w:name="_Toc104248563"/>
      <w:r>
        <w:t>Introducción</w:t>
      </w:r>
      <w:bookmarkEnd w:id="1"/>
      <w:r>
        <w:t xml:space="preserve"> </w:t>
      </w:r>
    </w:p>
    <w:p w14:paraId="1C7D84D3" w14:textId="0BC5AA9C" w:rsidR="004C78C6" w:rsidRDefault="004C78C6" w:rsidP="004C78C6"/>
    <w:p w14:paraId="392ECD3B" w14:textId="207E1988" w:rsidR="004C78C6" w:rsidRDefault="00913DD7" w:rsidP="004C78C6">
      <w:r>
        <w:t>En este</w:t>
      </w:r>
      <w:r w:rsidR="004C78C6">
        <w:t xml:space="preserve"> estado de la cuestión </w:t>
      </w:r>
      <w:r>
        <w:t>se ha buscado plasmar aquellos conceptos que permitan tener unas nociones básicas del campo y el entorno en el cual se encuentra involucrado este TFG.</w:t>
      </w:r>
    </w:p>
    <w:p w14:paraId="20A62B28" w14:textId="3FFDE975" w:rsidR="00913DD7" w:rsidRPr="004C78C6" w:rsidRDefault="00913DD7" w:rsidP="004C78C6">
      <w:r>
        <w:t xml:space="preserve">Es por ello por lo que se han condensado en los 3 siguientes puntos aquella información que permita como ya se ha mencionado dar una </w:t>
      </w:r>
      <w:r w:rsidR="00E04467">
        <w:t>perspectiva actual</w:t>
      </w:r>
      <w:r>
        <w:t xml:space="preserve"> en la industria de la temática del TFG mismo.</w:t>
      </w:r>
    </w:p>
    <w:p w14:paraId="31C8D725" w14:textId="7C6883F8" w:rsidR="006325E9" w:rsidRDefault="006325E9" w:rsidP="00571774">
      <w:pPr>
        <w:pStyle w:val="Ttulo2"/>
        <w:numPr>
          <w:ilvl w:val="1"/>
          <w:numId w:val="3"/>
        </w:numPr>
      </w:pPr>
      <w:bookmarkStart w:id="2" w:name="_Toc104248564"/>
      <w:proofErr w:type="spellStart"/>
      <w:r>
        <w:t>SOCs</w:t>
      </w:r>
      <w:bookmarkEnd w:id="2"/>
      <w:proofErr w:type="spellEnd"/>
    </w:p>
    <w:p w14:paraId="509BB6F5" w14:textId="00C6A435" w:rsidR="008F5806" w:rsidRDefault="008F5806" w:rsidP="008F5806"/>
    <w:p w14:paraId="5F963881" w14:textId="16C2D2B8" w:rsidR="008F5806" w:rsidRDefault="005C7D24" w:rsidP="008F5806">
      <w:r w:rsidRPr="005C7D24">
        <w:rPr>
          <w:noProof/>
        </w:rPr>
        <w:lastRenderedPageBreak/>
        <w:drawing>
          <wp:anchor distT="0" distB="0" distL="114300" distR="114300" simplePos="0" relativeHeight="251668480" behindDoc="0" locked="0" layoutInCell="1" allowOverlap="1" wp14:anchorId="13AD90C7" wp14:editId="31AEFB55">
            <wp:simplePos x="0" y="0"/>
            <wp:positionH relativeFrom="margin">
              <wp:align>center</wp:align>
            </wp:positionH>
            <wp:positionV relativeFrom="paragraph">
              <wp:posOffset>1516669</wp:posOffset>
            </wp:positionV>
            <wp:extent cx="4577080" cy="2834005"/>
            <wp:effectExtent l="0" t="0" r="0" b="4445"/>
            <wp:wrapSquare wrapText="bothSides"/>
            <wp:docPr id="5" name="Imagen 5"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Gráfico en cascad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577080" cy="2834005"/>
                    </a:xfrm>
                    <a:prstGeom prst="rect">
                      <a:avLst/>
                    </a:prstGeom>
                  </pic:spPr>
                </pic:pic>
              </a:graphicData>
            </a:graphic>
            <wp14:sizeRelH relativeFrom="margin">
              <wp14:pctWidth>0</wp14:pctWidth>
            </wp14:sizeRelH>
            <wp14:sizeRelV relativeFrom="margin">
              <wp14:pctHeight>0</wp14:pctHeight>
            </wp14:sizeRelV>
          </wp:anchor>
        </w:drawing>
      </w:r>
      <w:r w:rsidR="0069725E">
        <w:t xml:space="preserve">En la evolución sufrida en las últimas décadas dentro </w:t>
      </w:r>
      <w:r w:rsidR="004D65B9">
        <w:t xml:space="preserve">del desarrollo de dispositivos </w:t>
      </w:r>
      <w:r w:rsidR="005408D2">
        <w:t>electrónicos,</w:t>
      </w:r>
      <w:r w:rsidR="004D65B9">
        <w:t xml:space="preserve"> ha dado lugar a la aparición de multitud de estrategias a la hora de abordar y resolver los desafíos que presenta el mercado </w:t>
      </w:r>
      <w:r w:rsidR="008C7508">
        <w:t>electrónico actual</w:t>
      </w:r>
      <w:r w:rsidR="004D65B9">
        <w:t>.</w:t>
      </w:r>
      <w:r w:rsidR="004D65B9">
        <w:br/>
        <w:t>Dentro del desarrollo de</w:t>
      </w:r>
      <w:r>
        <w:t xml:space="preserve"> la electrónica digital concretamente los circuitos integrados</w:t>
      </w:r>
      <w:r w:rsidR="008C7508">
        <w:t xml:space="preserve"> “IC” aparecen</w:t>
      </w:r>
      <w:r w:rsidR="004D65B9">
        <w:t xml:space="preserve"> conceptos como ASIC, FPGA, </w:t>
      </w:r>
      <w:proofErr w:type="spellStart"/>
      <w:r w:rsidR="004D65B9">
        <w:t>SoCs</w:t>
      </w:r>
      <w:proofErr w:type="spellEnd"/>
      <w:r w:rsidR="004D65B9">
        <w:t xml:space="preserve"> , </w:t>
      </w:r>
      <w:proofErr w:type="spellStart"/>
      <w:r w:rsidR="004D65B9">
        <w:t>FPSoCs</w:t>
      </w:r>
      <w:proofErr w:type="spellEnd"/>
      <w:r w:rsidR="008C7508">
        <w:t xml:space="preserve">, </w:t>
      </w:r>
      <w:r w:rsidR="00EC391C">
        <w:t>ASSP, etc..</w:t>
      </w:r>
      <w:r w:rsidR="008C7508">
        <w:t xml:space="preserve"> </w:t>
      </w:r>
      <w:r w:rsidR="0025495A">
        <w:t>, tejiendo</w:t>
      </w:r>
      <w:r w:rsidR="008C7508">
        <w:t xml:space="preserve"> una red de </w:t>
      </w:r>
      <w:r w:rsidR="004A0778">
        <w:t>dispositivos</w:t>
      </w:r>
      <w:r w:rsidR="008C7508">
        <w:t>, propiedades y aplicaciones altamente interconectadas</w:t>
      </w:r>
      <w:r w:rsidR="00F17539">
        <w:t xml:space="preserve"> de forma híbrida</w:t>
      </w:r>
      <w:r w:rsidR="008C7508">
        <w:t xml:space="preserve"> entre sí, los cuales no permiten </w:t>
      </w:r>
      <w:r w:rsidR="004A0778">
        <w:t>discernir</w:t>
      </w:r>
      <w:r w:rsidR="008C7508">
        <w:t xml:space="preserve"> correctamente unos conceptos de otros.</w:t>
      </w:r>
      <w:r w:rsidR="004A0778">
        <w:br/>
      </w:r>
      <w:r w:rsidR="004A0778">
        <w:br/>
      </w:r>
      <w:r w:rsidR="008C7508">
        <w:br/>
      </w:r>
    </w:p>
    <w:p w14:paraId="5461B60D" w14:textId="26F9817C" w:rsidR="004A0778" w:rsidRDefault="004A0778" w:rsidP="008F5806"/>
    <w:p w14:paraId="5213CEA3" w14:textId="26B85CB1" w:rsidR="004A0778" w:rsidRDefault="004A0778" w:rsidP="008F5806"/>
    <w:p w14:paraId="4264B828" w14:textId="2CF9A296" w:rsidR="004A0778" w:rsidRDefault="004A0778" w:rsidP="008F5806"/>
    <w:p w14:paraId="7FDF15FA" w14:textId="2C5B0E95" w:rsidR="004A0778" w:rsidRDefault="004A0778" w:rsidP="008F5806"/>
    <w:p w14:paraId="3C4B4039" w14:textId="2DEB993C" w:rsidR="004A0778" w:rsidRDefault="004A0778" w:rsidP="008F5806"/>
    <w:p w14:paraId="4262540F" w14:textId="513FA54E" w:rsidR="004A0778" w:rsidRDefault="004A0778" w:rsidP="008F5806"/>
    <w:p w14:paraId="11B583B8" w14:textId="296A8711" w:rsidR="004A0778" w:rsidRDefault="004A0778" w:rsidP="008F5806"/>
    <w:p w14:paraId="76CC4D7F" w14:textId="1B666A10" w:rsidR="005C7D24" w:rsidRDefault="005C7D24" w:rsidP="008F5806"/>
    <w:p w14:paraId="42FFA40E" w14:textId="6445886C" w:rsidR="005C7D24" w:rsidRDefault="005C7D24" w:rsidP="008F5806"/>
    <w:p w14:paraId="303F4A49" w14:textId="0711A492" w:rsidR="005C7D24" w:rsidRDefault="005C7D24" w:rsidP="008F5806"/>
    <w:p w14:paraId="083F0030" w14:textId="77777777" w:rsidR="004168F1" w:rsidRDefault="004168F1" w:rsidP="008F5806"/>
    <w:p w14:paraId="55B221FA" w14:textId="4E19B444" w:rsidR="007664FE" w:rsidRDefault="004168F1" w:rsidP="006B66D4">
      <w:r>
        <w:t>Como se puede observar en la siguiente imagen se aprecian una gran variedad de circuitos integrados a cada uno de ellos con sus características particulares frente a otros</w:t>
      </w:r>
    </w:p>
    <w:p w14:paraId="4B2566F9" w14:textId="74EC493A" w:rsidR="004A2BE7" w:rsidRDefault="004A2BE7" w:rsidP="006B66D4"/>
    <w:p w14:paraId="27C2300E" w14:textId="4952FA23" w:rsidR="004A2BE7" w:rsidRDefault="004A2BE7" w:rsidP="006B66D4"/>
    <w:p w14:paraId="0F52F439" w14:textId="77777777" w:rsidR="004A2BE7" w:rsidRDefault="004A2BE7" w:rsidP="006B66D4"/>
    <w:p w14:paraId="004EC383" w14:textId="0296E68C" w:rsidR="00FE04DD" w:rsidRDefault="00FE04DD" w:rsidP="00571774">
      <w:pPr>
        <w:pStyle w:val="Ttulo2"/>
        <w:numPr>
          <w:ilvl w:val="2"/>
          <w:numId w:val="3"/>
        </w:numPr>
      </w:pPr>
      <w:bookmarkStart w:id="3" w:name="_Toc104248565"/>
      <w:r>
        <w:t>Concepto de SOC</w:t>
      </w:r>
      <w:bookmarkEnd w:id="3"/>
      <w:r w:rsidR="002A6665">
        <w:t xml:space="preserve"> </w:t>
      </w:r>
    </w:p>
    <w:p w14:paraId="44AE456A" w14:textId="77777777" w:rsidR="00B13A1C" w:rsidRDefault="00B13A1C" w:rsidP="006B66D4"/>
    <w:p w14:paraId="2C0C5039" w14:textId="44600EDB" w:rsidR="007C3768" w:rsidRDefault="0020709D" w:rsidP="006B66D4">
      <w:r w:rsidRPr="0020709D">
        <w:t>Los sistemas en chip (</w:t>
      </w:r>
      <w:proofErr w:type="spellStart"/>
      <w:r w:rsidRPr="0020709D">
        <w:t>SoC</w:t>
      </w:r>
      <w:proofErr w:type="spellEnd"/>
      <w:r w:rsidRPr="0020709D">
        <w:t xml:space="preserve">) han surgido en </w:t>
      </w:r>
      <w:r w:rsidR="00465E87" w:rsidRPr="0020709D">
        <w:t>las últimas décadas</w:t>
      </w:r>
      <w:r w:rsidRPr="0020709D">
        <w:t xml:space="preserve"> como una clase importante de sistemas VLSI. Un SOC es un sistema que incorpora la mayoría o todos los componentes necesarios para una aplicación y que utiliza procesadores programables como componentes del sistema.</w:t>
      </w:r>
      <w:r w:rsidR="007C3768">
        <w:fldChar w:fldCharType="begin"/>
      </w:r>
      <w:r w:rsidR="00310EBF">
        <w:instrText xml:space="preserve"> ADDIN ZOTERO_ITEM CSL_CITATION {"citationID":"Z54bmBvV","properties":{"formattedCitation":"[1]","plainCitation":"[1]","noteIndex":0},"citationItems":[{"id":141,"uris":["http://zotero.org/users/9367243/items/JTJFRCZU"],"itemData":{"id":141,"type":"article-journal","DOI":"10.13140/RG.2.2.27909.76006","note":"publisher: Unpublished","source":"DOI.org (Datacite)","title":"Designing an application-specific System-on-Chip (SoC)","URL":"http://rgdoi.net/10.13140/RG.2.2.27909.76006","author":[{"family":"Shivangi Kamat","given":""},{"family":"Sudhamshu M Hosamane","given":""},{"family":"Anshul Gandhi","given":""}],"accessed":{"date-parts":[["2022",5,1]]},"issued":{"date-parts":[["2016"]]}}}],"schema":"https://github.com/citation-style-language/schema/raw/master/csl-citation.json"} </w:instrText>
      </w:r>
      <w:r w:rsidR="007C3768">
        <w:fldChar w:fldCharType="separate"/>
      </w:r>
      <w:r w:rsidR="00310EBF" w:rsidRPr="00310EBF">
        <w:rPr>
          <w:rFonts w:ascii="Calibri" w:hAnsi="Calibri" w:cs="Calibri"/>
        </w:rPr>
        <w:t>[1]</w:t>
      </w:r>
      <w:r w:rsidR="007C3768">
        <w:fldChar w:fldCharType="end"/>
      </w:r>
      <w:r w:rsidR="007C3768">
        <w:br/>
        <w:t>Otra posible definición de SOC</w:t>
      </w:r>
      <w:r w:rsidR="004A68FD">
        <w:t xml:space="preserve"> es</w:t>
      </w:r>
      <w:r w:rsidR="007C3768">
        <w:t xml:space="preserve"> </w:t>
      </w:r>
      <w:r w:rsidR="007C3768" w:rsidRPr="007C3768">
        <w:t>como el bloque funcional que tiene la mayor parte de la funcionalidad del sistema, excepto algunos bloques de interfaz, que no son realizables por las tecnologías CMOS o compatibles con CMOS.</w:t>
      </w:r>
      <w:r w:rsidR="004A68FD">
        <w:fldChar w:fldCharType="begin"/>
      </w:r>
      <w:r w:rsidR="00310EBF">
        <w:instrText xml:space="preserve"> ADDIN ZOTERO_ITEM CSL_CITATION {"citationID":"LFGg7A42","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rsidR="004A68FD">
        <w:fldChar w:fldCharType="separate"/>
      </w:r>
      <w:r w:rsidR="00310EBF" w:rsidRPr="00310EBF">
        <w:rPr>
          <w:rFonts w:ascii="Calibri" w:hAnsi="Calibri" w:cs="Calibri"/>
        </w:rPr>
        <w:t>[2]</w:t>
      </w:r>
      <w:r w:rsidR="004A68FD">
        <w:fldChar w:fldCharType="end"/>
      </w:r>
    </w:p>
    <w:p w14:paraId="34176023" w14:textId="3A6DD7AC" w:rsidR="00EC391C" w:rsidRDefault="00F44EA3" w:rsidP="006B66D4">
      <w:r>
        <w:t>Los dominios de aplicación afectan de forma sustancial a los periféricos hardware, los tamaños de memorias empleadas y la naturaleza de los buses de comunicación empleados.</w:t>
      </w:r>
      <w:r>
        <w:br/>
      </w:r>
      <w:r w:rsidR="008464E1">
        <w:t xml:space="preserve">En </w:t>
      </w:r>
      <w:r>
        <w:t xml:space="preserve">los sistemas </w:t>
      </w:r>
      <w:proofErr w:type="spellStart"/>
      <w:r>
        <w:t>SoCs</w:t>
      </w:r>
      <w:proofErr w:type="spellEnd"/>
      <w:r>
        <w:t xml:space="preserve"> </w:t>
      </w:r>
      <w:r w:rsidR="008464E1">
        <w:t xml:space="preserve">la estructura genérica que se puede encontrar en todos ellos es la </w:t>
      </w:r>
      <w:r w:rsidR="008464E1">
        <w:lastRenderedPageBreak/>
        <w:t>siguiente</w:t>
      </w:r>
      <w:r>
        <w:t>.</w:t>
      </w:r>
      <w:r>
        <w:br/>
      </w:r>
    </w:p>
    <w:p w14:paraId="65EA0F00" w14:textId="1320D7C2" w:rsidR="00EC391C" w:rsidRDefault="004970B1" w:rsidP="000856D6">
      <w:pPr>
        <w:pStyle w:val="Prrafodelista"/>
        <w:numPr>
          <w:ilvl w:val="0"/>
          <w:numId w:val="12"/>
        </w:numPr>
      </w:pPr>
      <w:proofErr w:type="spellStart"/>
      <w:r w:rsidRPr="004970B1">
        <w:t>Processor</w:t>
      </w:r>
      <w:proofErr w:type="spellEnd"/>
      <w:r w:rsidRPr="004970B1">
        <w:t xml:space="preserve"> Cores</w:t>
      </w:r>
    </w:p>
    <w:p w14:paraId="5DE5F7BC" w14:textId="59708302" w:rsidR="00EC391C" w:rsidRDefault="004970B1" w:rsidP="006B66D4">
      <w:r>
        <w:t>Los núcleos (</w:t>
      </w:r>
      <w:proofErr w:type="spellStart"/>
      <w:r>
        <w:t>core</w:t>
      </w:r>
      <w:proofErr w:type="spellEnd"/>
      <w:r>
        <w:t>) son las unidades más pequeñas de un procesador capaces de ejecutar instrucciones e interactuar con otros bloques funcionales de sistema.</w:t>
      </w:r>
      <w:r>
        <w:br/>
        <w:t xml:space="preserve">La mayoría de los </w:t>
      </w:r>
      <w:proofErr w:type="spellStart"/>
      <w:r w:rsidR="00661558">
        <w:t>S</w:t>
      </w:r>
      <w:r>
        <w:t>ystem</w:t>
      </w:r>
      <w:proofErr w:type="spellEnd"/>
      <w:r>
        <w:t xml:space="preserve"> </w:t>
      </w:r>
      <w:proofErr w:type="spellStart"/>
      <w:r>
        <w:t>on</w:t>
      </w:r>
      <w:proofErr w:type="spellEnd"/>
      <w:r>
        <w:t xml:space="preserve"> </w:t>
      </w:r>
      <w:r w:rsidR="00661558">
        <w:t>C</w:t>
      </w:r>
      <w:r>
        <w:t>hip</w:t>
      </w:r>
      <w:r w:rsidR="00661558">
        <w:t>,</w:t>
      </w:r>
      <w:r>
        <w:t xml:space="preserve"> </w:t>
      </w:r>
      <w:r w:rsidR="00661558">
        <w:t>sus procesadores se caracterizan por ser mono o multinúcleo.</w:t>
      </w:r>
      <w:r w:rsidR="00661558">
        <w:br/>
        <w:t>Dentro de los procesadores multinúcleos estos arrojan una problemática interesante desde el punto de vista del software debido a la necesidad de coordinación entre sus tareas individuales y colectivas.</w:t>
      </w:r>
      <w:r w:rsidR="00661558">
        <w:br/>
        <w:t>De ellos resultan dos tipos de arquitecturas</w:t>
      </w:r>
      <w:r w:rsidR="003F47CE">
        <w:t>, la AMP y la SMP.</w:t>
      </w:r>
      <w:r w:rsidR="003F47CE">
        <w:br/>
        <w:t>La arquitectura AMP (</w:t>
      </w:r>
      <w:proofErr w:type="spellStart"/>
      <w:r w:rsidR="003F47CE">
        <w:t>asymetric</w:t>
      </w:r>
      <w:proofErr w:type="spellEnd"/>
      <w:r w:rsidR="003F47CE">
        <w:t xml:space="preserve"> </w:t>
      </w:r>
      <w:proofErr w:type="spellStart"/>
      <w:r w:rsidR="003F47CE">
        <w:t>multiprocesing</w:t>
      </w:r>
      <w:proofErr w:type="spellEnd"/>
      <w:r w:rsidR="003F47CE">
        <w:t xml:space="preserve">), en ella se reparte el software de forma específica para cada </w:t>
      </w:r>
      <w:proofErr w:type="spellStart"/>
      <w:r w:rsidR="003F47CE">
        <w:t>core</w:t>
      </w:r>
      <w:proofErr w:type="spellEnd"/>
      <w:r w:rsidR="003F47CE">
        <w:t>. Estos últimos funcionan de forma independiente con su propia memoria y espacio de memoria reservado de forma exclusiva.</w:t>
      </w:r>
      <w:r w:rsidR="003F47CE">
        <w:br/>
        <w:t xml:space="preserve">Cada procesador tiene sus propias interrupciones y </w:t>
      </w:r>
      <w:r w:rsidR="008403A5">
        <w:t>periféricos</w:t>
      </w:r>
      <w:r w:rsidR="003F47CE">
        <w:t>.</w:t>
      </w:r>
      <w:r w:rsidR="003F47CE">
        <w:br/>
        <w:t>La forma de comunicar entre Cores será a través de interrupciones o memoria compartida.</w:t>
      </w:r>
    </w:p>
    <w:p w14:paraId="23577777" w14:textId="3796FE98" w:rsidR="003F47CE" w:rsidRDefault="00500CFB" w:rsidP="006B66D4">
      <w:r>
        <w:t>Para la</w:t>
      </w:r>
      <w:r w:rsidR="003F47CE">
        <w:t xml:space="preserve"> arquitectura SMP (</w:t>
      </w:r>
      <w:proofErr w:type="spellStart"/>
      <w:r w:rsidR="003F47CE">
        <w:t>Symmetric</w:t>
      </w:r>
      <w:proofErr w:type="spellEnd"/>
      <w:r w:rsidR="003F47CE">
        <w:t xml:space="preserve"> </w:t>
      </w:r>
      <w:proofErr w:type="spellStart"/>
      <w:r w:rsidR="003F47CE">
        <w:t>multiprocessing</w:t>
      </w:r>
      <w:proofErr w:type="spellEnd"/>
      <w:r w:rsidR="003F47CE">
        <w:t xml:space="preserve">), </w:t>
      </w:r>
      <w:r w:rsidR="00C211B0">
        <w:t xml:space="preserve">en este caso el sistema operativo es compartido por todos los núcleos. El OS determina cual es el núcleo más apto para realizar un trabajo concreto, esto implica que todos sean genéricos. En este formato de estructura la memoria es una zona común a todos los </w:t>
      </w:r>
      <w:proofErr w:type="spellStart"/>
      <w:r w:rsidR="00C211B0">
        <w:t>cores</w:t>
      </w:r>
      <w:proofErr w:type="spellEnd"/>
      <w:r w:rsidR="00C211B0">
        <w:t>, ya que en función de la carga de estos puede requerir el sistema operativo su acceso por uno u otro.</w:t>
      </w:r>
      <w:r w:rsidR="00C211B0">
        <w:br/>
        <w:t xml:space="preserve">Esta arquitectura es muy común para realizar trabajos </w:t>
      </w:r>
      <w:r w:rsidR="004B7680">
        <w:t xml:space="preserve">genéricos y </w:t>
      </w:r>
      <w:r w:rsidR="008403A5">
        <w:t xml:space="preserve">cuando </w:t>
      </w:r>
      <w:r w:rsidR="004B7680">
        <w:t>exist</w:t>
      </w:r>
      <w:r w:rsidR="008403A5">
        <w:t>e</w:t>
      </w:r>
      <w:r w:rsidR="004B7680">
        <w:t xml:space="preserve">n necesidades de </w:t>
      </w:r>
      <w:r w:rsidR="008403A5">
        <w:t>cálculo</w:t>
      </w:r>
      <w:r w:rsidR="004B7680">
        <w:t>.</w:t>
      </w:r>
      <w:r>
        <w:fldChar w:fldCharType="begin"/>
      </w:r>
      <w:r w:rsidR="00310EBF">
        <w:instrText xml:space="preserve"> ADDIN ZOTERO_ITEM CSL_CITATION {"citationID":"XZOIxntn","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fldChar w:fldCharType="separate"/>
      </w:r>
      <w:r w:rsidR="00310EBF" w:rsidRPr="00310EBF">
        <w:rPr>
          <w:rFonts w:ascii="Calibri" w:hAnsi="Calibri" w:cs="Calibri"/>
        </w:rPr>
        <w:t>[2]</w:t>
      </w:r>
      <w:r>
        <w:fldChar w:fldCharType="end"/>
      </w:r>
    </w:p>
    <w:p w14:paraId="6D783DCC" w14:textId="3155F6CD" w:rsidR="004B7680" w:rsidRDefault="0093628C" w:rsidP="000856D6">
      <w:pPr>
        <w:pStyle w:val="Prrafodelista"/>
        <w:numPr>
          <w:ilvl w:val="0"/>
          <w:numId w:val="12"/>
        </w:numPr>
      </w:pPr>
      <w:r>
        <w:t>Memorias Embebidas.</w:t>
      </w:r>
    </w:p>
    <w:p w14:paraId="3EEBBD44" w14:textId="1C8076C8" w:rsidR="0093628C" w:rsidRDefault="008C33E5" w:rsidP="0093628C">
      <w:r>
        <w:t xml:space="preserve">Las memorias integradas se realizan a partir de macros duras </w:t>
      </w:r>
      <w:r w:rsidR="003F2F7B">
        <w:t>para las cuales están disponibles numerosas configuraciones posibles para cada tecnología concreta.</w:t>
      </w:r>
      <w:r w:rsidR="003F2F7B">
        <w:br/>
        <w:t>Los vendedores pueden ofrecer herramientas de selección llamados compiladores de memoria.</w:t>
      </w:r>
      <w:r w:rsidR="003F2F7B">
        <w:br/>
        <w:t>Entre las opciones habituales disponibles están el n</w:t>
      </w:r>
      <w:r w:rsidR="008403A5">
        <w:t>ú</w:t>
      </w:r>
      <w:r w:rsidR="003F2F7B">
        <w:t xml:space="preserve">mero de palabras disponibles, el ancho de bits, </w:t>
      </w:r>
      <w:r w:rsidR="0093628C">
        <w:t>el número</w:t>
      </w:r>
      <w:r w:rsidR="003F2F7B">
        <w:t xml:space="preserve"> de </w:t>
      </w:r>
      <w:proofErr w:type="spellStart"/>
      <w:r w:rsidR="003F2F7B">
        <w:t>sub-bancos</w:t>
      </w:r>
      <w:proofErr w:type="spellEnd"/>
      <w:r w:rsidR="008403A5">
        <w:t xml:space="preserve"> o</w:t>
      </w:r>
      <w:r w:rsidR="0093628C">
        <w:t xml:space="preserve"> el grado de multiplexación de columnas.</w:t>
      </w:r>
      <w:r w:rsidR="0093628C">
        <w:br/>
        <w:t>Las pequeñas memorias por otro lado</w:t>
      </w:r>
      <w:r w:rsidR="008403A5">
        <w:t>,</w:t>
      </w:r>
      <w:r w:rsidR="0093628C">
        <w:t xml:space="preserve"> son diseñadas utilizando </w:t>
      </w:r>
      <w:proofErr w:type="spellStart"/>
      <w:r w:rsidR="0093628C">
        <w:t>flip-flops</w:t>
      </w:r>
      <w:proofErr w:type="spellEnd"/>
      <w:r w:rsidR="0093628C">
        <w:t xml:space="preserve"> y registros.</w:t>
      </w:r>
    </w:p>
    <w:p w14:paraId="2B28A79A" w14:textId="77777777" w:rsidR="0093628C" w:rsidRDefault="0093628C" w:rsidP="000856D6">
      <w:pPr>
        <w:pStyle w:val="Prrafodelista"/>
        <w:numPr>
          <w:ilvl w:val="0"/>
          <w:numId w:val="12"/>
        </w:numPr>
      </w:pPr>
      <w:r>
        <w:t>Cores Analógicos</w:t>
      </w:r>
    </w:p>
    <w:p w14:paraId="7D05621D" w14:textId="4743A43D" w:rsidR="0093628C" w:rsidRDefault="0093628C" w:rsidP="0093628C">
      <w:r>
        <w:t xml:space="preserve">Los </w:t>
      </w:r>
      <w:proofErr w:type="spellStart"/>
      <w:r>
        <w:t>cores</w:t>
      </w:r>
      <w:proofErr w:type="spellEnd"/>
      <w:r>
        <w:t xml:space="preserve"> analógicos más comunes son amplificadores operaciones, amplificadores de potencia, </w:t>
      </w:r>
      <w:proofErr w:type="spellStart"/>
      <w:r>
        <w:t>serializadores</w:t>
      </w:r>
      <w:proofErr w:type="spellEnd"/>
      <w:r>
        <w:t xml:space="preserve">, </w:t>
      </w:r>
      <w:proofErr w:type="spellStart"/>
      <w:r>
        <w:t>deserializadores</w:t>
      </w:r>
      <w:proofErr w:type="spellEnd"/>
      <w:r>
        <w:t>, PLL y bloques de circuitos integrados de señales mixtas.</w:t>
      </w:r>
    </w:p>
    <w:p w14:paraId="09008EEE" w14:textId="10B814E8" w:rsidR="0093628C" w:rsidRDefault="00A801EB" w:rsidP="000856D6">
      <w:pPr>
        <w:pStyle w:val="Prrafodelista"/>
        <w:numPr>
          <w:ilvl w:val="0"/>
          <w:numId w:val="12"/>
        </w:numPr>
      </w:pPr>
      <w:r>
        <w:t>Interfaz</w:t>
      </w:r>
      <w:r w:rsidR="00426C77">
        <w:t xml:space="preserve"> Cores.</w:t>
      </w:r>
    </w:p>
    <w:p w14:paraId="53E71447" w14:textId="3E97FEE6" w:rsidR="00500CFB" w:rsidRDefault="00426C77" w:rsidP="00426C77">
      <w:r>
        <w:t xml:space="preserve">Un elemento esencial dentro de los </w:t>
      </w:r>
      <w:proofErr w:type="spellStart"/>
      <w:r>
        <w:t>SoCs</w:t>
      </w:r>
      <w:proofErr w:type="spellEnd"/>
      <w:r>
        <w:t xml:space="preserve"> son las interfaces y bloques de comunicación. Distintos buses como UART, SPI,AXI o AHB que pueden estar presentes varios a la vez, permiten la comunicación entre los distintos </w:t>
      </w:r>
      <w:proofErr w:type="spellStart"/>
      <w:r>
        <w:t>cores</w:t>
      </w:r>
      <w:proofErr w:type="spellEnd"/>
      <w:r>
        <w:t xml:space="preserve"> del chip.</w:t>
      </w:r>
      <w:r w:rsidR="00500CFB">
        <w:fldChar w:fldCharType="begin"/>
      </w:r>
      <w:r w:rsidR="00310EBF">
        <w:instrText xml:space="preserve"> ADDIN ZOTERO_ITEM CSL_CITATION {"citationID":"ln4CdPlJ","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rsidR="00500CFB">
        <w:fldChar w:fldCharType="separate"/>
      </w:r>
      <w:r w:rsidR="00310EBF" w:rsidRPr="00310EBF">
        <w:rPr>
          <w:rFonts w:ascii="Calibri" w:hAnsi="Calibri" w:cs="Calibri"/>
        </w:rPr>
        <w:t>[2]</w:t>
      </w:r>
      <w:r w:rsidR="00500CFB">
        <w:fldChar w:fldCharType="end"/>
      </w:r>
    </w:p>
    <w:p w14:paraId="59004C66" w14:textId="6B2C5EA2" w:rsidR="00500CFB" w:rsidRDefault="008F7725" w:rsidP="00426C77">
      <w:r w:rsidRPr="00DF3DD7">
        <w:rPr>
          <w:noProof/>
        </w:rPr>
        <w:lastRenderedPageBreak/>
        <w:drawing>
          <wp:anchor distT="0" distB="0" distL="114300" distR="114300" simplePos="0" relativeHeight="251672576" behindDoc="0" locked="0" layoutInCell="1" allowOverlap="1" wp14:anchorId="3D2993D5" wp14:editId="2037687C">
            <wp:simplePos x="0" y="0"/>
            <wp:positionH relativeFrom="margin">
              <wp:align>center</wp:align>
            </wp:positionH>
            <wp:positionV relativeFrom="paragraph">
              <wp:posOffset>58818</wp:posOffset>
            </wp:positionV>
            <wp:extent cx="3145155" cy="2940685"/>
            <wp:effectExtent l="0" t="0" r="0" b="0"/>
            <wp:wrapSquare wrapText="bothSides"/>
            <wp:docPr id="21" name="Imagen 2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Diagrama, Esquemático&#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3145155" cy="2940685"/>
                    </a:xfrm>
                    <a:prstGeom prst="rect">
                      <a:avLst/>
                    </a:prstGeom>
                  </pic:spPr>
                </pic:pic>
              </a:graphicData>
            </a:graphic>
          </wp:anchor>
        </w:drawing>
      </w:r>
    </w:p>
    <w:p w14:paraId="4E2E988A" w14:textId="56F7600B" w:rsidR="00426C77" w:rsidRDefault="00426C77" w:rsidP="00426C77">
      <w:r>
        <w:br/>
      </w:r>
      <w:r>
        <w:br/>
      </w:r>
    </w:p>
    <w:p w14:paraId="5E113BFC" w14:textId="56370A96" w:rsidR="00EC391C" w:rsidRDefault="00EC391C" w:rsidP="006B66D4"/>
    <w:p w14:paraId="189E06BE" w14:textId="0175703C" w:rsidR="00EC391C" w:rsidRDefault="00EC391C" w:rsidP="006B66D4"/>
    <w:p w14:paraId="115F4CAC" w14:textId="100D0FAC" w:rsidR="00EC391C" w:rsidRDefault="00EC391C" w:rsidP="006B66D4"/>
    <w:p w14:paraId="601EE667" w14:textId="1C79E65C" w:rsidR="00EC391C" w:rsidRDefault="00EC391C" w:rsidP="006B66D4"/>
    <w:p w14:paraId="0B8706A1" w14:textId="56161299" w:rsidR="00EC391C" w:rsidRDefault="00EC391C" w:rsidP="006B66D4"/>
    <w:p w14:paraId="27D455B2" w14:textId="33ECBEF2" w:rsidR="00EC391C" w:rsidRDefault="00EC391C" w:rsidP="006B66D4"/>
    <w:p w14:paraId="1C66234E" w14:textId="15653590" w:rsidR="00FE04DD" w:rsidRDefault="00FE04DD" w:rsidP="006B66D4"/>
    <w:p w14:paraId="66C4A110" w14:textId="2063D528" w:rsidR="00FE04DD" w:rsidRDefault="00FE04DD" w:rsidP="006B66D4"/>
    <w:p w14:paraId="30F51A0D" w14:textId="45F5393E" w:rsidR="00FE04DD" w:rsidRDefault="00FE04DD" w:rsidP="006B66D4"/>
    <w:p w14:paraId="1968E5BE" w14:textId="684279BF" w:rsidR="00FE04DD" w:rsidRDefault="00FE04DD" w:rsidP="006B66D4"/>
    <w:p w14:paraId="53253599" w14:textId="6236D748" w:rsidR="008F7725" w:rsidRDefault="008F7725" w:rsidP="00571774">
      <w:pPr>
        <w:pStyle w:val="Ttulo2"/>
        <w:numPr>
          <w:ilvl w:val="3"/>
          <w:numId w:val="3"/>
        </w:numPr>
      </w:pPr>
      <w:bookmarkStart w:id="4" w:name="_Toc104248566"/>
      <w:r>
        <w:t xml:space="preserve">Flujo de diseño e </w:t>
      </w:r>
      <w:proofErr w:type="spellStart"/>
      <w:r>
        <w:t>IPs</w:t>
      </w:r>
      <w:bookmarkEnd w:id="4"/>
      <w:proofErr w:type="spellEnd"/>
    </w:p>
    <w:p w14:paraId="6CEDCFB4" w14:textId="77777777" w:rsidR="008F7725" w:rsidRPr="008F7725" w:rsidRDefault="008F7725" w:rsidP="008F7725"/>
    <w:p w14:paraId="547EC5DE" w14:textId="3C8614EB" w:rsidR="00460787" w:rsidRDefault="00235131" w:rsidP="006B66D4">
      <w:r>
        <w:t xml:space="preserve">En </w:t>
      </w:r>
      <w:r w:rsidR="00044A4D">
        <w:t>las pasadas</w:t>
      </w:r>
      <w:r>
        <w:t xml:space="preserve"> dos décadas </w:t>
      </w:r>
      <w:r w:rsidR="00190923">
        <w:t>la reutilización de</w:t>
      </w:r>
      <w:r>
        <w:t xml:space="preserve"> </w:t>
      </w:r>
      <w:proofErr w:type="spellStart"/>
      <w:r>
        <w:t>IPs</w:t>
      </w:r>
      <w:proofErr w:type="spellEnd"/>
      <w:r>
        <w:t xml:space="preserve"> se ha extendido de forma masiva en la</w:t>
      </w:r>
      <w:r w:rsidR="007524A5">
        <w:t xml:space="preserve"> industria.</w:t>
      </w:r>
      <w:r w:rsidR="00190923">
        <w:t xml:space="preserve"> </w:t>
      </w:r>
      <w:r w:rsidR="007524A5">
        <w:t xml:space="preserve">Los IP (Intelectual </w:t>
      </w:r>
      <w:proofErr w:type="spellStart"/>
      <w:r w:rsidR="007524A5">
        <w:t>Property</w:t>
      </w:r>
      <w:proofErr w:type="spellEnd"/>
      <w:r w:rsidR="007524A5">
        <w:t xml:space="preserve">) se refieren a la </w:t>
      </w:r>
      <w:r w:rsidR="00190923">
        <w:t>inclusión</w:t>
      </w:r>
      <w:r w:rsidR="007524A5">
        <w:t xml:space="preserve"> en el diseño de componentes previamente diseñados y testeados.</w:t>
      </w:r>
      <w:r w:rsidR="007524A5">
        <w:br/>
      </w:r>
      <w:r w:rsidR="007524A5">
        <w:br/>
        <w:t xml:space="preserve">A partir del momento en el cual se han empezado a incluir, estos han potenciado todo el ciclo de vida </w:t>
      </w:r>
      <w:r w:rsidR="008403A5">
        <w:t>de los circuitos integrados</w:t>
      </w:r>
      <w:r w:rsidR="007524A5">
        <w:t xml:space="preserve"> pasando </w:t>
      </w:r>
      <w:r w:rsidR="00044A4D">
        <w:t>por</w:t>
      </w:r>
      <w:r w:rsidR="007524A5">
        <w:t xml:space="preserve"> el diseño, fabricación, ensamblado y distribución.</w:t>
      </w:r>
      <w:r w:rsidR="007524A5">
        <w:br/>
        <w:t xml:space="preserve">En otras palabras, se han convertido en una herramienta muy potente a la hora de desarrollar </w:t>
      </w:r>
      <w:proofErr w:type="spellStart"/>
      <w:r w:rsidR="007524A5">
        <w:t>SoCs</w:t>
      </w:r>
      <w:proofErr w:type="spellEnd"/>
      <w:r w:rsidR="007524A5">
        <w:t xml:space="preserve"> en la industria</w:t>
      </w:r>
      <w:r w:rsidR="00460787">
        <w:t xml:space="preserve"> mejorando los rendimientos, costes y los tiempos de mercado.</w:t>
      </w:r>
      <w:r w:rsidR="00460787">
        <w:br/>
      </w:r>
      <w:r w:rsidR="00460787">
        <w:br/>
        <w:t xml:space="preserve">Dentro de los </w:t>
      </w:r>
      <w:proofErr w:type="spellStart"/>
      <w:r w:rsidR="00460787">
        <w:t>IPs</w:t>
      </w:r>
      <w:proofErr w:type="spellEnd"/>
      <w:r w:rsidR="00460787">
        <w:t xml:space="preserve"> disponibles a incorporar en un </w:t>
      </w:r>
      <w:proofErr w:type="spellStart"/>
      <w:r w:rsidR="00460787">
        <w:t>So</w:t>
      </w:r>
      <w:r w:rsidR="000F1E4D">
        <w:t>C</w:t>
      </w:r>
      <w:proofErr w:type="spellEnd"/>
      <w:r w:rsidR="00460787">
        <w:t xml:space="preserve"> se diferencian en función del formato y punto de incorporación al diseño. </w:t>
      </w:r>
      <w:r w:rsidR="008403A5">
        <w:t>E</w:t>
      </w:r>
      <w:r w:rsidR="000F1E4D">
        <w:t>n función de su flexibilidad y portabilidad se pueden destacar los siguientes tres tipos:</w:t>
      </w:r>
      <w:r w:rsidR="00190923">
        <w:fldChar w:fldCharType="begin"/>
      </w:r>
      <w:r w:rsidR="00310EBF">
        <w:instrText xml:space="preserve"> ADDIN ZOTERO_ITEM CSL_CITATION {"citationID":"KDAuIQxC","properties":{"formattedCitation":"[3]","plainCitation":"[3]","noteIndex":0},"citationItems":[{"id":164,"uris":["http://zotero.org/users/9367243/items/9SMMW5BP"],"itemData":{"id":164,"type":"webpage","abstract":"Empresa de diseño de sistemas embebidos bajo tecnología FPGA reconfigurable. GENERA diseña sistemas embebidos de tiempo real. Ingeniería FPGA - Field Programmable Gate Array","language":"es-ES","title":"Sistemas Embebidos SoC - GENERA Tecnologías","author":[{"family":"Tecnologías","given":"GENERA"}]}}],"schema":"https://github.com/citation-style-language/schema/raw/master/csl-citation.json"} </w:instrText>
      </w:r>
      <w:r w:rsidR="00190923">
        <w:fldChar w:fldCharType="separate"/>
      </w:r>
      <w:r w:rsidR="00310EBF" w:rsidRPr="00310EBF">
        <w:rPr>
          <w:rFonts w:ascii="Calibri" w:hAnsi="Calibri" w:cs="Calibri"/>
        </w:rPr>
        <w:t>[3]</w:t>
      </w:r>
      <w:r w:rsidR="00190923">
        <w:fldChar w:fldCharType="end"/>
      </w:r>
      <w:r w:rsidR="00460787">
        <w:br/>
      </w:r>
    </w:p>
    <w:p w14:paraId="45648B9D" w14:textId="101EC827" w:rsidR="000F1E4D" w:rsidRDefault="000F1E4D" w:rsidP="000856D6">
      <w:pPr>
        <w:pStyle w:val="Prrafodelista"/>
        <w:numPr>
          <w:ilvl w:val="0"/>
          <w:numId w:val="12"/>
        </w:numPr>
      </w:pPr>
      <w:proofErr w:type="spellStart"/>
      <w:r>
        <w:t>Hard</w:t>
      </w:r>
      <w:proofErr w:type="spellEnd"/>
      <w:r>
        <w:t xml:space="preserve"> Cores: Cuando los </w:t>
      </w:r>
      <w:proofErr w:type="spellStart"/>
      <w:r>
        <w:t>cores</w:t>
      </w:r>
      <w:proofErr w:type="spellEnd"/>
      <w:r>
        <w:t xml:space="preserve"> van a ser utilizados en sistemas diferentes, debe ser posibles adaptarlos sin realizar ningún cambio en </w:t>
      </w:r>
      <w:r w:rsidR="008403A5">
        <w:t>ellos</w:t>
      </w:r>
      <w:r>
        <w:t xml:space="preserve"> (o casi ninguno).</w:t>
      </w:r>
    </w:p>
    <w:p w14:paraId="73687A2D" w14:textId="27D871A5" w:rsidR="00757C1C" w:rsidRDefault="000F1E4D" w:rsidP="00451426">
      <w:pPr>
        <w:pStyle w:val="Prrafodelista"/>
      </w:pPr>
      <w:r>
        <w:t xml:space="preserve">Son, por lo </w:t>
      </w:r>
      <w:r w:rsidR="008403A5">
        <w:t>tanto,</w:t>
      </w:r>
      <w:r>
        <w:t xml:space="preserve"> muy poco flexibles pero muy predecibles y fiables a la hora de implementarlos. Incluyen información del place and </w:t>
      </w:r>
      <w:proofErr w:type="spellStart"/>
      <w:r>
        <w:t>route</w:t>
      </w:r>
      <w:proofErr w:type="spellEnd"/>
      <w:r>
        <w:t xml:space="preserve">. Un ejemplo de estos tipos de </w:t>
      </w:r>
      <w:proofErr w:type="spellStart"/>
      <w:r>
        <w:t>cores</w:t>
      </w:r>
      <w:proofErr w:type="spellEnd"/>
      <w:r>
        <w:t xml:space="preserve"> son procesadores y memorias.</w:t>
      </w:r>
      <w:r w:rsidR="00757C1C">
        <w:br/>
      </w:r>
    </w:p>
    <w:p w14:paraId="527A1C9A" w14:textId="72138F2C" w:rsidR="000F1E4D" w:rsidRDefault="000F1E4D" w:rsidP="000856D6">
      <w:pPr>
        <w:pStyle w:val="Prrafodelista"/>
        <w:numPr>
          <w:ilvl w:val="0"/>
          <w:numId w:val="12"/>
        </w:numPr>
      </w:pPr>
      <w:proofErr w:type="spellStart"/>
      <w:r>
        <w:t>Firm</w:t>
      </w:r>
      <w:proofErr w:type="spellEnd"/>
      <w:r>
        <w:t xml:space="preserve"> Cores</w:t>
      </w:r>
      <w:r w:rsidR="00EF5360">
        <w:t xml:space="preserve">: Se encuentran a mitad de camino entre los </w:t>
      </w:r>
      <w:proofErr w:type="spellStart"/>
      <w:r w:rsidR="00EF5360">
        <w:t>hard</w:t>
      </w:r>
      <w:proofErr w:type="spellEnd"/>
      <w:r w:rsidR="00EF5360">
        <w:t xml:space="preserve"> </w:t>
      </w:r>
      <w:proofErr w:type="spellStart"/>
      <w:r w:rsidR="00EF5360">
        <w:t>cores</w:t>
      </w:r>
      <w:proofErr w:type="spellEnd"/>
      <w:r w:rsidR="00EF5360">
        <w:t xml:space="preserve"> y los </w:t>
      </w:r>
      <w:proofErr w:type="spellStart"/>
      <w:r w:rsidR="00EF5360">
        <w:t>soft</w:t>
      </w:r>
      <w:proofErr w:type="spellEnd"/>
      <w:r w:rsidR="00EF5360">
        <w:t xml:space="preserve"> </w:t>
      </w:r>
      <w:proofErr w:type="spellStart"/>
      <w:r w:rsidR="00EF5360">
        <w:t>cores</w:t>
      </w:r>
      <w:proofErr w:type="spellEnd"/>
      <w:r w:rsidR="00EF5360">
        <w:t xml:space="preserve">, son bloques configurables pero que también contienen algo de información del place and </w:t>
      </w:r>
      <w:proofErr w:type="spellStart"/>
      <w:r w:rsidR="00EF5360">
        <w:t>route</w:t>
      </w:r>
      <w:proofErr w:type="spellEnd"/>
      <w:r w:rsidR="00EF5360">
        <w:t>. Tienen una flexibilidad limitada y una predictibilidad aceptable en la implementación.</w:t>
      </w:r>
    </w:p>
    <w:p w14:paraId="24672B8C" w14:textId="44AB2609" w:rsidR="00FE04DD" w:rsidRDefault="00460787" w:rsidP="000856D6">
      <w:pPr>
        <w:pStyle w:val="Prrafodelista"/>
        <w:numPr>
          <w:ilvl w:val="0"/>
          <w:numId w:val="12"/>
        </w:numPr>
      </w:pPr>
      <w:proofErr w:type="spellStart"/>
      <w:r>
        <w:lastRenderedPageBreak/>
        <w:t>Soft</w:t>
      </w:r>
      <w:proofErr w:type="spellEnd"/>
      <w:r>
        <w:t xml:space="preserve"> IP: Estos </w:t>
      </w:r>
      <w:proofErr w:type="spellStart"/>
      <w:r>
        <w:t>IPs</w:t>
      </w:r>
      <w:proofErr w:type="spellEnd"/>
      <w:r>
        <w:t xml:space="preserve"> suelen incorporarse en formato de archivos HDL o </w:t>
      </w:r>
      <w:proofErr w:type="spellStart"/>
      <w:r>
        <w:t>netlist</w:t>
      </w:r>
      <w:proofErr w:type="spellEnd"/>
      <w:r>
        <w:t xml:space="preserve"> (listas de puertas lógicas y sus respectivas conexiones). Son altamente flexibles, pudiéndose personalizar de forma específica para cada aplicación. Sin </w:t>
      </w:r>
      <w:r w:rsidR="00451426">
        <w:t>embargo,</w:t>
      </w:r>
      <w:r>
        <w:t xml:space="preserve"> ese grado de flexibilidad y formato los </w:t>
      </w:r>
      <w:r w:rsidR="00451426">
        <w:t xml:space="preserve">hacen </w:t>
      </w:r>
      <w:r w:rsidR="000F1E4D">
        <w:t>poco predecibles en la implementación.</w:t>
      </w:r>
    </w:p>
    <w:p w14:paraId="4B0F0C3C" w14:textId="1B5523FA" w:rsidR="00FE04DD" w:rsidRDefault="00FE04DD" w:rsidP="006B66D4"/>
    <w:p w14:paraId="2C5200EB" w14:textId="6D25C6E0" w:rsidR="00FE04DD" w:rsidRDefault="00451426" w:rsidP="006B66D4">
      <w:r w:rsidRPr="002D6451">
        <w:rPr>
          <w:noProof/>
        </w:rPr>
        <w:drawing>
          <wp:anchor distT="0" distB="0" distL="114300" distR="114300" simplePos="0" relativeHeight="251673600" behindDoc="0" locked="0" layoutInCell="1" allowOverlap="1" wp14:anchorId="33BD7EBD" wp14:editId="5D4B789C">
            <wp:simplePos x="0" y="0"/>
            <wp:positionH relativeFrom="margin">
              <wp:align>center</wp:align>
            </wp:positionH>
            <wp:positionV relativeFrom="paragraph">
              <wp:posOffset>494980</wp:posOffset>
            </wp:positionV>
            <wp:extent cx="3063240" cy="3285490"/>
            <wp:effectExtent l="0" t="0" r="3810" b="0"/>
            <wp:wrapSquare wrapText="bothSides"/>
            <wp:docPr id="22" name="Imagen 2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Dia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3063240" cy="3285490"/>
                    </a:xfrm>
                    <a:prstGeom prst="rect">
                      <a:avLst/>
                    </a:prstGeom>
                  </pic:spPr>
                </pic:pic>
              </a:graphicData>
            </a:graphic>
            <wp14:sizeRelH relativeFrom="margin">
              <wp14:pctWidth>0</wp14:pctWidth>
            </wp14:sizeRelH>
            <wp14:sizeRelV relativeFrom="margin">
              <wp14:pctHeight>0</wp14:pctHeight>
            </wp14:sizeRelV>
          </wp:anchor>
        </w:drawing>
      </w:r>
      <w:r w:rsidR="00EF5360">
        <w:t xml:space="preserve">La influencia de estos tres tipos de </w:t>
      </w:r>
      <w:proofErr w:type="spellStart"/>
      <w:r w:rsidR="00EF5360">
        <w:t>IPs</w:t>
      </w:r>
      <w:proofErr w:type="spellEnd"/>
      <w:r w:rsidR="00EF5360">
        <w:t xml:space="preserve"> durante el flujo de diseño se puede apreciar en la siguiente imagen.</w:t>
      </w:r>
      <w:r w:rsidR="00EF5360">
        <w:br/>
      </w:r>
    </w:p>
    <w:p w14:paraId="713A1B67" w14:textId="5CE58B81" w:rsidR="00FE04DD" w:rsidRDefault="00FE04DD" w:rsidP="006B66D4"/>
    <w:p w14:paraId="1D75D79D" w14:textId="4CDD629F" w:rsidR="00FE04DD" w:rsidRDefault="00FE04DD" w:rsidP="006B66D4"/>
    <w:p w14:paraId="641D5DA1" w14:textId="559DCA98" w:rsidR="00FE04DD" w:rsidRDefault="00FE04DD" w:rsidP="006B66D4"/>
    <w:p w14:paraId="217212A5" w14:textId="30420D39" w:rsidR="00FE04DD" w:rsidRDefault="00FE04DD" w:rsidP="006B66D4"/>
    <w:p w14:paraId="71020FE8" w14:textId="77292D11" w:rsidR="00FE04DD" w:rsidRDefault="00FE04DD" w:rsidP="006B66D4"/>
    <w:p w14:paraId="6BA8910A" w14:textId="3CD1136F" w:rsidR="00FE04DD" w:rsidRDefault="00FE04DD" w:rsidP="006B66D4"/>
    <w:p w14:paraId="3BE36B42" w14:textId="77777777" w:rsidR="00FE04DD" w:rsidRDefault="00FE04DD" w:rsidP="006B66D4"/>
    <w:p w14:paraId="44E6CA70" w14:textId="03B52F44" w:rsidR="00EC391C" w:rsidRDefault="00EC391C" w:rsidP="006B66D4"/>
    <w:p w14:paraId="58E2EC9D" w14:textId="149C239F" w:rsidR="002D6451" w:rsidRDefault="002D6451" w:rsidP="006B66D4"/>
    <w:p w14:paraId="450F4368" w14:textId="7599D2E8" w:rsidR="002D6451" w:rsidRDefault="002D6451" w:rsidP="006B66D4"/>
    <w:p w14:paraId="293CFE3A" w14:textId="23F1B8EF" w:rsidR="002D6451" w:rsidRDefault="002D6451" w:rsidP="006B66D4"/>
    <w:p w14:paraId="0B5075B4" w14:textId="28C03BCE" w:rsidR="002D6451" w:rsidRDefault="002D6451" w:rsidP="006B66D4"/>
    <w:p w14:paraId="08863A21" w14:textId="460F66CD" w:rsidR="004B007C" w:rsidRDefault="0040271D" w:rsidP="007664FE">
      <w:r>
        <w:t xml:space="preserve">Durante el segundo paso diseño, después de desarrollar/requerir todos los </w:t>
      </w:r>
      <w:proofErr w:type="spellStart"/>
      <w:r>
        <w:t>Soft</w:t>
      </w:r>
      <w:proofErr w:type="spellEnd"/>
      <w:r>
        <w:t xml:space="preserve"> </w:t>
      </w:r>
      <w:proofErr w:type="spellStart"/>
      <w:r>
        <w:t>IPs</w:t>
      </w:r>
      <w:proofErr w:type="spellEnd"/>
      <w:r>
        <w:t xml:space="preserve"> estos son integrados con el fin de generar la descripción RTL de todo el sistema.</w:t>
      </w:r>
      <w:r>
        <w:br/>
        <w:t xml:space="preserve">Tras la posterior </w:t>
      </w:r>
      <w:r w:rsidR="00451426">
        <w:t>síntesis</w:t>
      </w:r>
      <w:r>
        <w:t xml:space="preserve"> el integrador de </w:t>
      </w:r>
      <w:proofErr w:type="spellStart"/>
      <w:r>
        <w:t>SoC</w:t>
      </w:r>
      <w:proofErr w:type="spellEnd"/>
      <w:r>
        <w:t xml:space="preserve"> genera a partir de la descripción RTL una </w:t>
      </w:r>
      <w:r w:rsidR="006A0190">
        <w:t>lista de red (gate-</w:t>
      </w:r>
      <w:proofErr w:type="spellStart"/>
      <w:r w:rsidR="006A0190">
        <w:t>level</w:t>
      </w:r>
      <w:proofErr w:type="spellEnd"/>
      <w:r w:rsidR="006A0190">
        <w:t xml:space="preserve"> </w:t>
      </w:r>
      <w:proofErr w:type="spellStart"/>
      <w:r w:rsidR="00451426">
        <w:t>netlist</w:t>
      </w:r>
      <w:proofErr w:type="spellEnd"/>
      <w:r w:rsidR="00451426">
        <w:t>) basada</w:t>
      </w:r>
      <w:r w:rsidR="006A0190">
        <w:t xml:space="preserve"> en los bloques lógica y de entrada/salida. En este momento el integrador puede añadir los </w:t>
      </w:r>
      <w:proofErr w:type="spellStart"/>
      <w:r w:rsidR="006A0190">
        <w:t>IPs</w:t>
      </w:r>
      <w:proofErr w:type="spellEnd"/>
      <w:r w:rsidR="006A0190">
        <w:t xml:space="preserve"> con información del place and </w:t>
      </w:r>
      <w:proofErr w:type="spellStart"/>
      <w:r w:rsidR="006A0190">
        <w:t>route</w:t>
      </w:r>
      <w:proofErr w:type="spellEnd"/>
      <w:r w:rsidR="006A0190">
        <w:t xml:space="preserve"> (</w:t>
      </w:r>
      <w:proofErr w:type="spellStart"/>
      <w:r w:rsidR="006A0190">
        <w:t>Firm</w:t>
      </w:r>
      <w:proofErr w:type="spellEnd"/>
      <w:r w:rsidR="006A0190">
        <w:t xml:space="preserve"> IP Cores).</w:t>
      </w:r>
      <w:r w:rsidR="006A0190">
        <w:br/>
        <w:t xml:space="preserve">Durante la fase de implementación la </w:t>
      </w:r>
      <w:proofErr w:type="spellStart"/>
      <w:r w:rsidR="006A0190">
        <w:t>netlist</w:t>
      </w:r>
      <w:proofErr w:type="spellEnd"/>
      <w:r w:rsidR="006A0190">
        <w:t xml:space="preserve"> sintetizada es traducida a una distribución física basada en las propiedades físicas de los bloques lógicos y de entrada/salida. A su vez en este momento el diseñador puede optar por i</w:t>
      </w:r>
      <w:r w:rsidR="00E21DF5">
        <w:t>mportar un</w:t>
      </w:r>
      <w:r w:rsidR="006A0190">
        <w:t xml:space="preserve"> IP de carácter </w:t>
      </w:r>
      <w:proofErr w:type="spellStart"/>
      <w:r w:rsidR="006A0190">
        <w:t>Hard</w:t>
      </w:r>
      <w:proofErr w:type="spellEnd"/>
      <w:r w:rsidR="006A0190">
        <w:t xml:space="preserve"> Core. </w:t>
      </w:r>
      <w:r w:rsidR="00E21DF5">
        <w:t>Este IP es proporcionado habitualmente en formato GDSII o su sucesor OASIS.</w:t>
      </w:r>
      <w:r w:rsidR="00E21DF5">
        <w:br/>
        <w:t>Estos formatos incorporan información de los datos del IP como las formas, ubicación y propiedad de los elementos que lo integran.</w:t>
      </w:r>
      <w:r w:rsidR="00B83C93">
        <w:br/>
      </w:r>
      <w:r w:rsidR="00E21DF5">
        <w:t>Finalmente se realiza</w:t>
      </w:r>
      <w:r w:rsidR="00A801EB">
        <w:t xml:space="preserve">n pruebas al diseño entre las cuales se encuentran el análisis temporal y la tasa de consumo del sistema. Una vez concluido satisfactoriamente se genera un archivo en formato GDSII u similar del </w:t>
      </w:r>
      <w:proofErr w:type="spellStart"/>
      <w:r w:rsidR="00451426">
        <w:t>l</w:t>
      </w:r>
      <w:r w:rsidR="00A801EB">
        <w:t>ayout</w:t>
      </w:r>
      <w:proofErr w:type="spellEnd"/>
      <w:r w:rsidR="00A801EB">
        <w:t xml:space="preserve"> final con el fin realizar su posterior fabricación en la fundición. </w:t>
      </w:r>
      <w:r w:rsidR="00044A4D">
        <w:fldChar w:fldCharType="begin"/>
      </w:r>
      <w:r w:rsidR="00310EBF">
        <w:instrText xml:space="preserve"> ADDIN ZOTERO_ITEM CSL_CITATION {"citationID":"Rxei7X8u","properties":{"formattedCitation":"[4]","plainCitation":"[4]","noteIndex":0},"citationItems":[{"id":149,"uris":["http://zotero.org/users/9367243/items/4EP2B7YU"],"itemData":{"id":149,"type":"chapter","container-title":"Hardware Security","ISBN":"978-0-12-812477-2","language":"en","note":"DOI: 10.1016/B978-0-12-812477-2.00008-3","page":"47-79","publisher":"Elsevier","source":"DOI.org (Crossref)","title":"System on Chip (SoC) Design and Test","URL":"https://linkinghub.elsevier.com/retrieve/pii/B9780128124772000083","author":[{"family":"Bhunia","given":"Swarup"},{"family":"Tehranipoor","given":"Mark"}],"accessed":{"date-parts":[["2022",5,2]]},"issued":{"date-parts":[["2019"]]}}}],"schema":"https://github.com/citation-style-language/schema/raw/master/csl-citation.json"} </w:instrText>
      </w:r>
      <w:r w:rsidR="00044A4D">
        <w:fldChar w:fldCharType="separate"/>
      </w:r>
      <w:r w:rsidR="00310EBF" w:rsidRPr="00310EBF">
        <w:rPr>
          <w:rFonts w:ascii="Calibri" w:hAnsi="Calibri" w:cs="Calibri"/>
        </w:rPr>
        <w:t>[4]</w:t>
      </w:r>
      <w:r w:rsidR="00044A4D">
        <w:fldChar w:fldCharType="end"/>
      </w:r>
    </w:p>
    <w:p w14:paraId="5D9E8794" w14:textId="156BCEAD" w:rsidR="004B007C" w:rsidRDefault="004B007C" w:rsidP="007664FE"/>
    <w:p w14:paraId="4489C048" w14:textId="54FAA647" w:rsidR="004B007C" w:rsidRDefault="004B007C" w:rsidP="00571774">
      <w:pPr>
        <w:pStyle w:val="Ttulo2"/>
        <w:numPr>
          <w:ilvl w:val="2"/>
          <w:numId w:val="3"/>
        </w:numPr>
      </w:pPr>
      <w:bookmarkStart w:id="5" w:name="_Toc104248567"/>
      <w:r>
        <w:lastRenderedPageBreak/>
        <w:t>Tecnología de Fabricación</w:t>
      </w:r>
      <w:bookmarkEnd w:id="5"/>
      <w:r>
        <w:t xml:space="preserve"> </w:t>
      </w:r>
    </w:p>
    <w:p w14:paraId="768AC57F" w14:textId="25C418FA" w:rsidR="007664FE" w:rsidRDefault="007664FE" w:rsidP="007664FE">
      <w:r>
        <w:br/>
        <w:t xml:space="preserve">Las tecnologías </w:t>
      </w:r>
      <w:r w:rsidR="005D5F00">
        <w:t xml:space="preserve">en </w:t>
      </w:r>
      <w:r>
        <w:t xml:space="preserve">las que se basan los </w:t>
      </w:r>
      <w:proofErr w:type="spellStart"/>
      <w:r>
        <w:t>SoCs</w:t>
      </w:r>
      <w:proofErr w:type="spellEnd"/>
      <w:r>
        <w:t xml:space="preserve"> actuales son las siguientes: </w:t>
      </w:r>
      <w:proofErr w:type="spellStart"/>
      <w:r>
        <w:t>ASICs</w:t>
      </w:r>
      <w:proofErr w:type="spellEnd"/>
      <w:r>
        <w:t xml:space="preserve">, </w:t>
      </w:r>
      <w:proofErr w:type="spellStart"/>
      <w:r>
        <w:t>ASSPs</w:t>
      </w:r>
      <w:proofErr w:type="spellEnd"/>
      <w:r>
        <w:t xml:space="preserve"> y </w:t>
      </w:r>
      <w:proofErr w:type="spellStart"/>
      <w:r>
        <w:t>FPGAs</w:t>
      </w:r>
      <w:proofErr w:type="spellEnd"/>
    </w:p>
    <w:p w14:paraId="621DF4AE" w14:textId="721A5062" w:rsidR="007664FE" w:rsidRDefault="007664FE" w:rsidP="000856D6">
      <w:pPr>
        <w:pStyle w:val="Prrafodelista"/>
        <w:numPr>
          <w:ilvl w:val="0"/>
          <w:numId w:val="13"/>
        </w:numPr>
      </w:pPr>
      <w:r>
        <w:t>ASIC</w:t>
      </w:r>
    </w:p>
    <w:p w14:paraId="3240A894" w14:textId="0BACA4A6" w:rsidR="007664FE" w:rsidRDefault="007664FE" w:rsidP="007664FE">
      <w:r w:rsidRPr="00EC391C">
        <w:rPr>
          <w:noProof/>
        </w:rPr>
        <w:drawing>
          <wp:anchor distT="0" distB="0" distL="114300" distR="114300" simplePos="0" relativeHeight="251675648" behindDoc="0" locked="0" layoutInCell="1" allowOverlap="1" wp14:anchorId="183DCB59" wp14:editId="15AED16D">
            <wp:simplePos x="0" y="0"/>
            <wp:positionH relativeFrom="margin">
              <wp:align>center</wp:align>
            </wp:positionH>
            <wp:positionV relativeFrom="paragraph">
              <wp:posOffset>962116</wp:posOffset>
            </wp:positionV>
            <wp:extent cx="3099435" cy="1404620"/>
            <wp:effectExtent l="0" t="0" r="5715" b="5080"/>
            <wp:wrapSquare wrapText="bothSides"/>
            <wp:docPr id="18" name="Imagen 1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3099435" cy="1404620"/>
                    </a:xfrm>
                    <a:prstGeom prst="rect">
                      <a:avLst/>
                    </a:prstGeom>
                  </pic:spPr>
                </pic:pic>
              </a:graphicData>
            </a:graphic>
            <wp14:sizeRelH relativeFrom="margin">
              <wp14:pctWidth>0</wp14:pctWidth>
            </wp14:sizeRelH>
            <wp14:sizeRelV relativeFrom="margin">
              <wp14:pctHeight>0</wp14:pctHeight>
            </wp14:sizeRelV>
          </wp:anchor>
        </w:drawing>
      </w:r>
      <w:proofErr w:type="spellStart"/>
      <w:r>
        <w:t>Application-Specific</w:t>
      </w:r>
      <w:proofErr w:type="spellEnd"/>
      <w:r>
        <w:t xml:space="preserve"> </w:t>
      </w:r>
      <w:proofErr w:type="spellStart"/>
      <w:r>
        <w:t>Integrated</w:t>
      </w:r>
      <w:proofErr w:type="spellEnd"/>
      <w:r>
        <w:t xml:space="preserve"> </w:t>
      </w:r>
      <w:proofErr w:type="spellStart"/>
      <w:r>
        <w:t>Circuit</w:t>
      </w:r>
      <w:proofErr w:type="spellEnd"/>
      <w:r>
        <w:t xml:space="preserve"> es un dispositivo cuyo propósito es satisfacer los requisitos para una aplicación particular.</w:t>
      </w:r>
      <w:r>
        <w:br/>
        <w:t xml:space="preserve">Una clasificación aceptada de este dispositivo lo divide en 4 grandes categorías: (GA) Gate </w:t>
      </w:r>
      <w:proofErr w:type="spellStart"/>
      <w:r>
        <w:t>Arrays</w:t>
      </w:r>
      <w:proofErr w:type="spellEnd"/>
      <w:r>
        <w:t xml:space="preserve">, </w:t>
      </w:r>
      <w:proofErr w:type="spellStart"/>
      <w:r>
        <w:t>Structured</w:t>
      </w:r>
      <w:proofErr w:type="spellEnd"/>
      <w:r>
        <w:t xml:space="preserve"> </w:t>
      </w:r>
      <w:proofErr w:type="spellStart"/>
      <w:r>
        <w:t>ASICs</w:t>
      </w:r>
      <w:proofErr w:type="spellEnd"/>
      <w:r>
        <w:t xml:space="preserve">, Standard Cell (SC) y los Full </w:t>
      </w:r>
      <w:proofErr w:type="spellStart"/>
      <w:r>
        <w:t>Custom</w:t>
      </w:r>
      <w:proofErr w:type="spellEnd"/>
      <w:r>
        <w:t>.</w:t>
      </w:r>
      <w:r>
        <w:fldChar w:fldCharType="begin"/>
      </w:r>
      <w:r w:rsidR="00310EBF">
        <w:instrText xml:space="preserve"> ADDIN ZOTERO_ITEM CSL_CITATION {"citationID":"js3gf0Lz","properties":{"formattedCitation":"[5]","plainCitation":"[5]","noteIndex":0},"citationItems":[{"id":131,"uris":["http://zotero.org/users/9367243/items/7PWNQJXJ"],"itemData":{"id":131,"type":"chapter","container-title":"Bebop to the Boolean Boogie","ISBN":"978-1-85617-507-4","language":"en","note":"DOI: 10.1016/B978-1-85617-507-4.00017-6","page":"235-249","publisher":"Elsevier","source":"DOI.org (Crossref)","title":"Application-Specific Integrated Circuits (ASICs)","URL":"https://linkinghub.elsevier.com/retrieve/pii/B9781856175074000176","author":[{"family":"Maxfield","given":"Clive Max"}],"accessed":{"date-parts":[["2022",5,1]]},"issued":{"date-parts":[["2009"]]}}}],"schema":"https://github.com/citation-style-language/schema/raw/master/csl-citation.json"} </w:instrText>
      </w:r>
      <w:r>
        <w:fldChar w:fldCharType="separate"/>
      </w:r>
      <w:r w:rsidR="00310EBF" w:rsidRPr="00310EBF">
        <w:rPr>
          <w:rFonts w:ascii="Calibri" w:hAnsi="Calibri" w:cs="Calibri"/>
        </w:rPr>
        <w:t>[5]</w:t>
      </w:r>
      <w:r>
        <w:fldChar w:fldCharType="end"/>
      </w:r>
      <w:r>
        <w:br/>
      </w:r>
    </w:p>
    <w:p w14:paraId="759008C9" w14:textId="77777777" w:rsidR="007664FE" w:rsidRDefault="007664FE" w:rsidP="007664FE"/>
    <w:p w14:paraId="31ADEAC0" w14:textId="77777777" w:rsidR="007664FE" w:rsidRDefault="007664FE" w:rsidP="007664FE"/>
    <w:p w14:paraId="78139898" w14:textId="77777777" w:rsidR="007664FE" w:rsidRDefault="007664FE" w:rsidP="007664FE"/>
    <w:p w14:paraId="22D1FF0C" w14:textId="77777777" w:rsidR="007664FE" w:rsidRDefault="007664FE" w:rsidP="007664FE"/>
    <w:p w14:paraId="6D3244B3" w14:textId="77777777" w:rsidR="007664FE" w:rsidRDefault="007664FE" w:rsidP="007664FE"/>
    <w:p w14:paraId="3C8282F6" w14:textId="77777777" w:rsidR="007664FE" w:rsidRDefault="007664FE" w:rsidP="007664FE"/>
    <w:p w14:paraId="75E6DBA0" w14:textId="77777777" w:rsidR="007664FE" w:rsidRDefault="007664FE" w:rsidP="007664FE">
      <w:r>
        <w:t xml:space="preserve">En el caso del Full </w:t>
      </w:r>
      <w:proofErr w:type="spellStart"/>
      <w:r>
        <w:t>Custom</w:t>
      </w:r>
      <w:proofErr w:type="spellEnd"/>
      <w:r>
        <w:t xml:space="preserve"> el diseñador tiene el control entero sobre cada capa del chip de silicio fabricado.  El nivel de control es alto pudiendo, por ejemplo, alterar las dimensiones de los elementos lógicos individuales.  Si por ejemplo se necesitan unas prestaciones temporales sobre una puerta lógica el ingeniero puede modificar sus dimensiones con el fin de obtener dichas consideraciones.</w:t>
      </w:r>
      <w:r>
        <w:br/>
        <w:t>Estos dispositivos pueden incluir parte analógica como comparadores, filtros, convertidores A-D o D-A.</w:t>
      </w:r>
      <w:r>
        <w:br/>
        <w:t>El diseño de estos dispositivos es altamente complejo y requiere de tiempo sin embargo estos concentran la tasa más alta de lógica con el mínimo consumo de energía posible resultando en una reducción de desperdicio en el silicio.</w:t>
      </w:r>
      <w:r>
        <w:br/>
      </w:r>
    </w:p>
    <w:p w14:paraId="3484752C" w14:textId="77777777" w:rsidR="007664FE" w:rsidRDefault="007664FE" w:rsidP="007664FE">
      <w:r>
        <w:t xml:space="preserve">Otro forma de realizar los circuitos es mediante Gate </w:t>
      </w:r>
      <w:proofErr w:type="spellStart"/>
      <w:proofErr w:type="gramStart"/>
      <w:r>
        <w:t>Arrays</w:t>
      </w:r>
      <w:proofErr w:type="spellEnd"/>
      <w:r>
        <w:t xml:space="preserve"> ,</w:t>
      </w:r>
      <w:proofErr w:type="gramEnd"/>
      <w:r>
        <w:t xml:space="preserve"> los fabricantes como su nombre lo indica generan una malla de resistencias y transistores sin conectar los cuales se recogen en células “Basic </w:t>
      </w:r>
      <w:proofErr w:type="spellStart"/>
      <w:r>
        <w:t>Cells</w:t>
      </w:r>
      <w:proofErr w:type="spellEnd"/>
      <w:r>
        <w:t>” organizadas por capas.</w:t>
      </w:r>
      <w:r>
        <w:br/>
        <w:t>Estos dispositivos son configurados posteriormente en fábrica realizando las conexiones pertinentes entre las distintas celdas según el diseño escogido.</w:t>
      </w:r>
      <w:r>
        <w:br/>
      </w:r>
      <w:r>
        <w:br/>
        <w:t xml:space="preserve">Los </w:t>
      </w:r>
      <w:proofErr w:type="spellStart"/>
      <w:r>
        <w:t>Structured</w:t>
      </w:r>
      <w:proofErr w:type="spellEnd"/>
      <w:r>
        <w:t xml:space="preserve"> </w:t>
      </w:r>
      <w:proofErr w:type="spellStart"/>
      <w:r>
        <w:t>ASICs</w:t>
      </w:r>
      <w:proofErr w:type="spellEnd"/>
      <w:r>
        <w:t xml:space="preserve">, las capas de máscara lógica son definidas por el proveedor o terceros. La personalización se realiza mediante la creación de capas de metal personalizadas que realizan las conexiones entre los elementos inferiores de capas predefinidos. Este modelo se encuentra a medio camino entre los Gate </w:t>
      </w:r>
      <w:proofErr w:type="spellStart"/>
      <w:r>
        <w:t>Arrays</w:t>
      </w:r>
      <w:proofErr w:type="spellEnd"/>
      <w:r>
        <w:t xml:space="preserve"> y los Standard Cell ya que en este caso solo se produce una pequeña cantidad de capas del chip dando por ello lugar a gastos no recurrentes mucho más pequeños que los dispositivos de celda estándar </w:t>
      </w:r>
      <w:r>
        <w:br/>
      </w:r>
      <w:r>
        <w:br/>
        <w:t xml:space="preserve">Los dispositivos Standard </w:t>
      </w:r>
      <w:proofErr w:type="spellStart"/>
      <w:r>
        <w:t>cell</w:t>
      </w:r>
      <w:proofErr w:type="spellEnd"/>
      <w:r>
        <w:t xml:space="preserve"> tienen muchas semejanzas con las Gate </w:t>
      </w:r>
      <w:proofErr w:type="spellStart"/>
      <w:r>
        <w:t>Arrays</w:t>
      </w:r>
      <w:proofErr w:type="spellEnd"/>
      <w:r>
        <w:t xml:space="preserve">, a su vez el proveedor ofrece la lógica disponible recogida en los Basic </w:t>
      </w:r>
      <w:proofErr w:type="spellStart"/>
      <w:r>
        <w:t>Cells</w:t>
      </w:r>
      <w:proofErr w:type="spellEnd"/>
      <w:r>
        <w:t xml:space="preserve">, sin embargo los proveedores de estas nuevas células también suministran bibliotecas de macros duras y blandas que </w:t>
      </w:r>
      <w:r>
        <w:lastRenderedPageBreak/>
        <w:t>incluyen procesadores, controladores y funciones de comunicación. También suelen incluir una selección de RAM y ROM. Finalmente una particularidad muy importante es la capacidad de los ingenieros en utilizar diseños previamente elaborados o comprar bloques de propiedad intelectual “IP” que se pueden añadir al diseño.</w:t>
      </w:r>
    </w:p>
    <w:p w14:paraId="588FF020" w14:textId="77777777" w:rsidR="007664FE" w:rsidRDefault="007664FE" w:rsidP="000856D6">
      <w:pPr>
        <w:pStyle w:val="Prrafodelista"/>
        <w:numPr>
          <w:ilvl w:val="0"/>
          <w:numId w:val="10"/>
        </w:numPr>
      </w:pPr>
      <w:r>
        <w:t>ASSP</w:t>
      </w:r>
    </w:p>
    <w:p w14:paraId="24FBDEFB" w14:textId="77777777" w:rsidR="007664FE" w:rsidRDefault="007664FE" w:rsidP="007664FE">
      <w:r>
        <w:t>Los ASIC son un componente diseñado y utilizado por una empresa única para un sistema específico.</w:t>
      </w:r>
      <w:r>
        <w:br/>
        <w:t xml:space="preserve">Sin embargo los </w:t>
      </w:r>
      <w:proofErr w:type="spellStart"/>
      <w:r>
        <w:t>Application-Specific</w:t>
      </w:r>
      <w:proofErr w:type="spellEnd"/>
      <w:r>
        <w:t xml:space="preserve"> Standard </w:t>
      </w:r>
      <w:proofErr w:type="spellStart"/>
      <w:r>
        <w:t>Product</w:t>
      </w:r>
      <w:proofErr w:type="spellEnd"/>
      <w:r>
        <w:t xml:space="preserve"> son de un uso más general, efectivamente se crean utilizando las herramientas y tecnologías ASIC, pero a diferencia de estos primeros son utilizados para un uso más general para múltiples empresas de diseño de sistemas.</w:t>
      </w:r>
    </w:p>
    <w:p w14:paraId="6DA6177A" w14:textId="77777777" w:rsidR="007664FE" w:rsidRDefault="007664FE" w:rsidP="000856D6">
      <w:pPr>
        <w:pStyle w:val="Prrafodelista"/>
        <w:numPr>
          <w:ilvl w:val="0"/>
          <w:numId w:val="10"/>
        </w:numPr>
      </w:pPr>
      <w:r>
        <w:t>Circuitos Lógicos Programables y FPGAS</w:t>
      </w:r>
    </w:p>
    <w:p w14:paraId="17DF8A6D" w14:textId="25D0ADF4" w:rsidR="007664FE" w:rsidRDefault="007664FE" w:rsidP="007664FE">
      <w:r w:rsidRPr="008B6439">
        <w:rPr>
          <w:noProof/>
        </w:rPr>
        <w:drawing>
          <wp:anchor distT="0" distB="0" distL="114300" distR="114300" simplePos="0" relativeHeight="251676672" behindDoc="0" locked="0" layoutInCell="1" allowOverlap="1" wp14:anchorId="6EA50FFF" wp14:editId="210AF163">
            <wp:simplePos x="0" y="0"/>
            <wp:positionH relativeFrom="margin">
              <wp:align>right</wp:align>
            </wp:positionH>
            <wp:positionV relativeFrom="paragraph">
              <wp:posOffset>875632</wp:posOffset>
            </wp:positionV>
            <wp:extent cx="5331460" cy="2814320"/>
            <wp:effectExtent l="0" t="0" r="2540" b="5080"/>
            <wp:wrapSquare wrapText="bothSides"/>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331460" cy="2814320"/>
                    </a:xfrm>
                    <a:prstGeom prst="rect">
                      <a:avLst/>
                    </a:prstGeom>
                  </pic:spPr>
                </pic:pic>
              </a:graphicData>
            </a:graphic>
            <wp14:sizeRelH relativeFrom="margin">
              <wp14:pctWidth>0</wp14:pctWidth>
            </wp14:sizeRelH>
            <wp14:sizeRelV relativeFrom="margin">
              <wp14:pctHeight>0</wp14:pctHeight>
            </wp14:sizeRelV>
          </wp:anchor>
        </w:drawing>
      </w:r>
      <w:r>
        <w:t xml:space="preserve">Los </w:t>
      </w:r>
      <w:proofErr w:type="spellStart"/>
      <w:r>
        <w:t>PLDs</w:t>
      </w:r>
      <w:proofErr w:type="spellEnd"/>
      <w:r>
        <w:t xml:space="preserve"> reprogramables son componentes electrónicos utilizados para construir circuitos electrónicos digitales reconfigurables. A diferencia de los </w:t>
      </w:r>
      <w:proofErr w:type="spellStart"/>
      <w:r>
        <w:t>ASICs</w:t>
      </w:r>
      <w:proofErr w:type="spellEnd"/>
      <w:r>
        <w:t xml:space="preserve"> estos salen de fábrica sin ninguna función específica y necesitan de ser programados o reconfigurados para poder ser usados.</w:t>
      </w:r>
      <w:r>
        <w:br/>
      </w:r>
      <w:r>
        <w:br/>
        <w:t xml:space="preserve">Los </w:t>
      </w:r>
      <w:proofErr w:type="spellStart"/>
      <w:r>
        <w:t>PLDs</w:t>
      </w:r>
      <w:proofErr w:type="spellEnd"/>
      <w:r>
        <w:t xml:space="preserve"> programables en campo pueden dividirse en los siguientes grupos</w:t>
      </w:r>
      <w:r>
        <w:br/>
      </w:r>
      <w:r>
        <w:br/>
        <w:t xml:space="preserve">Los PLA, PAL, CPLD y SPLD sus </w:t>
      </w:r>
      <w:r w:rsidRPr="00F0427C">
        <w:t xml:space="preserve">recursos elementales realizan las operaciones lógicas más sencillas del mismo tipo y suelen combinarse en </w:t>
      </w:r>
      <w:proofErr w:type="spellStart"/>
      <w:r w:rsidRPr="00F0427C">
        <w:t>matrices</w:t>
      </w:r>
      <w:r>
        <w:t>.Por</w:t>
      </w:r>
      <w:proofErr w:type="spellEnd"/>
      <w:r>
        <w:t xml:space="preserve"> otro lado los FPGA, sus recursos elementales tienen cierta universalidad pueden realizar operaciones lógicas arbitrarias relativamente complejas, así como el almacenamiento de datos.</w:t>
      </w:r>
      <w:r>
        <w:br/>
      </w:r>
      <w:r>
        <w:br/>
        <w:t xml:space="preserve">Las </w:t>
      </w:r>
      <w:proofErr w:type="spellStart"/>
      <w:r>
        <w:t>FPGAs</w:t>
      </w:r>
      <w:proofErr w:type="spellEnd"/>
      <w:r>
        <w:t xml:space="preserve"> o Field Programable Gate Array son circuitos integrados que contienen un arreglo de bloques lógicos con interconexiones programables a su vez.</w:t>
      </w:r>
      <w:r>
        <w:br/>
        <w:t>El usuario tiene la capacidad de programar tanto las funciones realizadas por cada bloque lógico como las conexiones entre los bloques.</w:t>
      </w:r>
    </w:p>
    <w:p w14:paraId="75CE28AC" w14:textId="77777777" w:rsidR="007664FE" w:rsidRDefault="007664FE" w:rsidP="007664FE">
      <w:r>
        <w:lastRenderedPageBreak/>
        <w:t>En su interior se distinguen tres elementos básicos, Bloques Lógicos, Bloques de Entrada/Salida y las Interconexiones.</w:t>
      </w:r>
      <w:r>
        <w:br/>
      </w:r>
    </w:p>
    <w:p w14:paraId="00FB4DB8" w14:textId="77777777" w:rsidR="007664FE" w:rsidRDefault="007664FE" w:rsidP="007664FE"/>
    <w:p w14:paraId="43E12971" w14:textId="77777777" w:rsidR="007664FE" w:rsidRDefault="007664FE" w:rsidP="007664FE"/>
    <w:p w14:paraId="2FFFA43A" w14:textId="77777777" w:rsidR="007664FE" w:rsidRDefault="007664FE" w:rsidP="007664FE">
      <w:r w:rsidRPr="004F26AF">
        <w:rPr>
          <w:noProof/>
        </w:rPr>
        <w:drawing>
          <wp:anchor distT="0" distB="0" distL="114300" distR="114300" simplePos="0" relativeHeight="251677696" behindDoc="1" locked="0" layoutInCell="1" allowOverlap="1" wp14:anchorId="015DE6F7" wp14:editId="0A724822">
            <wp:simplePos x="0" y="0"/>
            <wp:positionH relativeFrom="margin">
              <wp:align>center</wp:align>
            </wp:positionH>
            <wp:positionV relativeFrom="paragraph">
              <wp:posOffset>6824</wp:posOffset>
            </wp:positionV>
            <wp:extent cx="3855085" cy="2329815"/>
            <wp:effectExtent l="0" t="0" r="0" b="0"/>
            <wp:wrapTight wrapText="bothSides">
              <wp:wrapPolygon edited="0">
                <wp:start x="0" y="0"/>
                <wp:lineTo x="0" y="21370"/>
                <wp:lineTo x="21454" y="21370"/>
                <wp:lineTo x="21454" y="0"/>
                <wp:lineTo x="0" y="0"/>
              </wp:wrapPolygon>
            </wp:wrapTight>
            <wp:docPr id="20" name="Imagen 2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abl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3855085" cy="2329815"/>
                    </a:xfrm>
                    <a:prstGeom prst="rect">
                      <a:avLst/>
                    </a:prstGeom>
                  </pic:spPr>
                </pic:pic>
              </a:graphicData>
            </a:graphic>
          </wp:anchor>
        </w:drawing>
      </w:r>
      <w:r>
        <w:br/>
      </w:r>
    </w:p>
    <w:p w14:paraId="7D4C11A5" w14:textId="77777777" w:rsidR="007664FE" w:rsidRDefault="007664FE" w:rsidP="007664FE">
      <w:r>
        <w:br/>
      </w:r>
      <w:r>
        <w:br/>
      </w:r>
      <w:r>
        <w:br/>
      </w:r>
    </w:p>
    <w:p w14:paraId="6A4DD934" w14:textId="77777777" w:rsidR="007664FE" w:rsidRPr="008F5806" w:rsidRDefault="007664FE" w:rsidP="007664FE"/>
    <w:p w14:paraId="4792A03E" w14:textId="77777777" w:rsidR="007664FE" w:rsidRDefault="007664FE" w:rsidP="007664FE"/>
    <w:p w14:paraId="5F1A4A21" w14:textId="77777777" w:rsidR="007664FE" w:rsidRDefault="007664FE" w:rsidP="007664FE"/>
    <w:p w14:paraId="0E9ACB81" w14:textId="77777777" w:rsidR="007664FE" w:rsidRDefault="007664FE" w:rsidP="007664FE"/>
    <w:p w14:paraId="637DBC79" w14:textId="77777777" w:rsidR="007664FE" w:rsidRDefault="007664FE" w:rsidP="007664FE"/>
    <w:p w14:paraId="69B45907" w14:textId="77777777" w:rsidR="007664FE" w:rsidRDefault="007664FE" w:rsidP="007664FE"/>
    <w:p w14:paraId="46C85109" w14:textId="77777777" w:rsidR="007664FE" w:rsidRDefault="007664FE" w:rsidP="007664FE"/>
    <w:p w14:paraId="0DD9AAE7" w14:textId="77777777" w:rsidR="007664FE" w:rsidRDefault="007664FE" w:rsidP="007664FE"/>
    <w:p w14:paraId="727E1138" w14:textId="77777777" w:rsidR="007664FE" w:rsidRDefault="007664FE" w:rsidP="000856D6">
      <w:pPr>
        <w:pStyle w:val="Prrafodelista"/>
        <w:numPr>
          <w:ilvl w:val="0"/>
          <w:numId w:val="11"/>
        </w:numPr>
      </w:pPr>
      <w:r>
        <w:t xml:space="preserve">Bloque Lógicos: Dependiendo del fabricante y el modelo de FPGA estos pueden incluir desde </w:t>
      </w:r>
      <w:proofErr w:type="spellStart"/>
      <w:r>
        <w:t>LuTs</w:t>
      </w:r>
      <w:proofErr w:type="spellEnd"/>
      <w:r>
        <w:t xml:space="preserve">, multiplexores, compuertas lógicas o </w:t>
      </w:r>
      <w:proofErr w:type="spellStart"/>
      <w:r>
        <w:t>flip-flops</w:t>
      </w:r>
      <w:proofErr w:type="spellEnd"/>
      <w:r>
        <w:t>, pudiendo llegar alguno de ellos a solo contener pares de transistores.</w:t>
      </w:r>
    </w:p>
    <w:p w14:paraId="69677F1D" w14:textId="77777777" w:rsidR="007664FE" w:rsidRDefault="007664FE" w:rsidP="000856D6">
      <w:pPr>
        <w:pStyle w:val="Prrafodelista"/>
        <w:numPr>
          <w:ilvl w:val="0"/>
          <w:numId w:val="11"/>
        </w:numPr>
      </w:pPr>
      <w:r>
        <w:t>Las interconexiones programables entre los distintos bloques lógicos pueden variar a su vez dependiendo del modelo de FPGA utilizado destacando dos tipos:</w:t>
      </w:r>
      <w:r>
        <w:br/>
        <w:t>Las matrices de switches que se encuentran entre cada intersección de las rutas entre bloques, estas soportan cualquier configuración en su conexión sin embargo es una tecnología costosa con el inconveniente de que no se pueden realizar todas las conexiones posibles en un mismo tiempo.</w:t>
      </w:r>
      <w:r>
        <w:br/>
      </w:r>
      <w:r>
        <w:br/>
        <w:t>Conexión a Bloques Lógicos adyacentes. A diferencia de las conexiones con las matrices de switches estas últimas son más rápidas al no tener que pasar por matrices de ruteo.</w:t>
      </w:r>
      <w:r>
        <w:br/>
        <w:t>Las conexiones generalmente se dan con los cuatro bloques adyacentes al bloque lógico, aunque en algunos casos se pueden conectar a ocho bloques incluyendo sus bloques en diagonal.</w:t>
      </w:r>
    </w:p>
    <w:p w14:paraId="4284596C" w14:textId="77777777" w:rsidR="007664FE" w:rsidRDefault="007664FE" w:rsidP="000856D6">
      <w:pPr>
        <w:pStyle w:val="Prrafodelista"/>
        <w:numPr>
          <w:ilvl w:val="0"/>
          <w:numId w:val="11"/>
        </w:numPr>
      </w:pPr>
      <w:r>
        <w:t>Los Bloques de entrada/salida permiten conectar la lógica interna de la FPGA al medio externo.</w:t>
      </w:r>
      <w:r>
        <w:br/>
        <w:t>Estos bloques pueden ser configurados como entradas, salidas y entrada/salida gracias a un buffer triestado.</w:t>
      </w:r>
      <w:r>
        <w:br/>
        <w:t xml:space="preserve">A su vez contienen </w:t>
      </w:r>
      <w:proofErr w:type="spellStart"/>
      <w:r>
        <w:t>flip-flops</w:t>
      </w:r>
      <w:proofErr w:type="spellEnd"/>
      <w:r>
        <w:t xml:space="preserve"> que permiten almacenar el valor de entrada o de salida.</w:t>
      </w:r>
      <w:r>
        <w:br/>
      </w:r>
    </w:p>
    <w:p w14:paraId="4C6C7A04" w14:textId="0616B54A" w:rsidR="002D6451" w:rsidRDefault="007664FE" w:rsidP="007664FE">
      <w:r>
        <w:t xml:space="preserve">Los FPGA más modernos incluyen además de estos bloques básicos otros recursos como </w:t>
      </w:r>
      <w:proofErr w:type="spellStart"/>
      <w:r>
        <w:t>DSP</w:t>
      </w:r>
      <w:r w:rsidR="0084345D">
        <w:t>s</w:t>
      </w:r>
      <w:proofErr w:type="spellEnd"/>
      <w:r>
        <w:t xml:space="preserve"> los cuales permiten realizar operaciones de suma, multiplicación, multiplicaciones acumuladas </w:t>
      </w:r>
      <w:r>
        <w:lastRenderedPageBreak/>
        <w:t xml:space="preserve">y otras. Bloques de memoria comúnmente llamados BRAM, unidades dedicadas a la gestión de relojes, transceptores de alta velocidad y núcleos </w:t>
      </w:r>
      <w:proofErr w:type="spellStart"/>
      <w:r>
        <w:t>IPs</w:t>
      </w:r>
      <w:proofErr w:type="spellEnd"/>
      <w:r>
        <w:t xml:space="preserve"> que permiten concluir infinidad de tareas.</w:t>
      </w:r>
    </w:p>
    <w:p w14:paraId="1A4B48E1" w14:textId="71C9A87A" w:rsidR="00126025" w:rsidRDefault="00126025" w:rsidP="006B66D4"/>
    <w:p w14:paraId="605147C1" w14:textId="2ABDFF59" w:rsidR="00126025" w:rsidRDefault="00126025" w:rsidP="000856D6">
      <w:pPr>
        <w:pStyle w:val="Prrafodelista"/>
        <w:numPr>
          <w:ilvl w:val="0"/>
          <w:numId w:val="10"/>
        </w:numPr>
      </w:pPr>
      <w:r>
        <w:t>Comparativa</w:t>
      </w:r>
    </w:p>
    <w:p w14:paraId="0311A12C" w14:textId="67E83193" w:rsidR="007664FE" w:rsidRDefault="00332838" w:rsidP="006B66D4">
      <w:r>
        <w:t xml:space="preserve">Como se puede apreciar el </w:t>
      </w:r>
      <w:r w:rsidR="00126025">
        <w:t xml:space="preserve">concepto de </w:t>
      </w:r>
      <w:proofErr w:type="spellStart"/>
      <w:r w:rsidR="00126025">
        <w:t>SoC</w:t>
      </w:r>
      <w:proofErr w:type="spellEnd"/>
      <w:r w:rsidR="00126025">
        <w:t xml:space="preserve"> es amplio</w:t>
      </w:r>
      <w:r>
        <w:t xml:space="preserve">, en algunos casos no se puede apreciar la diferencia entre dispositivos ASIC </w:t>
      </w:r>
      <w:r w:rsidR="00EA769F">
        <w:t>,</w:t>
      </w:r>
      <w:r>
        <w:t xml:space="preserve">ASSP y los </w:t>
      </w:r>
      <w:proofErr w:type="spellStart"/>
      <w:r>
        <w:t>SoCs</w:t>
      </w:r>
      <w:proofErr w:type="spellEnd"/>
      <w:r>
        <w:t xml:space="preserve"> basados en esa tecnología.</w:t>
      </w:r>
      <w:r>
        <w:br/>
        <w:t xml:space="preserve">Como regla general se consideran como </w:t>
      </w:r>
      <w:proofErr w:type="spellStart"/>
      <w:r>
        <w:t>SoCs</w:t>
      </w:r>
      <w:proofErr w:type="spellEnd"/>
      <w:r>
        <w:t xml:space="preserve"> a las ASIC y ASSP cuando estas últimas incluyen uno o varios procesadores.</w:t>
      </w:r>
      <w:r w:rsidR="00126025">
        <w:fldChar w:fldCharType="begin"/>
      </w:r>
      <w:r>
        <w:instrText xml:space="preserve"> ADDIN ZOTERO_ITEM CSL_CITATION {"citationID":"qMpuJxad","properties":{"formattedCitation":"[6]","plainCitation":"[6]","noteIndex":0},"citationItems":[{"id":116,"uris":["http://zotero.org/users/9367243/items/V54TKJN7"],"itemData":{"id":116,"type":"post-weblog","abstract":"Discover the differences between ASICs, ASSPs, SoCs, and FPGAs in integrated circuits (ICs).","container-title":"EETimes","title":"EETimes - ASIC vs. ASSP vs. SoC vs. FPGA – What's the Difference?","URL":"https://www.eetimes.com/asic-assp-soc-fpga-whats-the-difference","author":[{"family":"Maxfield","given":"Max"}],"issued":{"date-parts":[["2014",6,23]]}}}],"schema":"https://github.com/citation-style-language/schema/raw/master/csl-citation.json"} </w:instrText>
      </w:r>
      <w:r w:rsidR="00126025">
        <w:fldChar w:fldCharType="separate"/>
      </w:r>
      <w:r w:rsidR="00126025" w:rsidRPr="00126025">
        <w:rPr>
          <w:rFonts w:ascii="Calibri" w:hAnsi="Calibri" w:cs="Calibri"/>
        </w:rPr>
        <w:t>[6]</w:t>
      </w:r>
      <w:r w:rsidR="00126025">
        <w:fldChar w:fldCharType="end"/>
      </w:r>
      <w:r w:rsidR="00126025">
        <w:t>.</w:t>
      </w:r>
    </w:p>
    <w:p w14:paraId="587E997B" w14:textId="22E070E1" w:rsidR="007664FE" w:rsidRDefault="00126025" w:rsidP="006B66D4">
      <w:r w:rsidRPr="00126025">
        <w:rPr>
          <w:noProof/>
        </w:rPr>
        <w:drawing>
          <wp:anchor distT="0" distB="0" distL="114300" distR="114300" simplePos="0" relativeHeight="251678720" behindDoc="0" locked="0" layoutInCell="1" allowOverlap="1" wp14:anchorId="17571A51" wp14:editId="320E9499">
            <wp:simplePos x="0" y="0"/>
            <wp:positionH relativeFrom="margin">
              <wp:align>center</wp:align>
            </wp:positionH>
            <wp:positionV relativeFrom="paragraph">
              <wp:posOffset>62131</wp:posOffset>
            </wp:positionV>
            <wp:extent cx="3265170" cy="1491615"/>
            <wp:effectExtent l="0" t="0" r="0" b="0"/>
            <wp:wrapSquare wrapText="bothSides"/>
            <wp:docPr id="23" name="Imagen 2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3265170" cy="1491615"/>
                    </a:xfrm>
                    <a:prstGeom prst="rect">
                      <a:avLst/>
                    </a:prstGeom>
                  </pic:spPr>
                </pic:pic>
              </a:graphicData>
            </a:graphic>
            <wp14:sizeRelH relativeFrom="margin">
              <wp14:pctWidth>0</wp14:pctWidth>
            </wp14:sizeRelH>
            <wp14:sizeRelV relativeFrom="margin">
              <wp14:pctHeight>0</wp14:pctHeight>
            </wp14:sizeRelV>
          </wp:anchor>
        </w:drawing>
      </w:r>
    </w:p>
    <w:p w14:paraId="3754C3A4" w14:textId="49E23821" w:rsidR="007664FE" w:rsidRDefault="007664FE" w:rsidP="006B66D4"/>
    <w:p w14:paraId="069023C2" w14:textId="62B86DD1" w:rsidR="007664FE" w:rsidRDefault="007664FE" w:rsidP="006B66D4"/>
    <w:p w14:paraId="5859C86F" w14:textId="076B3E8B" w:rsidR="007664FE" w:rsidRDefault="007664FE" w:rsidP="006B66D4"/>
    <w:p w14:paraId="384B0368" w14:textId="30CE8D5D" w:rsidR="007664FE" w:rsidRDefault="007664FE" w:rsidP="006B66D4"/>
    <w:p w14:paraId="7F1207CA" w14:textId="71C1DCDF" w:rsidR="007664FE" w:rsidRDefault="007664FE" w:rsidP="006B66D4"/>
    <w:p w14:paraId="35434708" w14:textId="7108C6A9" w:rsidR="007664FE" w:rsidRDefault="007664FE" w:rsidP="006B66D4"/>
    <w:p w14:paraId="78BA298B" w14:textId="41E0D447" w:rsidR="007664FE" w:rsidRDefault="004F21F0" w:rsidP="006B66D4">
      <w:r w:rsidRPr="005C7457">
        <w:rPr>
          <w:noProof/>
        </w:rPr>
        <w:drawing>
          <wp:anchor distT="0" distB="0" distL="114300" distR="114300" simplePos="0" relativeHeight="251679744" behindDoc="0" locked="0" layoutInCell="1" allowOverlap="1" wp14:anchorId="51FD1D41" wp14:editId="308D8329">
            <wp:simplePos x="0" y="0"/>
            <wp:positionH relativeFrom="margin">
              <wp:align>center</wp:align>
            </wp:positionH>
            <wp:positionV relativeFrom="paragraph">
              <wp:posOffset>1010574</wp:posOffset>
            </wp:positionV>
            <wp:extent cx="4206240" cy="1186815"/>
            <wp:effectExtent l="0" t="0" r="3810" b="0"/>
            <wp:wrapSquare wrapText="bothSides"/>
            <wp:docPr id="24" name="Imagen 2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Tabl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206240" cy="1186815"/>
                    </a:xfrm>
                    <a:prstGeom prst="rect">
                      <a:avLst/>
                    </a:prstGeom>
                  </pic:spPr>
                </pic:pic>
              </a:graphicData>
            </a:graphic>
            <wp14:sizeRelH relativeFrom="margin">
              <wp14:pctWidth>0</wp14:pctWidth>
            </wp14:sizeRelH>
            <wp14:sizeRelV relativeFrom="margin">
              <wp14:pctHeight>0</wp14:pctHeight>
            </wp14:sizeRelV>
          </wp:anchor>
        </w:drawing>
      </w:r>
      <w:r w:rsidR="00072FE5">
        <w:t xml:space="preserve">Realizar una comparación entre los principales dispositivos basados en silicio en función de su consumo energético, rendimiento y costes es una tarea compleja. En el caso de agruparlas en tres grupos. </w:t>
      </w:r>
      <w:proofErr w:type="spellStart"/>
      <w:r w:rsidR="00072FE5">
        <w:t>ASICs</w:t>
      </w:r>
      <w:proofErr w:type="spellEnd"/>
      <w:r w:rsidR="00072FE5">
        <w:t>/</w:t>
      </w:r>
      <w:proofErr w:type="spellStart"/>
      <w:r w:rsidR="00072FE5">
        <w:t>ASSPs</w:t>
      </w:r>
      <w:proofErr w:type="spellEnd"/>
      <w:r w:rsidR="00072FE5">
        <w:t xml:space="preserve"> , </w:t>
      </w:r>
      <w:proofErr w:type="spellStart"/>
      <w:r w:rsidR="00072FE5">
        <w:t>SoCs</w:t>
      </w:r>
      <w:proofErr w:type="spellEnd"/>
      <w:r w:rsidR="00072FE5">
        <w:t xml:space="preserve"> y </w:t>
      </w:r>
      <w:proofErr w:type="spellStart"/>
      <w:r w:rsidR="00072FE5">
        <w:t>FPGAs</w:t>
      </w:r>
      <w:proofErr w:type="spellEnd"/>
      <w:r w:rsidR="00072FE5">
        <w:t xml:space="preserve"> para </w:t>
      </w:r>
      <w:r w:rsidR="005C7457">
        <w:t>el caso de una aplicación concreta comparando entre ellas las implicaciones de consumo, rendimiento, flexibilidad y área</w:t>
      </w:r>
      <w:r w:rsidR="0014652C">
        <w:t xml:space="preserve"> se podrían estimar de la siguiente forma</w:t>
      </w:r>
      <w:r w:rsidR="005C7457">
        <w:t>.</w:t>
      </w:r>
      <w:r w:rsidR="00BE297C">
        <w:fldChar w:fldCharType="begin"/>
      </w:r>
      <w:r w:rsidR="00BE297C">
        <w:instrText xml:space="preserve"> ADDIN ZOTERO_ITEM CSL_CITATION {"citationID":"0Vm6HrSZ","properties":{"formattedCitation":"[7]","plainCitation":"[7]","noteIndex":0},"citationItems":[{"id":121,"uris":["http://zotero.org/users/9367243/items/KAWXMKZ6"],"itemData":{"id":121,"type":"post-weblog","abstract":"Generally, silicon devices that process information can be classified as being either SoCs, ASICs/ASSPs, or FPGAs (System on Chip, Application-Specific","container-title":"Embedded.com","language":"en-US","title":"Fully-programmable SoCs - A new breed of devices","author":[{"family":"Staff","given":"Embedded"}],"issued":{"date-parts":[["2016",11,11]]}}}],"schema":"https://github.com/citation-style-language/schema/raw/master/csl-citation.json"} </w:instrText>
      </w:r>
      <w:r w:rsidR="00BE297C">
        <w:fldChar w:fldCharType="separate"/>
      </w:r>
      <w:r w:rsidR="00BE297C" w:rsidRPr="00BE297C">
        <w:rPr>
          <w:rFonts w:ascii="Calibri" w:hAnsi="Calibri" w:cs="Calibri"/>
        </w:rPr>
        <w:t>[7]</w:t>
      </w:r>
      <w:r w:rsidR="00BE297C">
        <w:fldChar w:fldCharType="end"/>
      </w:r>
    </w:p>
    <w:p w14:paraId="4A61FBEA" w14:textId="567E2F13" w:rsidR="007664FE" w:rsidRDefault="007664FE" w:rsidP="006B66D4"/>
    <w:p w14:paraId="1D996876" w14:textId="214925A0" w:rsidR="007664FE" w:rsidRDefault="007664FE" w:rsidP="006B66D4"/>
    <w:p w14:paraId="0E352BCB" w14:textId="28DDB4DC" w:rsidR="007664FE" w:rsidRDefault="007664FE" w:rsidP="006B66D4"/>
    <w:p w14:paraId="5C70128B" w14:textId="5284484B" w:rsidR="007664FE" w:rsidRDefault="007664FE" w:rsidP="006B66D4"/>
    <w:p w14:paraId="37D6515E" w14:textId="33FC611C" w:rsidR="007664FE" w:rsidRDefault="007664FE" w:rsidP="006B66D4"/>
    <w:p w14:paraId="38ACEFB2" w14:textId="77777777" w:rsidR="007664FE" w:rsidRDefault="007664FE" w:rsidP="006B66D4"/>
    <w:p w14:paraId="0CE004B0" w14:textId="3BDB1E75" w:rsidR="002D6451" w:rsidRDefault="002D6451" w:rsidP="006B66D4"/>
    <w:p w14:paraId="602C50E2" w14:textId="1F27DAE6" w:rsidR="00B83C93" w:rsidRDefault="00B83C93" w:rsidP="006B66D4"/>
    <w:p w14:paraId="57057981" w14:textId="51AE2F9F" w:rsidR="00B83C93" w:rsidRDefault="00B83C93" w:rsidP="006B66D4"/>
    <w:p w14:paraId="2265D9A1" w14:textId="77777777" w:rsidR="00FB7592" w:rsidRDefault="00FB7592" w:rsidP="006B66D4"/>
    <w:p w14:paraId="5953FA13" w14:textId="0517CB6E" w:rsidR="00AE2366" w:rsidRDefault="00AE2366" w:rsidP="00571774">
      <w:pPr>
        <w:pStyle w:val="Ttulo2"/>
        <w:numPr>
          <w:ilvl w:val="2"/>
          <w:numId w:val="3"/>
        </w:numPr>
      </w:pPr>
      <w:bookmarkStart w:id="6" w:name="_Toc104248568"/>
      <w:proofErr w:type="spellStart"/>
      <w:r>
        <w:t>SOCs</w:t>
      </w:r>
      <w:proofErr w:type="spellEnd"/>
      <w:r>
        <w:t xml:space="preserve"> en FPGA</w:t>
      </w:r>
      <w:bookmarkEnd w:id="6"/>
    </w:p>
    <w:p w14:paraId="52E10DA8" w14:textId="12ACC6E3" w:rsidR="00AE2366" w:rsidRDefault="00AE2366" w:rsidP="00AE2366"/>
    <w:p w14:paraId="4951B3DF" w14:textId="2E1FB279" w:rsidR="009A0B19" w:rsidRDefault="00C05353" w:rsidP="006B66D4">
      <w:r>
        <w:t>En las recientes décadas, la industria del semiconductor lleva realizando a crecimiento continuo dispositivos de mayor rendimiento y mayor eficiencia energética.</w:t>
      </w:r>
      <w:r>
        <w:br/>
        <w:t xml:space="preserve">Con la desaceleración de la ley de Moore, esto ha </w:t>
      </w:r>
      <w:r w:rsidR="00AE0BA1">
        <w:t>provocado</w:t>
      </w:r>
      <w:r>
        <w:t xml:space="preserve"> que los desarrolladores de </w:t>
      </w:r>
      <w:r>
        <w:lastRenderedPageBreak/>
        <w:t>sistemas deban esperar para obtener nuevas generaciones de dispositivos con mayores prestaciones.</w:t>
      </w:r>
      <w:r>
        <w:br/>
        <w:t xml:space="preserve">Este cambio de tendencia supuso la apertura a un </w:t>
      </w:r>
      <w:r w:rsidR="00FB7592">
        <w:t>nuevo</w:t>
      </w:r>
      <w:r>
        <w:t xml:space="preserve"> de paradigma y enfoque en el desarrollo</w:t>
      </w:r>
      <w:r w:rsidR="00261711">
        <w:t xml:space="preserve"> de dispositivos</w:t>
      </w:r>
      <w:r w:rsidR="00AE0BA1">
        <w:t>,</w:t>
      </w:r>
      <w:r w:rsidR="00261711">
        <w:t xml:space="preserve"> orientando estos a los hardware reconfigurables (mayoritariamente basados en tecnología FPGA). </w:t>
      </w:r>
      <w:r w:rsidR="00261711">
        <w:br/>
        <w:t>A pesar de la variedad de arquitecturas en el mercado basadas en software y hardware presentes en el diseño de sistemas embebidos</w:t>
      </w:r>
      <w:r w:rsidR="00640695">
        <w:t>; t</w:t>
      </w:r>
      <w:r w:rsidR="00261711">
        <w:t xml:space="preserve">enemos por un lado las </w:t>
      </w:r>
      <w:proofErr w:type="spellStart"/>
      <w:r w:rsidR="00261711">
        <w:t>ASICs</w:t>
      </w:r>
      <w:proofErr w:type="spellEnd"/>
      <w:r w:rsidR="00261711">
        <w:t xml:space="preserve"> que proveen los mayores rendimientos actuales y en contrapuesto los Microcontroladores </w:t>
      </w:r>
      <w:r w:rsidR="00AE0BA1">
        <w:t>con soluciones</w:t>
      </w:r>
      <w:r w:rsidR="009043CE">
        <w:t xml:space="preserve"> de mayor flexibilidad.</w:t>
      </w:r>
      <w:r w:rsidR="009043CE">
        <w:br/>
        <w:t xml:space="preserve">Por el contrario las </w:t>
      </w:r>
      <w:proofErr w:type="spellStart"/>
      <w:r w:rsidR="009043CE">
        <w:t>FPGAs</w:t>
      </w:r>
      <w:proofErr w:type="spellEnd"/>
      <w:r w:rsidR="009043CE">
        <w:t xml:space="preserve"> se sitúan en un </w:t>
      </w:r>
      <w:r w:rsidR="00AE0BA1">
        <w:t>término</w:t>
      </w:r>
      <w:r w:rsidR="009043CE">
        <w:t xml:space="preserve"> medio ofreciendo lo mejor de ambas partes. Sus capacidades de rendimiento y procesamiento son menores que las de una </w:t>
      </w:r>
      <w:r w:rsidR="00032B4F">
        <w:t>ASIC,</w:t>
      </w:r>
      <w:r w:rsidR="009043CE">
        <w:t xml:space="preserve"> pero si superan las de un MCU. Su flexibilidad es mayor que una ASIC gracias a los métodos de reconfiguración </w:t>
      </w:r>
      <w:r w:rsidR="0076263A">
        <w:t>dinámica parcial o total</w:t>
      </w:r>
      <w:r w:rsidR="009043CE">
        <w:t xml:space="preserve"> pero menor que la</w:t>
      </w:r>
      <w:r w:rsidR="00032B4F">
        <w:t>s</w:t>
      </w:r>
      <w:r w:rsidR="009043CE">
        <w:t xml:space="preserve"> de un MCU.</w:t>
      </w:r>
      <w:r w:rsidR="008177F6">
        <w:fldChar w:fldCharType="begin"/>
      </w:r>
      <w:r w:rsidR="008177F6">
        <w:instrText xml:space="preserve"> ADDIN ZOTERO_ITEM CSL_CITATION {"citationID":"DGb94tXD","properties":{"formattedCitation":"[8]","plainCitation":"[8]","noteIndex":0},"citationItems":[{"id":119,"uris":["http://zotero.org/users/9367243/items/EFYK92SY"],"itemData":{"id":119,"type":"article-journal","abstract":"Undeniably, the Internet of Things (IoT) ecosystem continues to evolve at a breakneck pace, exceeding all growth expectations and ubiquity barriers. From sensor to cloud, this giant network keeps breaking technological bounds in several domains, and wireless sensor nodes (motes) are expected to be predominant as the number of IoT devices grows towards the trillions. However, their future in the IoT ecosystem still seems foggy, where several challenges, such as (i) device’s connectivity, (ii) intelligence at the edge, (iii) security and privacy concerns, and (iv) growing energy needs, keep pulling in opposite directions. This prospective paper offers a succinct and forward-looking review of recent trends, challenges, and state-of-the-art solutions of low-end IoT motes, where reconfigurable computing technology plays a key role in tomorrow’s IoT devices.","container-title":"Electronics","DOI":"10.3390/electronics9010111","ISSN":"2079-9292","issue":"1","journalAbbreviation":"Electronics","language":"en","page":"111","source":"DOI.org (Crossref)","title":"The Future of Low-End Motes in the Internet of Things: A Prospective Paper","title-short":"The Future of Low-End Motes in the Internet of Things","volume":"9","author":[{"family":"Oliveira","given":"Daniel"},{"family":"Costa","given":"Miguel"},{"family":"Pinto","given":"Sandro"},{"family":"Gomes","given":"Tiago"}],"issued":{"date-parts":[["2020",1,7]]}}}],"schema":"https://github.com/citation-style-language/schema/raw/master/csl-citation.json"} </w:instrText>
      </w:r>
      <w:r w:rsidR="008177F6">
        <w:fldChar w:fldCharType="separate"/>
      </w:r>
      <w:r w:rsidR="008177F6" w:rsidRPr="008177F6">
        <w:rPr>
          <w:rFonts w:ascii="Calibri" w:hAnsi="Calibri" w:cs="Calibri"/>
        </w:rPr>
        <w:t>[8]</w:t>
      </w:r>
      <w:r w:rsidR="008177F6">
        <w:fldChar w:fldCharType="end"/>
      </w:r>
      <w:r w:rsidR="0014652C">
        <w:br/>
      </w:r>
      <w:r w:rsidR="0014652C">
        <w:br/>
        <w:t xml:space="preserve">Con este giro de tendencia y la alta variabilidad de diseños </w:t>
      </w:r>
      <w:r w:rsidR="009A0B19">
        <w:t xml:space="preserve">presentes en el mercado </w:t>
      </w:r>
      <w:r w:rsidR="0014652C">
        <w:t xml:space="preserve">se pueden dividir en dos grandes grupos: Los </w:t>
      </w:r>
      <w:proofErr w:type="spellStart"/>
      <w:r w:rsidR="0014652C">
        <w:t>FPSoCs</w:t>
      </w:r>
      <w:proofErr w:type="spellEnd"/>
      <w:r w:rsidR="0014652C">
        <w:t xml:space="preserve"> y los </w:t>
      </w:r>
      <w:proofErr w:type="spellStart"/>
      <w:r w:rsidR="0014652C">
        <w:t>eFPGA</w:t>
      </w:r>
      <w:proofErr w:type="spellEnd"/>
      <w:r w:rsidR="0014652C">
        <w:t xml:space="preserve"> </w:t>
      </w:r>
      <w:proofErr w:type="spellStart"/>
      <w:r w:rsidR="0014652C">
        <w:t>SoCs</w:t>
      </w:r>
      <w:proofErr w:type="spellEnd"/>
      <w:r w:rsidR="0014652C">
        <w:t>.</w:t>
      </w:r>
      <w:r w:rsidR="00D829BD">
        <w:br/>
      </w:r>
      <w:r w:rsidR="00D829BD">
        <w:br/>
      </w:r>
      <w:r w:rsidR="00D829BD" w:rsidRPr="00D829BD">
        <w:rPr>
          <w:noProof/>
        </w:rPr>
        <w:drawing>
          <wp:inline distT="0" distB="0" distL="0" distR="0" wp14:anchorId="1A940F4F" wp14:editId="493E46FE">
            <wp:extent cx="5400040" cy="2008505"/>
            <wp:effectExtent l="0" t="0" r="0" b="0"/>
            <wp:docPr id="25" name="Imagen 2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Diagrama&#10;&#10;Descripción generada automáticamente"/>
                    <pic:cNvPicPr/>
                  </pic:nvPicPr>
                  <pic:blipFill>
                    <a:blip r:embed="rId16"/>
                    <a:stretch>
                      <a:fillRect/>
                    </a:stretch>
                  </pic:blipFill>
                  <pic:spPr>
                    <a:xfrm>
                      <a:off x="0" y="0"/>
                      <a:ext cx="5400040" cy="2008505"/>
                    </a:xfrm>
                    <a:prstGeom prst="rect">
                      <a:avLst/>
                    </a:prstGeom>
                  </pic:spPr>
                </pic:pic>
              </a:graphicData>
            </a:graphic>
          </wp:inline>
        </w:drawing>
      </w:r>
      <w:r w:rsidR="0014652C">
        <w:br/>
      </w:r>
      <w:r w:rsidR="0014652C">
        <w:br/>
      </w:r>
    </w:p>
    <w:p w14:paraId="186C99C6" w14:textId="75841EDC" w:rsidR="003C0701" w:rsidRDefault="003C0701" w:rsidP="00571774">
      <w:pPr>
        <w:pStyle w:val="Ttulo2"/>
        <w:numPr>
          <w:ilvl w:val="3"/>
          <w:numId w:val="3"/>
        </w:numPr>
      </w:pPr>
      <w:bookmarkStart w:id="7" w:name="_Toc104248569"/>
      <w:proofErr w:type="spellStart"/>
      <w:r>
        <w:t>F</w:t>
      </w:r>
      <w:r w:rsidR="00DA33D7">
        <w:t>P</w:t>
      </w:r>
      <w:r>
        <w:t>SoCs</w:t>
      </w:r>
      <w:bookmarkEnd w:id="7"/>
      <w:proofErr w:type="spellEnd"/>
    </w:p>
    <w:p w14:paraId="0FE32A73" w14:textId="1717ACCF" w:rsidR="00B83C93" w:rsidRDefault="00B83C93" w:rsidP="00B83C93"/>
    <w:p w14:paraId="024D3F2B" w14:textId="14FF0406" w:rsidR="0057513B" w:rsidRDefault="0057513B" w:rsidP="00B83C93">
      <w:r>
        <w:t xml:space="preserve">Los principales vendedores de </w:t>
      </w:r>
      <w:proofErr w:type="spellStart"/>
      <w:r>
        <w:t>FPGAs</w:t>
      </w:r>
      <w:proofErr w:type="spellEnd"/>
      <w:r>
        <w:t xml:space="preserve"> han empezado a integrar procesadores duros y blandos (</w:t>
      </w:r>
      <w:proofErr w:type="spellStart"/>
      <w:r>
        <w:t>hard</w:t>
      </w:r>
      <w:proofErr w:type="spellEnd"/>
      <w:r>
        <w:t>/</w:t>
      </w:r>
      <w:proofErr w:type="spellStart"/>
      <w:r>
        <w:t>soft</w:t>
      </w:r>
      <w:proofErr w:type="spellEnd"/>
      <w:r>
        <w:t xml:space="preserve">) dentro de </w:t>
      </w:r>
      <w:r w:rsidR="004B7866">
        <w:t>sus productos</w:t>
      </w:r>
      <w:r w:rsidR="00DA33D7">
        <w:t xml:space="preserve">. Los </w:t>
      </w:r>
      <w:proofErr w:type="spellStart"/>
      <w:r w:rsidR="00DA33D7">
        <w:t>FPSoCs</w:t>
      </w:r>
      <w:proofErr w:type="spellEnd"/>
      <w:r w:rsidR="00DA33D7">
        <w:t xml:space="preserve"> “Field-</w:t>
      </w:r>
      <w:proofErr w:type="spellStart"/>
      <w:r w:rsidR="00DA33D7">
        <w:t>Programmable</w:t>
      </w:r>
      <w:proofErr w:type="spellEnd"/>
      <w:r w:rsidR="00DA33D7">
        <w:t xml:space="preserve"> </w:t>
      </w:r>
      <w:proofErr w:type="spellStart"/>
      <w:r w:rsidR="00DA33D7">
        <w:t>Systems</w:t>
      </w:r>
      <w:proofErr w:type="spellEnd"/>
      <w:r w:rsidR="00DA33D7">
        <w:t>-</w:t>
      </w:r>
      <w:proofErr w:type="spellStart"/>
      <w:r w:rsidR="00DA33D7">
        <w:t>on</w:t>
      </w:r>
      <w:proofErr w:type="spellEnd"/>
      <w:r w:rsidR="00DA33D7">
        <w:t>-Chip” emergen como una de las mejores soluciones a medio camino entre rendimiento y flexibilidad.</w:t>
      </w:r>
      <w:r w:rsidR="004F3FAD">
        <w:br/>
        <w:t xml:space="preserve">Gracias a ello las </w:t>
      </w:r>
      <w:proofErr w:type="spellStart"/>
      <w:r w:rsidR="004F3FAD">
        <w:t>FPGAs</w:t>
      </w:r>
      <w:proofErr w:type="spellEnd"/>
      <w:r w:rsidR="004F3FAD">
        <w:t xml:space="preserve"> han dejado de considerarse meros aceleradores hardware para pasar a ser plataformas </w:t>
      </w:r>
      <w:proofErr w:type="spellStart"/>
      <w:r w:rsidR="004F3FAD">
        <w:t>SoCs</w:t>
      </w:r>
      <w:proofErr w:type="spellEnd"/>
      <w:r w:rsidR="004F3FAD">
        <w:t xml:space="preserve"> de gran potencial.</w:t>
      </w:r>
      <w:r w:rsidR="00DA33D7">
        <w:br/>
        <w:t xml:space="preserve">Intel FPGA, Xilinx AMD, </w:t>
      </w:r>
      <w:proofErr w:type="spellStart"/>
      <w:r w:rsidR="00DA33D7">
        <w:t>Microsemi</w:t>
      </w:r>
      <w:proofErr w:type="spellEnd"/>
      <w:r w:rsidR="00DA33D7">
        <w:t xml:space="preserve">, </w:t>
      </w:r>
      <w:proofErr w:type="spellStart"/>
      <w:r w:rsidR="00DA33D7">
        <w:t>QuickLogic</w:t>
      </w:r>
      <w:proofErr w:type="spellEnd"/>
      <w:r w:rsidR="00DA33D7">
        <w:t xml:space="preserve"> o </w:t>
      </w:r>
      <w:proofErr w:type="spellStart"/>
      <w:r w:rsidR="00DA33D7">
        <w:t>Lattice</w:t>
      </w:r>
      <w:proofErr w:type="spellEnd"/>
      <w:r w:rsidR="00DA33D7">
        <w:t xml:space="preserve"> son algunas de las compañías en apostar por la siguiente vía dentro de los </w:t>
      </w:r>
      <w:proofErr w:type="spellStart"/>
      <w:r w:rsidR="00DA33D7">
        <w:t>SoCs</w:t>
      </w:r>
      <w:proofErr w:type="spellEnd"/>
      <w:r w:rsidR="00DA33D7">
        <w:t xml:space="preserve"> reconfigurables</w:t>
      </w:r>
      <w:r w:rsidR="0075569D">
        <w:fldChar w:fldCharType="begin"/>
      </w:r>
      <w:r w:rsidR="001823F1">
        <w:instrText xml:space="preserve"> ADDIN ZOTERO_ITEM CSL_CITATION {"citationID":"RUmPvk0v","properties":{"formattedCitation":"[8]","plainCitation":"[8]","noteIndex":0},"citationItems":[{"id":119,"uris":["http://zotero.org/users/9367243/items/EFYK92SY"],"itemData":{"id":119,"type":"article-journal","abstract":"Undeniably, the Internet of Things (IoT) ecosystem continues to evolve at a breakneck pace, exceeding all growth expectations and ubiquity barriers. From sensor to cloud, this giant network keeps breaking technological bounds in several domains, and wireless sensor nodes (motes) are expected to be predominant as the number of IoT devices grows towards the trillions. However, their future in the IoT ecosystem still seems foggy, where several challenges, such as (i) device’s connectivity, (ii) intelligence at the edge, (iii) security and privacy concerns, and (iv) growing energy needs, keep pulling in opposite directions. This prospective paper offers a succinct and forward-looking review of recent trends, challenges, and state-of-the-art solutions of low-end IoT motes, where reconfigurable computing technology plays a key role in tomorrow’s IoT devices.","container-title":"Electronics","DOI":"10.3390/electronics9010111","ISSN":"2079-9292","issue":"1","journalAbbreviation":"Electronics","language":"en","page":"111","source":"DOI.org (Crossref)","title":"The Future of Low-End Motes in the Internet of Things: A Prospective Paper","title-short":"The Future of Low-End Motes in the Internet of Things","volume":"9","author":[{"family":"Oliveira","given":"Daniel"},{"family":"Costa","given":"Miguel"},{"family":"Pinto","given":"Sandro"},{"family":"Gomes","given":"Tiago"}],"issued":{"date-parts":[["2020",1,7]]}}}],"schema":"https://github.com/citation-style-language/schema/raw/master/csl-citation.json"} </w:instrText>
      </w:r>
      <w:r w:rsidR="0075569D">
        <w:fldChar w:fldCharType="separate"/>
      </w:r>
      <w:r w:rsidR="0075569D" w:rsidRPr="008177F6">
        <w:rPr>
          <w:rFonts w:ascii="Calibri" w:hAnsi="Calibri" w:cs="Calibri"/>
        </w:rPr>
        <w:t>[8]</w:t>
      </w:r>
      <w:r w:rsidR="0075569D">
        <w:fldChar w:fldCharType="end"/>
      </w:r>
      <w:r w:rsidR="00DA33D7">
        <w:t>.</w:t>
      </w:r>
      <w:r w:rsidR="00DA33D7">
        <w:br/>
      </w:r>
    </w:p>
    <w:p w14:paraId="37B53FA9" w14:textId="1A671223" w:rsidR="00DA33D7" w:rsidRDefault="008277BF" w:rsidP="00B83C93">
      <w:r w:rsidRPr="008277BF">
        <w:rPr>
          <w:noProof/>
        </w:rPr>
        <w:lastRenderedPageBreak/>
        <w:drawing>
          <wp:anchor distT="0" distB="0" distL="114300" distR="114300" simplePos="0" relativeHeight="251681792" behindDoc="0" locked="0" layoutInCell="1" allowOverlap="1" wp14:anchorId="47F8C066" wp14:editId="3678C48F">
            <wp:simplePos x="0" y="0"/>
            <wp:positionH relativeFrom="margin">
              <wp:align>center</wp:align>
            </wp:positionH>
            <wp:positionV relativeFrom="paragraph">
              <wp:posOffset>2540</wp:posOffset>
            </wp:positionV>
            <wp:extent cx="4529455" cy="3153410"/>
            <wp:effectExtent l="0" t="0" r="4445" b="8890"/>
            <wp:wrapSquare wrapText="bothSides"/>
            <wp:docPr id="27" name="Imagen 27"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magen de la pantalla de un celular con letras&#10;&#10;Descripción generada automáticamente con confianza media"/>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29455" cy="31534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E4D8B8" w14:textId="5C5AF5D7" w:rsidR="00B83C93" w:rsidRDefault="00B83C93" w:rsidP="00B83C93"/>
    <w:p w14:paraId="289621A2" w14:textId="2295063D" w:rsidR="00B83C93" w:rsidRDefault="00B83C93" w:rsidP="00B83C93"/>
    <w:p w14:paraId="4A1D2974" w14:textId="5BCC1211" w:rsidR="00B83C93" w:rsidRDefault="00B83C93" w:rsidP="00B83C93"/>
    <w:p w14:paraId="3EDE0897" w14:textId="77777777" w:rsidR="00B83C93" w:rsidRPr="00B83C93" w:rsidRDefault="00B83C93" w:rsidP="00B83C93"/>
    <w:p w14:paraId="15BD40D3" w14:textId="6EC59EF0" w:rsidR="003C0701" w:rsidRDefault="003C0701" w:rsidP="006B66D4"/>
    <w:p w14:paraId="2E6F426B" w14:textId="7D53C5A1" w:rsidR="008277BF" w:rsidRDefault="008277BF" w:rsidP="006B66D4"/>
    <w:p w14:paraId="11D1ABA0" w14:textId="14626F6B" w:rsidR="008277BF" w:rsidRDefault="008277BF" w:rsidP="006B66D4"/>
    <w:p w14:paraId="1F5912B9" w14:textId="6DAD2976" w:rsidR="008277BF" w:rsidRDefault="008277BF" w:rsidP="006B66D4"/>
    <w:p w14:paraId="271C80F7" w14:textId="073C4C40" w:rsidR="008277BF" w:rsidRDefault="008277BF" w:rsidP="006B66D4"/>
    <w:p w14:paraId="2F45E84D" w14:textId="075CA17F" w:rsidR="008277BF" w:rsidRDefault="008277BF" w:rsidP="006B66D4"/>
    <w:p w14:paraId="07AC2D4D" w14:textId="1F197B9E" w:rsidR="008277BF" w:rsidRDefault="008277BF" w:rsidP="006B66D4"/>
    <w:p w14:paraId="2FA81366" w14:textId="5DFCEFF8" w:rsidR="003F1653" w:rsidRDefault="003F1653" w:rsidP="006B66D4"/>
    <w:p w14:paraId="0CC7BFAB" w14:textId="22A45AB9" w:rsidR="00295BE0" w:rsidRDefault="003F1653" w:rsidP="006B66D4">
      <w:r>
        <w:t xml:space="preserve">Los recursos hardware en las </w:t>
      </w:r>
      <w:proofErr w:type="spellStart"/>
      <w:r>
        <w:t>FPGAs</w:t>
      </w:r>
      <w:proofErr w:type="spellEnd"/>
      <w:r>
        <w:t xml:space="preserve"> varían de forma muy notoria según el fabricante y el modelo del dispositivo.</w:t>
      </w:r>
      <w:r>
        <w:br/>
        <w:t xml:space="preserve">Además de los recursos habituales presentes en ellas bloques </w:t>
      </w:r>
      <w:r w:rsidR="00290152">
        <w:t>lógicos,</w:t>
      </w:r>
      <w:r>
        <w:t xml:space="preserve"> bloques de entrada/salida, interconexiones, </w:t>
      </w:r>
      <w:proofErr w:type="spellStart"/>
      <w:proofErr w:type="gramStart"/>
      <w:r>
        <w:t>etc</w:t>
      </w:r>
      <w:proofErr w:type="spellEnd"/>
      <w:r>
        <w:t xml:space="preserve"> .</w:t>
      </w:r>
      <w:proofErr w:type="gramEnd"/>
      <w:r>
        <w:t xml:space="preserve"> Existen en est</w:t>
      </w:r>
      <w:r w:rsidR="00290152">
        <w:t>o</w:t>
      </w:r>
      <w:r>
        <w:t>s nuev</w:t>
      </w:r>
      <w:r w:rsidR="003D3E97">
        <w:t xml:space="preserve">os productos orientados a los </w:t>
      </w:r>
      <w:proofErr w:type="spellStart"/>
      <w:r w:rsidR="003D3E97">
        <w:t>SoCs</w:t>
      </w:r>
      <w:proofErr w:type="spellEnd"/>
      <w:r>
        <w:t xml:space="preserve"> </w:t>
      </w:r>
      <w:r w:rsidR="00290152">
        <w:t>,</w:t>
      </w:r>
      <w:r w:rsidR="00295BE0">
        <w:t>prestaciones</w:t>
      </w:r>
      <w:r w:rsidR="003D3E97">
        <w:t xml:space="preserve"> </w:t>
      </w:r>
      <w:r w:rsidR="00295BE0">
        <w:t>no presentes en antiguas generaciones pero que las presentes si incluyen.</w:t>
      </w:r>
      <w:r w:rsidR="00295BE0">
        <w:br/>
      </w:r>
      <w:r w:rsidR="00295BE0">
        <w:br/>
        <w:t xml:space="preserve">Es el caso para los recursos analógicos, las antiguas </w:t>
      </w:r>
      <w:proofErr w:type="spellStart"/>
      <w:r w:rsidR="00295BE0">
        <w:t>FPGAs</w:t>
      </w:r>
      <w:proofErr w:type="spellEnd"/>
      <w:r w:rsidR="00295BE0">
        <w:t xml:space="preserve"> se encontraban carentes de dichos recursos en particular convertidores </w:t>
      </w:r>
      <w:r w:rsidR="00295BE0" w:rsidRPr="00295BE0">
        <w:t>analógico-digital y digital-analógico (</w:t>
      </w:r>
      <w:proofErr w:type="spellStart"/>
      <w:r w:rsidR="00295BE0" w:rsidRPr="00295BE0">
        <w:t>ADCs</w:t>
      </w:r>
      <w:proofErr w:type="spellEnd"/>
      <w:r w:rsidR="00295BE0" w:rsidRPr="00295BE0">
        <w:t xml:space="preserve"> y </w:t>
      </w:r>
      <w:proofErr w:type="spellStart"/>
      <w:r w:rsidR="00295BE0" w:rsidRPr="00295BE0">
        <w:t>DACs</w:t>
      </w:r>
      <w:proofErr w:type="spellEnd"/>
      <w:r w:rsidR="00295BE0" w:rsidRPr="00295BE0">
        <w:t>).</w:t>
      </w:r>
      <w:r w:rsidR="00295BE0">
        <w:br/>
      </w:r>
      <w:r w:rsidR="00295BE0">
        <w:br/>
      </w:r>
      <w:r w:rsidR="002A25EB">
        <w:t>Algunos de los</w:t>
      </w:r>
      <w:r w:rsidR="00295BE0">
        <w:t xml:space="preserve"> principales recursos analógicos nuevos en las </w:t>
      </w:r>
      <w:proofErr w:type="spellStart"/>
      <w:r w:rsidR="00295BE0">
        <w:t>FPGAs</w:t>
      </w:r>
      <w:proofErr w:type="spellEnd"/>
      <w:r w:rsidR="00295BE0">
        <w:t xml:space="preserve"> actuales son los siguientes:</w:t>
      </w:r>
      <w:r w:rsidR="00500DF5">
        <w:fldChar w:fldCharType="begin"/>
      </w:r>
      <w:r w:rsidR="00500DF5">
        <w:instrText xml:space="preserve"> ADDIN ZOTERO_ITEM CSL_CITATION {"citationID":"2547iOGd","properties":{"formattedCitation":"[9]","plainCitation":"[9]","noteIndex":0},"citationItems":[{"id":174,"uris":["http://zotero.org/users/9367243/items/YU73UBRB"],"itemData":{"id":174,"type":"article-journal","container-title":"IEEE Transactions on Industrial Informatics","DOI":"10.1109/TII.2015.2431223","ISSN":"1551-3203, 1941-0050","issue":"4","journalAbbreviation":"IEEE Trans. Ind. Inf.","page":"853-864","source":"DOI.org (Crossref)","title":"Advanced Features and Industrial Applications of FPGAs—A Review","volume":"11","author":[{"family":"Rodriguez-Andina","given":"Juan J."},{"family":"Valdes-Pena","given":"Maria D."},{"family":"Moure","given":"Maria J."}],"issued":{"date-parts":[["2015",8]]}}}],"schema":"https://github.com/citation-style-language/schema/raw/master/csl-citation.json"} </w:instrText>
      </w:r>
      <w:r w:rsidR="00500DF5">
        <w:fldChar w:fldCharType="separate"/>
      </w:r>
      <w:r w:rsidR="00500DF5" w:rsidRPr="00500DF5">
        <w:rPr>
          <w:rFonts w:ascii="Calibri" w:hAnsi="Calibri" w:cs="Calibri"/>
        </w:rPr>
        <w:t>[9]</w:t>
      </w:r>
      <w:r w:rsidR="00500DF5">
        <w:fldChar w:fldCharType="end"/>
      </w:r>
    </w:p>
    <w:p w14:paraId="35E0452A" w14:textId="653A2612" w:rsidR="00295BE0" w:rsidRDefault="00295BE0" w:rsidP="000856D6">
      <w:pPr>
        <w:pStyle w:val="Prrafodelista"/>
        <w:numPr>
          <w:ilvl w:val="0"/>
          <w:numId w:val="13"/>
        </w:numPr>
      </w:pPr>
      <w:r w:rsidRPr="00295BE0">
        <w:t xml:space="preserve">Los bucles de bloqueo de fase fraccionados </w:t>
      </w:r>
      <w:r>
        <w:t>(</w:t>
      </w:r>
      <w:proofErr w:type="spellStart"/>
      <w:r w:rsidRPr="00295BE0">
        <w:t>fPLL</w:t>
      </w:r>
      <w:proofErr w:type="spellEnd"/>
      <w:r>
        <w:t>)</w:t>
      </w:r>
      <w:r w:rsidR="002A25EB">
        <w:t>:</w:t>
      </w:r>
      <w:r w:rsidRPr="00295BE0">
        <w:t xml:space="preserve"> </w:t>
      </w:r>
      <w:r w:rsidR="002A25EB">
        <w:t>Procedentes de</w:t>
      </w:r>
      <w:r w:rsidRPr="00295BE0">
        <w:t xml:space="preserve"> Altera permiten implementar la síntesis de frecuencia fraccionada.</w:t>
      </w:r>
      <w:r w:rsidR="002A25EB">
        <w:t xml:space="preserve"> Estos se consiguen gracias a un modulador delta sigma presente en el bucle de </w:t>
      </w:r>
      <w:r w:rsidR="0075569D">
        <w:t>realimentación el</w:t>
      </w:r>
      <w:r w:rsidR="002A25EB">
        <w:t xml:space="preserve"> cual puede ser controlado por señales externas, lo que le añade mayor flexibilidad.</w:t>
      </w:r>
      <w:r w:rsidR="002A25EB">
        <w:br/>
        <w:t>Esta estructura mejora el rendimiento de los osciladores de referencia para las comunicaciones digitales. En muchos sistemas industriales actuales se requieren interfaces de comunicación fiables y de alta velocidad.</w:t>
      </w:r>
    </w:p>
    <w:p w14:paraId="1CED8172" w14:textId="2877AFF4" w:rsidR="002A25EB" w:rsidRDefault="0075569D" w:rsidP="000856D6">
      <w:pPr>
        <w:pStyle w:val="Prrafodelista"/>
        <w:numPr>
          <w:ilvl w:val="0"/>
          <w:numId w:val="13"/>
        </w:numPr>
      </w:pPr>
      <w:r>
        <w:t>Convertidores analógicos digitales</w:t>
      </w:r>
      <w:r w:rsidR="00290152">
        <w:t>:</w:t>
      </w:r>
      <w:r>
        <w:t xml:space="preserve"> Las series 7 de Xilinx incluyen tecnología AMS (</w:t>
      </w:r>
      <w:proofErr w:type="spellStart"/>
      <w:r>
        <w:t>Analog</w:t>
      </w:r>
      <w:proofErr w:type="spellEnd"/>
      <w:r>
        <w:t xml:space="preserve"> </w:t>
      </w:r>
      <w:proofErr w:type="spellStart"/>
      <w:r>
        <w:t>Mixed</w:t>
      </w:r>
      <w:proofErr w:type="spellEnd"/>
      <w:r>
        <w:t xml:space="preserve"> </w:t>
      </w:r>
      <w:proofErr w:type="spellStart"/>
      <w:r>
        <w:t>Signal</w:t>
      </w:r>
      <w:proofErr w:type="spellEnd"/>
      <w:r>
        <w:t xml:space="preserve">) que permiten la conversión y configuración de señales a través de los bloques XADC, incluyen 2 ADC de 12 bits y 1Msps, dos amplificadores de seguimiento y retención que permiten hacer muestreo diferencial y </w:t>
      </w:r>
      <w:proofErr w:type="spellStart"/>
      <w:r>
        <w:t>multiplexadores</w:t>
      </w:r>
      <w:proofErr w:type="spellEnd"/>
      <w:r>
        <w:t xml:space="preserve"> que facilitan el acceso a 17 canales.</w:t>
      </w:r>
    </w:p>
    <w:p w14:paraId="26BB858C" w14:textId="264FE0F7" w:rsidR="0075569D" w:rsidRDefault="003D3E97" w:rsidP="000856D6">
      <w:pPr>
        <w:pStyle w:val="Prrafodelista"/>
        <w:numPr>
          <w:ilvl w:val="0"/>
          <w:numId w:val="13"/>
        </w:numPr>
      </w:pPr>
      <w:r w:rsidRPr="003D3E97">
        <w:t>Motor de cálculo analógico (ACE)</w:t>
      </w:r>
      <w:r w:rsidR="000E1A34">
        <w:t>:</w:t>
      </w:r>
      <w:r w:rsidRPr="003D3E97">
        <w:t xml:space="preserve"> Las </w:t>
      </w:r>
      <w:proofErr w:type="spellStart"/>
      <w:r w:rsidRPr="003D3E97">
        <w:t>FPGAs</w:t>
      </w:r>
      <w:proofErr w:type="spellEnd"/>
      <w:r w:rsidRPr="003D3E97">
        <w:t xml:space="preserve"> </w:t>
      </w:r>
      <w:proofErr w:type="spellStart"/>
      <w:r w:rsidRPr="003D3E97">
        <w:t>Microsemi</w:t>
      </w:r>
      <w:proofErr w:type="spellEnd"/>
      <w:r w:rsidRPr="003D3E97">
        <w:t xml:space="preserve"> </w:t>
      </w:r>
      <w:proofErr w:type="spellStart"/>
      <w:r w:rsidRPr="003D3E97">
        <w:t>SmartFusion</w:t>
      </w:r>
      <w:proofErr w:type="spellEnd"/>
      <w:r w:rsidRPr="003D3E97">
        <w:t xml:space="preserve"> incluyen un bloque denominado ACE, capaz de controlar hasta tres </w:t>
      </w:r>
      <w:proofErr w:type="spellStart"/>
      <w:r w:rsidRPr="003D3E97">
        <w:t>ADCs</w:t>
      </w:r>
      <w:proofErr w:type="spellEnd"/>
      <w:r w:rsidRPr="003D3E97">
        <w:t xml:space="preserve"> de 12 bits y 600 </w:t>
      </w:r>
      <w:proofErr w:type="spellStart"/>
      <w:r w:rsidRPr="003D3E97">
        <w:t>ksps</w:t>
      </w:r>
      <w:proofErr w:type="spellEnd"/>
      <w:r w:rsidRPr="003D3E97">
        <w:t xml:space="preserve"> con muestreo y retención, así como tres </w:t>
      </w:r>
      <w:proofErr w:type="spellStart"/>
      <w:r w:rsidRPr="003D3E97">
        <w:t>DACs</w:t>
      </w:r>
      <w:proofErr w:type="spellEnd"/>
      <w:r w:rsidRPr="003D3E97">
        <w:t xml:space="preserve"> de 24 bits</w:t>
      </w:r>
    </w:p>
    <w:p w14:paraId="0E8B2C01" w14:textId="77777777" w:rsidR="00500DF5" w:rsidRDefault="00500DF5" w:rsidP="00500DF5"/>
    <w:p w14:paraId="20032306" w14:textId="1EA0B8BA" w:rsidR="00A26FCB" w:rsidRDefault="00500DF5" w:rsidP="000856D6">
      <w:pPr>
        <w:pStyle w:val="Prrafodelista"/>
        <w:numPr>
          <w:ilvl w:val="0"/>
          <w:numId w:val="14"/>
        </w:numPr>
      </w:pPr>
      <w:r>
        <w:lastRenderedPageBreak/>
        <w:t xml:space="preserve">Procesadores Hardcore Vs </w:t>
      </w:r>
      <w:proofErr w:type="spellStart"/>
      <w:r>
        <w:t>Softcore</w:t>
      </w:r>
      <w:proofErr w:type="spellEnd"/>
    </w:p>
    <w:p w14:paraId="1A0DE0E5" w14:textId="2FA4DD00" w:rsidR="001823F1" w:rsidRDefault="00766949" w:rsidP="003D3E97">
      <w:r w:rsidRPr="00766949">
        <w:rPr>
          <w:noProof/>
        </w:rPr>
        <w:drawing>
          <wp:anchor distT="0" distB="0" distL="114300" distR="114300" simplePos="0" relativeHeight="251682816" behindDoc="0" locked="0" layoutInCell="1" allowOverlap="1" wp14:anchorId="15745132" wp14:editId="2BB72357">
            <wp:simplePos x="0" y="0"/>
            <wp:positionH relativeFrom="margin">
              <wp:align>right</wp:align>
            </wp:positionH>
            <wp:positionV relativeFrom="paragraph">
              <wp:posOffset>1106830</wp:posOffset>
            </wp:positionV>
            <wp:extent cx="5400040" cy="2000885"/>
            <wp:effectExtent l="0" t="0" r="0" b="0"/>
            <wp:wrapSquare wrapText="bothSides"/>
            <wp:docPr id="28" name="Imagen 2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Diagram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400040" cy="2000885"/>
                    </a:xfrm>
                    <a:prstGeom prst="rect">
                      <a:avLst/>
                    </a:prstGeom>
                  </pic:spPr>
                </pic:pic>
              </a:graphicData>
            </a:graphic>
          </wp:anchor>
        </w:drawing>
      </w:r>
      <w:r w:rsidR="006D20BD">
        <w:t xml:space="preserve">Los procesadores </w:t>
      </w:r>
      <w:r w:rsidR="001823F1">
        <w:t>embebidos o</w:t>
      </w:r>
      <w:r w:rsidR="006D20BD">
        <w:t xml:space="preserve"> hardcore principalmente procesadores ARM </w:t>
      </w:r>
      <w:r w:rsidR="00EF0295">
        <w:t>(</w:t>
      </w:r>
      <w:r w:rsidR="006D20BD">
        <w:t>Intel y Xilinx</w:t>
      </w:r>
      <w:r w:rsidR="00EF0295">
        <w:t>)</w:t>
      </w:r>
      <w:r w:rsidR="006D20BD">
        <w:t xml:space="preserve"> o en el caso de </w:t>
      </w:r>
      <w:proofErr w:type="spellStart"/>
      <w:r w:rsidR="006D20BD">
        <w:t>Microsemi</w:t>
      </w:r>
      <w:proofErr w:type="spellEnd"/>
      <w:r w:rsidR="00DA0F2C">
        <w:t>,</w:t>
      </w:r>
      <w:r w:rsidR="006D20BD">
        <w:t xml:space="preserve"> algunos de sus dispositivos incluyen </w:t>
      </w:r>
      <w:r w:rsidR="00EF0295">
        <w:t xml:space="preserve">algunos </w:t>
      </w:r>
      <w:r w:rsidR="006D20BD">
        <w:t xml:space="preserve">Cortex-M3. </w:t>
      </w:r>
      <w:r w:rsidR="006D20BD">
        <w:br/>
        <w:t xml:space="preserve">La adición de estos dispositivos a las </w:t>
      </w:r>
      <w:proofErr w:type="spellStart"/>
      <w:r w:rsidR="006D20BD">
        <w:t>FPGAs</w:t>
      </w:r>
      <w:proofErr w:type="spellEnd"/>
      <w:r w:rsidR="006D20BD">
        <w:t xml:space="preserve"> ha llevado al desarrollo de diferentes arquitecturas, actualmente existen dos implementaciones populares que las empresas</w:t>
      </w:r>
      <w:r w:rsidR="001823F1">
        <w:t xml:space="preserve"> están siguiendo para producir estos dispositivos </w:t>
      </w:r>
      <w:r w:rsidR="001823F1">
        <w:fldChar w:fldCharType="begin"/>
      </w:r>
      <w:r w:rsidR="001823F1">
        <w:instrText xml:space="preserve"> ADDIN ZOTERO_ITEM CSL_CITATION {"citationID":"zURKDHdI","properties":{"formattedCitation":"[7]","plainCitation":"[7]","noteIndex":0},"citationItems":[{"id":121,"uris":["http://zotero.org/users/9367243/items/KAWXMKZ6"],"itemData":{"id":121,"type":"post-weblog","abstract":"Generally, silicon devices that process information can be classified as being either SoCs, ASICs/ASSPs, or FPGAs (System on Chip, Application-Specific","container-title":"Embedded.com","language":"en-US","title":"Fully-programmable SoCs - A new breed of devices","author":[{"family":"Staff","given":"Embedded"}],"issued":{"date-parts":[["2016",11,11]]}}}],"schema":"https://github.com/citation-style-language/schema/raw/master/csl-citation.json"} </w:instrText>
      </w:r>
      <w:r w:rsidR="001823F1">
        <w:fldChar w:fldCharType="separate"/>
      </w:r>
      <w:r w:rsidR="001823F1" w:rsidRPr="001823F1">
        <w:rPr>
          <w:rFonts w:ascii="Calibri" w:hAnsi="Calibri" w:cs="Calibri"/>
        </w:rPr>
        <w:t>[7]</w:t>
      </w:r>
      <w:r w:rsidR="001823F1">
        <w:fldChar w:fldCharType="end"/>
      </w:r>
      <w:r w:rsidR="001823F1">
        <w:t>.</w:t>
      </w:r>
    </w:p>
    <w:p w14:paraId="4E0F9C26" w14:textId="77777777" w:rsidR="005E498C" w:rsidRDefault="005E498C" w:rsidP="003D3E97">
      <w:r w:rsidRPr="005E498C">
        <w:rPr>
          <w:noProof/>
        </w:rPr>
        <w:drawing>
          <wp:anchor distT="0" distB="0" distL="114300" distR="114300" simplePos="0" relativeHeight="251683840" behindDoc="0" locked="0" layoutInCell="1" allowOverlap="1" wp14:anchorId="74C3BB40" wp14:editId="51EF2157">
            <wp:simplePos x="0" y="0"/>
            <wp:positionH relativeFrom="margin">
              <wp:align>center</wp:align>
            </wp:positionH>
            <wp:positionV relativeFrom="paragraph">
              <wp:posOffset>3799386</wp:posOffset>
            </wp:positionV>
            <wp:extent cx="4086225" cy="1895475"/>
            <wp:effectExtent l="0" t="0" r="9525" b="9525"/>
            <wp:wrapSquare wrapText="bothSides"/>
            <wp:docPr id="31" name="Imagen 31"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Tabla&#10;&#10;Descripción generada automáticamente con confianza media"/>
                    <pic:cNvPicPr/>
                  </pic:nvPicPr>
                  <pic:blipFill>
                    <a:blip r:embed="rId19">
                      <a:extLst>
                        <a:ext uri="{28A0092B-C50C-407E-A947-70E740481C1C}">
                          <a14:useLocalDpi xmlns:a14="http://schemas.microsoft.com/office/drawing/2010/main" val="0"/>
                        </a:ext>
                      </a:extLst>
                    </a:blip>
                    <a:stretch>
                      <a:fillRect/>
                    </a:stretch>
                  </pic:blipFill>
                  <pic:spPr>
                    <a:xfrm>
                      <a:off x="0" y="0"/>
                      <a:ext cx="4086225" cy="1895475"/>
                    </a:xfrm>
                    <a:prstGeom prst="rect">
                      <a:avLst/>
                    </a:prstGeom>
                  </pic:spPr>
                </pic:pic>
              </a:graphicData>
            </a:graphic>
          </wp:anchor>
        </w:drawing>
      </w:r>
      <w:r w:rsidR="001823F1">
        <w:br/>
      </w:r>
      <w:r w:rsidR="00EF0295">
        <w:t xml:space="preserve">La primera opción (izquierda) consiste en desarrollar un dispositivo </w:t>
      </w:r>
      <w:proofErr w:type="spellStart"/>
      <w:r w:rsidR="00EF0295">
        <w:t>SoC</w:t>
      </w:r>
      <w:proofErr w:type="spellEnd"/>
      <w:r w:rsidR="00EF0295">
        <w:t>-FPGA integrado en una sola matriz con el dispositivo dividido en una parte de FPGA y una parte de procesador más el subsistema del procesador.</w:t>
      </w:r>
      <w:r w:rsidR="00EF0295">
        <w:br/>
        <w:t xml:space="preserve">La segunda opción (derecha) consiste en colocar el </w:t>
      </w:r>
      <w:proofErr w:type="spellStart"/>
      <w:r w:rsidR="00EF0295">
        <w:t>SoC</w:t>
      </w:r>
      <w:proofErr w:type="spellEnd"/>
      <w:r w:rsidR="00EF0295">
        <w:t xml:space="preserve"> y la FPGA uno al lado del otro como dispositivos discretos, conectarlos y alojarlos en un único paquete MCM (Módulo </w:t>
      </w:r>
      <w:proofErr w:type="spellStart"/>
      <w:r w:rsidR="00EF0295">
        <w:t>multichip</w:t>
      </w:r>
      <w:proofErr w:type="spellEnd"/>
      <w:r w:rsidR="00EF0295">
        <w:t>).</w:t>
      </w:r>
      <w:r w:rsidR="007B044C">
        <w:br/>
        <w:t>Tanto en los dispositivos de Intel</w:t>
      </w:r>
      <w:r w:rsidR="0009731D">
        <w:t>-</w:t>
      </w:r>
      <w:r w:rsidR="007B044C">
        <w:t>Altera y Xilinx, el procesador y la parte reconfigurable de la FPGA son alimentados de forma independiente, es posible desactivar uno u otro con el fin de reducir el consumo.</w:t>
      </w:r>
      <w:r w:rsidR="00500DF5">
        <w:fldChar w:fldCharType="begin"/>
      </w:r>
      <w:r w:rsidR="00500DF5">
        <w:instrText xml:space="preserve"> ADDIN ZOTERO_ITEM CSL_CITATION {"citationID":"qjcYQ9ez","properties":{"formattedCitation":"[9]","plainCitation":"[9]","noteIndex":0},"citationItems":[{"id":174,"uris":["http://zotero.org/users/9367243/items/YU73UBRB"],"itemData":{"id":174,"type":"article-journal","container-title":"IEEE Transactions on Industrial Informatics","DOI":"10.1109/TII.2015.2431223","ISSN":"1551-3203, 1941-0050","issue":"4","journalAbbreviation":"IEEE Trans. Ind. Inf.","page":"853-864","source":"DOI.org (Crossref)","title":"Advanced Features and Industrial Applications of FPGAs—A Review","volume":"11","author":[{"family":"Rodriguez-Andina","given":"Juan J."},{"family":"Valdes-Pena","given":"Maria D."},{"family":"Moure","given":"Maria J."}],"issued":{"date-parts":[["2015",8]]}}}],"schema":"https://github.com/citation-style-language/schema/raw/master/csl-citation.json"} </w:instrText>
      </w:r>
      <w:r w:rsidR="00500DF5">
        <w:fldChar w:fldCharType="separate"/>
      </w:r>
      <w:r w:rsidR="00500DF5" w:rsidRPr="00500DF5">
        <w:rPr>
          <w:rFonts w:ascii="Calibri" w:hAnsi="Calibri" w:cs="Calibri"/>
        </w:rPr>
        <w:t>[9]</w:t>
      </w:r>
      <w:r w:rsidR="00500DF5">
        <w:fldChar w:fldCharType="end"/>
      </w:r>
      <w:r w:rsidR="007B044C">
        <w:br/>
      </w:r>
      <w:r w:rsidR="007B044C">
        <w:br/>
      </w:r>
    </w:p>
    <w:p w14:paraId="67CEB125" w14:textId="77777777" w:rsidR="005E498C" w:rsidRDefault="005E498C" w:rsidP="003D3E97"/>
    <w:p w14:paraId="55A03B7B" w14:textId="77777777" w:rsidR="005E498C" w:rsidRDefault="005E498C" w:rsidP="003D3E97"/>
    <w:p w14:paraId="27D5C6F9" w14:textId="77777777" w:rsidR="005E498C" w:rsidRDefault="005E498C" w:rsidP="003D3E97"/>
    <w:p w14:paraId="3D472A53" w14:textId="77777777" w:rsidR="005E498C" w:rsidRDefault="005E498C" w:rsidP="003D3E97"/>
    <w:p w14:paraId="2F543561" w14:textId="77777777" w:rsidR="005E498C" w:rsidRDefault="005E498C" w:rsidP="003D3E97"/>
    <w:p w14:paraId="63B9E786" w14:textId="77777777" w:rsidR="005E498C" w:rsidRDefault="005E498C" w:rsidP="003D3E97"/>
    <w:p w14:paraId="3FB5CBF0" w14:textId="77777777" w:rsidR="005E498C" w:rsidRDefault="005E498C" w:rsidP="003D3E97"/>
    <w:p w14:paraId="3BF8981F" w14:textId="6868FA9C" w:rsidR="00EF0295" w:rsidRDefault="005E498C" w:rsidP="003D3E97">
      <w:r>
        <w:t>Además de los procesadores duros algunos fabricantes de FPGA proveen a su vez procesadores blandos (</w:t>
      </w:r>
      <w:proofErr w:type="spellStart"/>
      <w:r>
        <w:t>softcore</w:t>
      </w:r>
      <w:proofErr w:type="spellEnd"/>
      <w:r>
        <w:t xml:space="preserve">). Es el caso de Xilinx con el </w:t>
      </w:r>
      <w:proofErr w:type="spellStart"/>
      <w:r>
        <w:t>microblaze</w:t>
      </w:r>
      <w:proofErr w:type="spellEnd"/>
      <w:r>
        <w:t xml:space="preserve"> o </w:t>
      </w:r>
      <w:proofErr w:type="spellStart"/>
      <w:r>
        <w:t>picoblaze</w:t>
      </w:r>
      <w:proofErr w:type="spellEnd"/>
      <w:r>
        <w:t xml:space="preserve"> </w:t>
      </w:r>
      <w:r w:rsidR="00290152">
        <w:t>e</w:t>
      </w:r>
      <w:r>
        <w:t xml:space="preserve"> Intel-Altera con el NIOS </w:t>
      </w:r>
      <w:r w:rsidRPr="005E498C">
        <w:rPr>
          <w:rFonts w:ascii="Rockwell" w:hAnsi="Rockwell"/>
        </w:rPr>
        <w:t>II</w:t>
      </w:r>
      <w:r>
        <w:t>. Existen a su vez multitud de procesadores desarrollados por terceros y disponibles para incorporar según los requisitos de</w:t>
      </w:r>
      <w:r w:rsidR="00F64CC8">
        <w:t>l</w:t>
      </w:r>
      <w:r>
        <w:t xml:space="preserve"> proyecto.</w:t>
      </w:r>
      <w:r w:rsidR="00EF0295">
        <w:br/>
        <w:t xml:space="preserve"> </w:t>
      </w:r>
    </w:p>
    <w:p w14:paraId="65A5E00C" w14:textId="703E7E46" w:rsidR="00290152" w:rsidRDefault="00290152" w:rsidP="003D3E97">
      <w:r>
        <w:t xml:space="preserve">¿Qué es mejor, un procesador </w:t>
      </w:r>
      <w:proofErr w:type="spellStart"/>
      <w:r>
        <w:t>softcore</w:t>
      </w:r>
      <w:proofErr w:type="spellEnd"/>
      <w:r>
        <w:t xml:space="preserve"> o un procesador embebido hardcore? La respuesta, no es directa. Para poder elegir entre un modelo de </w:t>
      </w:r>
      <w:proofErr w:type="spellStart"/>
      <w:r>
        <w:t>core</w:t>
      </w:r>
      <w:proofErr w:type="spellEnd"/>
      <w:r>
        <w:t xml:space="preserve"> u otro se deben analizar los requisitos de </w:t>
      </w:r>
      <w:r>
        <w:lastRenderedPageBreak/>
        <w:t xml:space="preserve">diseño que se quiere implementar. ¿Cuáles son las prestaciones que más interesan en él diseño? Velocidad, </w:t>
      </w:r>
      <w:r w:rsidR="00F64CC8">
        <w:t>recursos</w:t>
      </w:r>
      <w:r>
        <w:t xml:space="preserve"> ocupad</w:t>
      </w:r>
      <w:r w:rsidR="00F64CC8">
        <w:t xml:space="preserve">os y </w:t>
      </w:r>
      <w:r>
        <w:t>consumo son los factores que determinan la elección.</w:t>
      </w:r>
    </w:p>
    <w:p w14:paraId="654A042E" w14:textId="7845674A" w:rsidR="009C06A4" w:rsidRDefault="00F91DE0" w:rsidP="003D3E97">
      <w:r w:rsidRPr="00F91DE0">
        <w:rPr>
          <w:noProof/>
        </w:rPr>
        <w:drawing>
          <wp:anchor distT="0" distB="0" distL="114300" distR="114300" simplePos="0" relativeHeight="251684864" behindDoc="0" locked="0" layoutInCell="1" allowOverlap="1" wp14:anchorId="63CC0090" wp14:editId="18A22E17">
            <wp:simplePos x="0" y="0"/>
            <wp:positionH relativeFrom="margin">
              <wp:align>center</wp:align>
            </wp:positionH>
            <wp:positionV relativeFrom="paragraph">
              <wp:posOffset>1570990</wp:posOffset>
            </wp:positionV>
            <wp:extent cx="3298190" cy="1896110"/>
            <wp:effectExtent l="0" t="0" r="0" b="8890"/>
            <wp:wrapSquare wrapText="bothSides"/>
            <wp:docPr id="29" name="Imagen 29"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Calendario&#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3298190" cy="1896110"/>
                    </a:xfrm>
                    <a:prstGeom prst="rect">
                      <a:avLst/>
                    </a:prstGeom>
                  </pic:spPr>
                </pic:pic>
              </a:graphicData>
            </a:graphic>
            <wp14:sizeRelH relativeFrom="margin">
              <wp14:pctWidth>0</wp14:pctWidth>
            </wp14:sizeRelH>
            <wp14:sizeRelV relativeFrom="margin">
              <wp14:pctHeight>0</wp14:pctHeight>
            </wp14:sizeRelV>
          </wp:anchor>
        </w:drawing>
      </w:r>
      <w:r w:rsidR="00F64CC8">
        <w:t>Los procesadores duros superan ampliamente en términos de velocidad</w:t>
      </w:r>
      <w:r w:rsidR="009B5FA9">
        <w:t xml:space="preserve"> sus homólogos blandos al no estar estos primeros limitados por las características físicas de la FPGA. El procesador duro existe como un chip único integrado dentro de la FPGA esto se ve reflejado en el uso de espacio. Los procesadores blandos utilizan los recursos físicos de la FPGA para poder ser desplegados. Sin embargo, las altas prestaciones en velocidad </w:t>
      </w:r>
      <w:r>
        <w:t>de los hardcores</w:t>
      </w:r>
      <w:r w:rsidR="009B5FA9">
        <w:t xml:space="preserve"> se resienten en un mayor consumo energético. </w:t>
      </w:r>
      <w:r>
        <w:t>Además,</w:t>
      </w:r>
      <w:r w:rsidR="009B5FA9">
        <w:t xml:space="preserve"> como contrapartida al estar integrado en un chip físico dentro de la FGPA su flexibilidad en los diseños es muy baja siendo los procesadores </w:t>
      </w:r>
      <w:proofErr w:type="spellStart"/>
      <w:r w:rsidR="009B5FA9">
        <w:t>softcore</w:t>
      </w:r>
      <w:proofErr w:type="spellEnd"/>
      <w:r w:rsidR="009B5FA9">
        <w:t xml:space="preserve"> más fácilmente adaptables a modificaciones.</w:t>
      </w:r>
      <w:r w:rsidR="0026586B">
        <w:fldChar w:fldCharType="begin"/>
      </w:r>
      <w:r w:rsidR="0026586B">
        <w:instrText xml:space="preserve"> ADDIN ZOTERO_ITEM CSL_CITATION {"citationID":"DXEkNVZi","properties":{"formattedCitation":"[10]","plainCitation":"[10]","noteIndex":0},"citationItems":[{"id":180,"uris":["http://zotero.org/users/9367243/items/6E4HKU7R"],"itemData":{"id":180,"type":"webpage","abstract":"An in-depth performance analysis and direct one-on-one comparison between the hard-core and soft-core FPGA processors is presented. In the past, Field Programmable Gate Arrays (FPGAs) were primarily used for prototyping and debugging purposes. However, with their increased popularity, many commercial products now incorporate FPGAs. In the late 1990s, FPGA vendors introduced System-on-chip (SoC) devices that included one or more hard-core processors and an FPGA fabric on a single integrated circuit to allow for more complex designs that involved hardware and software co-integration. While this approach provides advantages of running your design at much higher speeds it does not provide the flexibility of modification to suit the application. Because of this, many FPGA vendors provide the solution of using soft-core processors that is configured from logic resources inside the FPGA. Depending on several factors, a designer can choose either Hard or Soft processor in his design depending on the application. This paper presents an in-depth performance analysis and direct one-on-one comparison between the two. For this task two different platforms, one housing a hard-core processor and another housing a soft-core processor is chosen to run a digital oscilloscope application. This is then used to measure the FPGA resource utilization, execution speed and power consumption on each.","title":"Embedded Processors on FPGA: Soft vs Hard","title-short":"Embedded Processors on FPGA","URL":"https://www.semanticscholar.org/paper/Embedded-Processors-on-FPGA%3A-Soft-vs-Hard-Jayakrishnan-Parikh/5155eb3da21a8c1f1e8e246360194cc0556159cb","author":[{"family":"Jayakrishnan","given":"V."},{"family":"Parikh","given":"C."}],"issued":{"date-parts":[["2019"]]}}}],"schema":"https://github.com/citation-style-language/schema/raw/master/csl-citation.json"} </w:instrText>
      </w:r>
      <w:r w:rsidR="0026586B">
        <w:fldChar w:fldCharType="separate"/>
      </w:r>
      <w:r w:rsidR="0026586B" w:rsidRPr="0026586B">
        <w:rPr>
          <w:rFonts w:ascii="Calibri" w:hAnsi="Calibri" w:cs="Calibri"/>
        </w:rPr>
        <w:t>[10]</w:t>
      </w:r>
      <w:r w:rsidR="0026586B">
        <w:fldChar w:fldCharType="end"/>
      </w:r>
      <w:r w:rsidR="009B5FA9">
        <w:br/>
      </w:r>
      <w:r w:rsidR="009B5FA9">
        <w:br/>
      </w:r>
      <w:r w:rsidR="009B5FA9">
        <w:br/>
      </w:r>
    </w:p>
    <w:p w14:paraId="48AFAAB1" w14:textId="2B21891D" w:rsidR="00290152" w:rsidRDefault="00290152" w:rsidP="003D3E97">
      <w:r>
        <w:br/>
      </w:r>
      <w:r>
        <w:br/>
      </w:r>
    </w:p>
    <w:p w14:paraId="4095E996" w14:textId="09B0182E" w:rsidR="00F91DE0" w:rsidRDefault="00F91DE0" w:rsidP="003D3E97"/>
    <w:p w14:paraId="439C6218" w14:textId="32AF2D00" w:rsidR="00F91DE0" w:rsidRDefault="00F91DE0" w:rsidP="003D3E97"/>
    <w:p w14:paraId="055E2714" w14:textId="7E2401F6" w:rsidR="00F91DE0" w:rsidRDefault="00F91DE0" w:rsidP="003D3E97"/>
    <w:p w14:paraId="466C3C4B" w14:textId="0ACA78E6" w:rsidR="00F91DE0" w:rsidRDefault="00F91DE0" w:rsidP="003D3E97"/>
    <w:p w14:paraId="148CD7DD" w14:textId="69C26333" w:rsidR="00F91DE0" w:rsidRDefault="00F91DE0" w:rsidP="003D3E97"/>
    <w:p w14:paraId="616480AE" w14:textId="4F52450E" w:rsidR="00F91DE0" w:rsidRDefault="00F91DE0" w:rsidP="003D3E97"/>
    <w:p w14:paraId="222FFB3C" w14:textId="77777777" w:rsidR="00F91DE0" w:rsidRDefault="00F91DE0" w:rsidP="003D3E97"/>
    <w:p w14:paraId="33151FF3" w14:textId="6D20FCFA" w:rsidR="00360925" w:rsidRDefault="00360925" w:rsidP="00571774">
      <w:pPr>
        <w:pStyle w:val="Ttulo2"/>
        <w:numPr>
          <w:ilvl w:val="3"/>
          <w:numId w:val="3"/>
        </w:numPr>
      </w:pPr>
      <w:bookmarkStart w:id="8" w:name="_Toc104248570"/>
      <w:proofErr w:type="spellStart"/>
      <w:r>
        <w:t>eFPGA</w:t>
      </w:r>
      <w:r w:rsidR="004A3F72">
        <w:t>s</w:t>
      </w:r>
      <w:proofErr w:type="spellEnd"/>
      <w:r>
        <w:t xml:space="preserve"> en </w:t>
      </w:r>
      <w:proofErr w:type="spellStart"/>
      <w:r>
        <w:t>SoCs</w:t>
      </w:r>
      <w:bookmarkEnd w:id="8"/>
      <w:proofErr w:type="spellEnd"/>
    </w:p>
    <w:p w14:paraId="653EBE3D" w14:textId="77777777" w:rsidR="00360925" w:rsidRDefault="00360925" w:rsidP="006B66D4"/>
    <w:p w14:paraId="73BAAAC9" w14:textId="453EB471" w:rsidR="00836340" w:rsidRDefault="001B6025" w:rsidP="006B66D4">
      <w:r>
        <w:t>Una FPGA embebida (</w:t>
      </w:r>
      <w:proofErr w:type="spellStart"/>
      <w:r>
        <w:t>eFPGA</w:t>
      </w:r>
      <w:proofErr w:type="spellEnd"/>
      <w:r>
        <w:t xml:space="preserve">) es un núcleo IP que puede integrarse dentro de un dispositivo ASIC o </w:t>
      </w:r>
      <w:proofErr w:type="spellStart"/>
      <w:r>
        <w:t>SoC</w:t>
      </w:r>
      <w:proofErr w:type="spellEnd"/>
      <w:r>
        <w:t xml:space="preserve"> para obtener los beneficios de su lógica programable con mejora de latencia, rendimientos y consumo energético. </w:t>
      </w:r>
      <w:r w:rsidR="003E3B75">
        <w:br/>
      </w:r>
      <w:r w:rsidR="003E3B75">
        <w:br/>
        <w:t xml:space="preserve">Como ya sea ha mencionado las </w:t>
      </w:r>
      <w:proofErr w:type="spellStart"/>
      <w:r w:rsidR="003E3B75">
        <w:t>FPGAs</w:t>
      </w:r>
      <w:proofErr w:type="spellEnd"/>
      <w:r w:rsidR="003E3B75">
        <w:t xml:space="preserve"> son conocidas por su flexibilidad y sencillez en los cambios de diseño. Con los continuos avances y la regla de Moore estos dispositivos se han convertido en una alternativa para el despliegue de </w:t>
      </w:r>
      <w:proofErr w:type="spellStart"/>
      <w:r w:rsidR="003E3B75">
        <w:t>SoCs</w:t>
      </w:r>
      <w:proofErr w:type="spellEnd"/>
      <w:r w:rsidR="003E3B75">
        <w:t xml:space="preserve"> directamente sobre ellas.</w:t>
      </w:r>
      <w:r w:rsidR="003E3B75">
        <w:br/>
        <w:t xml:space="preserve">Sin embargo, las </w:t>
      </w:r>
      <w:proofErr w:type="spellStart"/>
      <w:r w:rsidR="003E3B75">
        <w:t>FPGAs</w:t>
      </w:r>
      <w:proofErr w:type="spellEnd"/>
      <w:r w:rsidR="003E3B75">
        <w:t xml:space="preserve"> tiene unas características de “silicio” en término de área, potencia y velocidad con respecto a las </w:t>
      </w:r>
      <w:proofErr w:type="spellStart"/>
      <w:r w:rsidR="003E3B75">
        <w:t>ASICs</w:t>
      </w:r>
      <w:proofErr w:type="spellEnd"/>
      <w:r w:rsidR="003E3B75">
        <w:t>.</w:t>
      </w:r>
      <w:r w:rsidR="007E305F">
        <w:br/>
        <w:t>Efectivamente el impacto positivo de las cualidades de una FPGA se ve</w:t>
      </w:r>
      <w:r w:rsidR="00E331A4">
        <w:t>n</w:t>
      </w:r>
      <w:r w:rsidR="007E305F">
        <w:t xml:space="preserve"> afectado por algunas desventajas del uso de dicha tecnología que son las medidas punitivas de rendimiento y sobrecarga de área</w:t>
      </w:r>
      <w:r w:rsidR="008D1A7E">
        <w:t xml:space="preserve"> </w:t>
      </w:r>
      <w:r w:rsidR="00691238">
        <w:fldChar w:fldCharType="begin"/>
      </w:r>
      <w:r w:rsidR="0026586B">
        <w:instrText xml:space="preserve"> ADDIN ZOTERO_ITEM CSL_CITATION {"citationID":"DqOLnOy7","properties":{"formattedCitation":"[11]","plainCitation":"[11]","noteIndex":0},"citationItems":[{"id":168,"uris":["http://zotero.org/users/9367243/items/RR3MRXG9"],"itemData":{"id":168,"type":"article-journal","abstract":"Nowadays, systems-on-chip have reached a level where nonrecurring engineering costs have become a great challenge due to the increase of design complexity and postfabrication errors. Embedded field programmable gate arrays (eFPGAs) represent a viable alternative to overcome these issues since they provide postmanufacturing flexibility that can reduce the number of chip redesigns and amortize chip fabrication cost. In this paper, we present an overview on eFPGAs and their architectures, computer aided design (CAD) tools, and design challenges. An eFPGA must be well-designed and accompanied by an optimized CAD tool suite to respond to target application's requirements in terms of power consumption, area, and performance. In this survey, we studied coarse-grained eFPGAs with customized blocks which are used for domain-specific applications and fine-grained eFPGAs that are used for general purposes but have lower performance. Key words: Embedded field programmable gate array, computer aided design tools, mesh-based architecture, tree-based architecture, field programmable gate array performance","container-title":"Turkish Journal of Electrical Engineering and Computer Sciences","DOI":"10.3906/elk-1901-193","journalAbbreviation":"Turkish Journal of Electrical Engineering and Computer Sciences","page":"17","source":"ResearchGate","title":"A review on embedded field programmable gate array architectures and configuration tools","volume":"28","author":[{"family":"Bouaziz","given":"Khouloud"},{"family":"Obeid","given":"Abdulfattah"},{"family":"Chtourou","given":"Sonda"}],"issued":{"date-parts":[["2020",1,28]]}}}],"schema":"https://github.com/citation-style-language/schema/raw/master/csl-citation.json"} </w:instrText>
      </w:r>
      <w:r w:rsidR="00691238">
        <w:fldChar w:fldCharType="separate"/>
      </w:r>
      <w:r w:rsidR="0026586B" w:rsidRPr="0026586B">
        <w:rPr>
          <w:rFonts w:ascii="Calibri" w:hAnsi="Calibri" w:cs="Calibri"/>
        </w:rPr>
        <w:t>[11]</w:t>
      </w:r>
      <w:r w:rsidR="00691238">
        <w:fldChar w:fldCharType="end"/>
      </w:r>
      <w:r w:rsidR="008D1A7E">
        <w:t xml:space="preserve">. </w:t>
      </w:r>
      <w:r w:rsidR="00BA78CD">
        <w:t>Se puede considerar que una FPGA consume de media 12 veces más potencia dinámica que una ASIC equivalente</w:t>
      </w:r>
      <w:r w:rsidR="00F569E6">
        <w:t xml:space="preserve">, es unas 40 veces más grande en área y unas 3,2 veces más lenta comparada con las </w:t>
      </w:r>
      <w:proofErr w:type="spellStart"/>
      <w:r w:rsidR="00F569E6">
        <w:t>ASICs</w:t>
      </w:r>
      <w:proofErr w:type="spellEnd"/>
      <w:r w:rsidR="008D1A7E">
        <w:t xml:space="preserve"> </w:t>
      </w:r>
      <w:r w:rsidR="00F569E6">
        <w:fldChar w:fldCharType="begin"/>
      </w:r>
      <w:r w:rsidR="0026586B">
        <w:instrText xml:space="preserve"> ADDIN ZOTERO_ITEM CSL_CITATION {"citationID":"3beobjIb","properties":{"formattedCitation":"[12]","plainCitation":"[12]","noteIndex":0},"citationItems":[{"id":172,"uris":["http://zotero.org/users/9367243/items/L5HG5TNZ"],"itemData":{"id":172,"type":"article-journal","container-title":"IEEE Transactions on Computer-Aided Design of Integrated Circuits and Systems","DOI":"10.1109/TCAD.2006.884574","ISSN":"0278-0070","issue":"2","journalAbbreviation":"IEEE Trans. Comput.-Aided Des. Integr. Circuits Syst.","page":"203-215","source":"DOI.org (Crossref)","title":"Measuring the Gap Between FPGAs and ASICs","volume":"26","author":[{"family":"Kuon","given":"Ian"},{"family":"Rose","given":"Jonathan"}],"issued":{"date-parts":[["2007",2]]}}}],"schema":"https://github.com/citation-style-language/schema/raw/master/csl-citation.json"} </w:instrText>
      </w:r>
      <w:r w:rsidR="00F569E6">
        <w:fldChar w:fldCharType="separate"/>
      </w:r>
      <w:r w:rsidR="0026586B" w:rsidRPr="0026586B">
        <w:rPr>
          <w:rFonts w:ascii="Calibri" w:hAnsi="Calibri" w:cs="Calibri"/>
        </w:rPr>
        <w:t>[12]</w:t>
      </w:r>
      <w:r w:rsidR="00F569E6">
        <w:fldChar w:fldCharType="end"/>
      </w:r>
      <w:r w:rsidR="008D1A7E">
        <w:t xml:space="preserve"> .</w:t>
      </w:r>
      <w:r w:rsidR="00244157">
        <w:br/>
        <w:t xml:space="preserve">A esta situación se le suma una problemática inherente que afecta </w:t>
      </w:r>
      <w:r w:rsidR="00BA78CD">
        <w:t xml:space="preserve">de forma sustancial al coste de desarrollo de </w:t>
      </w:r>
      <w:proofErr w:type="spellStart"/>
      <w:r w:rsidR="00BA78CD">
        <w:t>SoCs</w:t>
      </w:r>
      <w:proofErr w:type="spellEnd"/>
      <w:r w:rsidR="00BA78CD">
        <w:t>. La detección de errores de diseño después de la fabricación.</w:t>
      </w:r>
      <w:r w:rsidR="00AA1AF9">
        <w:t xml:space="preserve"> </w:t>
      </w:r>
      <w:r w:rsidR="00BA78CD">
        <w:t>Estos errores pueden deberse a fallos no encontrados durante el proceso de simulación o cambios en los requisitos y especificaciones de diseño.</w:t>
      </w:r>
      <w:r w:rsidR="00E331A4">
        <w:fldChar w:fldCharType="begin"/>
      </w:r>
      <w:r w:rsidR="0026586B">
        <w:instrText xml:space="preserve"> ADDIN ZOTERO_ITEM CSL_CITATION {"citationID":"Szr80HuN","properties":{"formattedCitation":"[13]","plainCitation":"[13]","noteIndex":0},"citationItems":[{"id":166,"uris":["http://zotero.org/users/9367243/items/TJLY9UW8"],"itemData":{"id":166,"type":"article-journal","abstract":"Nowadays, there has been an intensive increase in embedded systems complexity. So that optimization and performance development become an interesting topic to study. In this proposal, the main problem to solve is to make the possibility to get more flexibility, to reduce cost and to improve performance. Considering this fact, we introduce in this paper a reconfigurable component integrated into Cortex M0 based System on Chip (SoC) which has the form of embedded FPGA. To the best of our knowledge, this is the first reconfigurable SoC composed of Tree-based embedded FPGA. Besides, we explored the different ways to reach the integration and the different steps. Then, we compared reconfigurable SoC with another developed SoC which contains many hardware accelerators which are a set of popular benchmarks in terms of performance and area. Finally, we take a popular error correction algorithm “RS-Encoder” as a test case. We made the profiling of this software application in order to compare the reconfigurable SoC with a classic SoC in terms of run-time. Preliminary results were presented and showed that the eFPGA integration introduces a chip area overhead but it proves interesting results in terms of run-time. Indeed, for 100 software instructions, the eFPGA is faster 4 times compared to a hardware accelerator and 412 times compared to the software implementation of the RS Encoder application.","container-title":"Analog Integrated Circuits and Signal Processing","DOI":"10.1007/s10470-021-01872-5","ISSN":"1573-1979","issue":"3","journalAbbreviation":"Analog Integr Circ Sig Process","language":"en","page":"517-533","source":"Springer Link","title":"Soft-core embedded FPGA based system on chip","volume":"109","author":[{"family":"Saidi","given":"Hajer"},{"family":"Turki","given":"Mariem"},{"family":"Marrakchi","given":"Zied"},{"family":"Abid","given":"Mohamed"},{"family":"Obeid","given":"Abdulfattah"}],"issued":{"date-parts":[["2021",12,1]]}}}],"schema":"https://github.com/citation-style-language/schema/raw/master/csl-citation.json"} </w:instrText>
      </w:r>
      <w:r w:rsidR="00E331A4">
        <w:fldChar w:fldCharType="separate"/>
      </w:r>
      <w:r w:rsidR="0026586B" w:rsidRPr="0026586B">
        <w:rPr>
          <w:rFonts w:ascii="Calibri" w:hAnsi="Calibri" w:cs="Calibri"/>
        </w:rPr>
        <w:t>[13]</w:t>
      </w:r>
      <w:r w:rsidR="00E331A4">
        <w:fldChar w:fldCharType="end"/>
      </w:r>
    </w:p>
    <w:p w14:paraId="76085A1A" w14:textId="6B1DDD2B" w:rsidR="00B42F2B" w:rsidRDefault="00B42F2B" w:rsidP="006B66D4">
      <w:r>
        <w:lastRenderedPageBreak/>
        <w:t xml:space="preserve">Por lo </w:t>
      </w:r>
      <w:r w:rsidR="00E331A4">
        <w:t>tanto,</w:t>
      </w:r>
      <w:r>
        <w:t xml:space="preserve"> la solución adoptada por los desarrolladores es la incorporación de núcleos lógicos programables basados en la tecnología FPGA en forma de IP</w:t>
      </w:r>
      <w:r w:rsidR="006B2B95">
        <w:t xml:space="preserve"> embebidos en el </w:t>
      </w:r>
      <w:proofErr w:type="spellStart"/>
      <w:r w:rsidR="006B2B95">
        <w:t>SoC</w:t>
      </w:r>
      <w:proofErr w:type="spellEnd"/>
      <w:r>
        <w:t xml:space="preserve"> que permitan dotar de cierta flexibilidad sus diseños y solventar posibles errores o cambios en el diseño después de su fabricación.</w:t>
      </w:r>
    </w:p>
    <w:p w14:paraId="31CA98E2" w14:textId="1F910171" w:rsidR="001B6025" w:rsidRDefault="00485027" w:rsidP="006B66D4">
      <w:r w:rsidRPr="00485027">
        <w:rPr>
          <w:noProof/>
        </w:rPr>
        <w:drawing>
          <wp:anchor distT="0" distB="0" distL="114300" distR="114300" simplePos="0" relativeHeight="251680768" behindDoc="0" locked="0" layoutInCell="1" allowOverlap="1" wp14:anchorId="515774F5" wp14:editId="05F07580">
            <wp:simplePos x="0" y="0"/>
            <wp:positionH relativeFrom="margin">
              <wp:align>right</wp:align>
            </wp:positionH>
            <wp:positionV relativeFrom="paragraph">
              <wp:posOffset>595308</wp:posOffset>
            </wp:positionV>
            <wp:extent cx="5400040" cy="2335530"/>
            <wp:effectExtent l="0" t="0" r="0" b="7620"/>
            <wp:wrapSquare wrapText="bothSides"/>
            <wp:docPr id="26" name="Imagen 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Diagrama, Esquemático&#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5400040" cy="2335530"/>
                    </a:xfrm>
                    <a:prstGeom prst="rect">
                      <a:avLst/>
                    </a:prstGeom>
                  </pic:spPr>
                </pic:pic>
              </a:graphicData>
            </a:graphic>
          </wp:anchor>
        </w:drawing>
      </w:r>
      <w:r>
        <w:t xml:space="preserve">La dos arquitecturas y topologías más populares de las </w:t>
      </w:r>
      <w:proofErr w:type="spellStart"/>
      <w:r>
        <w:t>FPGAs</w:t>
      </w:r>
      <w:proofErr w:type="spellEnd"/>
      <w:r>
        <w:t xml:space="preserve"> y que por lo tanto son la base de la</w:t>
      </w:r>
      <w:r w:rsidR="00174DC7">
        <w:t>s</w:t>
      </w:r>
      <w:r>
        <w:t xml:space="preserve"> </w:t>
      </w:r>
      <w:proofErr w:type="spellStart"/>
      <w:r>
        <w:t>eFPGAs</w:t>
      </w:r>
      <w:proofErr w:type="spellEnd"/>
      <w:r>
        <w:t xml:space="preserve"> son: </w:t>
      </w:r>
      <w:proofErr w:type="spellStart"/>
      <w:r>
        <w:t>Mesh-based</w:t>
      </w:r>
      <w:proofErr w:type="spellEnd"/>
      <w:r>
        <w:t xml:space="preserve"> </w:t>
      </w:r>
      <w:proofErr w:type="spellStart"/>
      <w:r>
        <w:t>Interconnect</w:t>
      </w:r>
      <w:proofErr w:type="spellEnd"/>
      <w:r>
        <w:t xml:space="preserve"> y </w:t>
      </w:r>
      <w:proofErr w:type="spellStart"/>
      <w:r>
        <w:t>Tree-based</w:t>
      </w:r>
      <w:proofErr w:type="spellEnd"/>
      <w:r>
        <w:t xml:space="preserve"> </w:t>
      </w:r>
      <w:proofErr w:type="spellStart"/>
      <w:r>
        <w:t>Interconnect</w:t>
      </w:r>
      <w:proofErr w:type="spellEnd"/>
      <w:r>
        <w:t>.</w:t>
      </w:r>
      <w:r>
        <w:br/>
      </w:r>
    </w:p>
    <w:p w14:paraId="47CB4298" w14:textId="2E5BD545" w:rsidR="009A0B19" w:rsidRDefault="009A0B19" w:rsidP="006B66D4"/>
    <w:p w14:paraId="2C6D552A" w14:textId="77B09157" w:rsidR="00D705DE" w:rsidRDefault="00367988" w:rsidP="006B66D4">
      <w:r>
        <w:t xml:space="preserve">Las arquitecturas </w:t>
      </w:r>
      <w:proofErr w:type="spellStart"/>
      <w:r>
        <w:t>Mesh-based</w:t>
      </w:r>
      <w:proofErr w:type="spellEnd"/>
      <w:r>
        <w:t xml:space="preserve"> </w:t>
      </w:r>
      <w:proofErr w:type="spellStart"/>
      <w:r>
        <w:t>Interconect</w:t>
      </w:r>
      <w:proofErr w:type="spellEnd"/>
      <w:r>
        <w:t xml:space="preserve"> (basadas en malla), los </w:t>
      </w:r>
      <w:proofErr w:type="spellStart"/>
      <w:r>
        <w:t>LBs</w:t>
      </w:r>
      <w:proofErr w:type="spellEnd"/>
      <w:r>
        <w:t xml:space="preserve"> se colocan en una cuadrícula 2D y están rodeados de canales de </w:t>
      </w:r>
      <w:r w:rsidR="00D705DE">
        <w:t>enrutamiento,</w:t>
      </w:r>
      <w:r>
        <w:t xml:space="preserve"> las interconexiones de enrutamiento están formadas por bloques de conmutación </w:t>
      </w:r>
      <w:r w:rsidR="000850E6">
        <w:t>(</w:t>
      </w:r>
      <w:proofErr w:type="spellStart"/>
      <w:r>
        <w:t>CB</w:t>
      </w:r>
      <w:r w:rsidR="000850E6">
        <w:t>s</w:t>
      </w:r>
      <w:proofErr w:type="spellEnd"/>
      <w:r w:rsidR="000850E6">
        <w:t>)</w:t>
      </w:r>
      <w:r>
        <w:t xml:space="preserve"> y segmentos de cable </w:t>
      </w:r>
      <w:r w:rsidR="000850E6">
        <w:t>(</w:t>
      </w:r>
      <w:proofErr w:type="spellStart"/>
      <w:r w:rsidR="000850E6">
        <w:t>S</w:t>
      </w:r>
      <w:r>
        <w:t>B</w:t>
      </w:r>
      <w:r w:rsidR="000850E6">
        <w:t>s</w:t>
      </w:r>
      <w:proofErr w:type="spellEnd"/>
      <w:r w:rsidR="000850E6">
        <w:t>)</w:t>
      </w:r>
      <w:r w:rsidR="00D705DE">
        <w:t xml:space="preserve">.  Los bloques CB conectan los bloques lógicos con los canales adyacentes. Los bloques </w:t>
      </w:r>
      <w:proofErr w:type="spellStart"/>
      <w:r w:rsidR="00D705DE">
        <w:t>SBs</w:t>
      </w:r>
      <w:proofErr w:type="spellEnd"/>
      <w:r w:rsidR="00D705DE">
        <w:t xml:space="preserve"> controlan las conexiones entre los enrutados verticales y horizontales.</w:t>
      </w:r>
    </w:p>
    <w:p w14:paraId="669648C2" w14:textId="4DDB8CB9" w:rsidR="006D6F51" w:rsidRDefault="00D705DE" w:rsidP="006B66D4">
      <w:r>
        <w:t xml:space="preserve">Por otro lado, la arquitectura </w:t>
      </w:r>
      <w:proofErr w:type="spellStart"/>
      <w:r>
        <w:t>Tree-based</w:t>
      </w:r>
      <w:proofErr w:type="spellEnd"/>
      <w:r>
        <w:t xml:space="preserve"> </w:t>
      </w:r>
      <w:proofErr w:type="spellStart"/>
      <w:r>
        <w:t>Interconnect</w:t>
      </w:r>
      <w:proofErr w:type="spellEnd"/>
      <w:r>
        <w:t xml:space="preserve"> (basadas en árbol o también llamadas </w:t>
      </w:r>
      <w:r w:rsidR="006D6F51">
        <w:t>jerárquicas multinivel</w:t>
      </w:r>
      <w:r>
        <w:t>)</w:t>
      </w:r>
      <w:r w:rsidR="006D6F51">
        <w:t xml:space="preserve">, en este caso se organizan los bloques lógicos en </w:t>
      </w:r>
      <w:proofErr w:type="spellStart"/>
      <w:proofErr w:type="gramStart"/>
      <w:r w:rsidR="006D6F51">
        <w:t>clusters</w:t>
      </w:r>
      <w:proofErr w:type="spellEnd"/>
      <w:proofErr w:type="gramEnd"/>
      <w:r w:rsidR="006D6F51">
        <w:t xml:space="preserve"> separados y conectados de forma recursiva para formar una estructura de apariencia jerárquica.</w:t>
      </w:r>
      <w:r w:rsidR="006D6F51">
        <w:br/>
        <w:t>Solamente las arquitecturas con más de 2 niveles de jerarquía se consideran jerarquías multinivel.</w:t>
      </w:r>
      <w:r w:rsidR="006D6F51">
        <w:br/>
      </w:r>
      <w:r w:rsidR="00F26779">
        <w:t xml:space="preserve">Cada estructura tiene sus ventajas. </w:t>
      </w:r>
      <w:r w:rsidR="006D6F51">
        <w:t>Los modelos basados en estructura jerárquica están diseñados para maximizar el uso de la lógica,</w:t>
      </w:r>
      <w:r w:rsidR="00B41A9A" w:rsidRPr="00B41A9A">
        <w:t xml:space="preserve"> </w:t>
      </w:r>
      <w:r w:rsidR="00B41A9A">
        <w:t>explota</w:t>
      </w:r>
      <w:r w:rsidR="00EC1E40">
        <w:t>ndo</w:t>
      </w:r>
      <w:r w:rsidR="00B41A9A">
        <w:t xml:space="preserve"> la ubicación de las </w:t>
      </w:r>
      <w:r w:rsidR="00EC1E40">
        <w:t>conexiones, otorgando</w:t>
      </w:r>
      <w:r w:rsidR="00B41A9A">
        <w:t xml:space="preserve"> mayor rendimiento y prestaciones temporales.</w:t>
      </w:r>
      <w:r w:rsidR="00F26779">
        <w:t xml:space="preserve"> </w:t>
      </w:r>
      <w:r w:rsidR="005C2D29" w:rsidRPr="005C2D29">
        <w:t xml:space="preserve">En la estructura basada en árbol, el número de interruptores en serie utilizados para conectar dos </w:t>
      </w:r>
      <w:proofErr w:type="spellStart"/>
      <w:r w:rsidR="005C2D29" w:rsidRPr="005C2D29">
        <w:t>LBs</w:t>
      </w:r>
      <w:proofErr w:type="spellEnd"/>
      <w:r w:rsidR="005C2D29" w:rsidRPr="005C2D29">
        <w:t xml:space="preserve"> aumenta como una función logarítmica de la distancia d de Manhattan mientras que el número de segmentos en serie aumenta linealmente con d para la estructura de malla.</w:t>
      </w:r>
      <w:r w:rsidR="00F26779">
        <w:br/>
        <w:t xml:space="preserve">Sin embargo, el retardo en cables aumenta exponencialmente a mayores niveles jerárquicos empleados, por lo </w:t>
      </w:r>
      <w:r w:rsidR="00B41A9A">
        <w:t>tanto,</w:t>
      </w:r>
      <w:r w:rsidR="00F26779">
        <w:t xml:space="preserve"> el uso de altos niveles </w:t>
      </w:r>
      <w:proofErr w:type="spellStart"/>
      <w:r w:rsidR="00F26779">
        <w:t>jeráquicos</w:t>
      </w:r>
      <w:proofErr w:type="spellEnd"/>
      <w:r w:rsidR="00F26779">
        <w:t xml:space="preserve"> en las </w:t>
      </w:r>
      <w:proofErr w:type="spellStart"/>
      <w:r w:rsidR="00F26779">
        <w:t>FPGAs</w:t>
      </w:r>
      <w:proofErr w:type="spellEnd"/>
      <w:r w:rsidR="00F26779">
        <w:t xml:space="preserve"> basadas en esta arquitectura pueden disminuir su rendimiento.</w:t>
      </w:r>
      <w:r w:rsidR="00F26779">
        <w:br/>
        <w:t>El modelo en malla es más escalable al tener una estructura regular.</w:t>
      </w:r>
      <w:r w:rsidR="00EC1E40">
        <w:fldChar w:fldCharType="begin"/>
      </w:r>
      <w:r w:rsidR="0026586B">
        <w:instrText xml:space="preserve"> ADDIN ZOTERO_ITEM CSL_CITATION {"citationID":"cIuxrewQ","properties":{"formattedCitation":"[11]","plainCitation":"[11]","noteIndex":0},"citationItems":[{"id":168,"uris":["http://zotero.org/users/9367243/items/RR3MRXG9"],"itemData":{"id":168,"type":"article-journal","abstract":"Nowadays, systems-on-chip have reached a level where nonrecurring engineering costs have become a great challenge due to the increase of design complexity and postfabrication errors. Embedded field programmable gate arrays (eFPGAs) represent a viable alternative to overcome these issues since they provide postmanufacturing flexibility that can reduce the number of chip redesigns and amortize chip fabrication cost. In this paper, we present an overview on eFPGAs and their architectures, computer aided design (CAD) tools, and design challenges. An eFPGA must be well-designed and accompanied by an optimized CAD tool suite to respond to target application's requirements in terms of power consumption, area, and performance. In this survey, we studied coarse-grained eFPGAs with customized blocks which are used for domain-specific applications and fine-grained eFPGAs that are used for general purposes but have lower performance. Key words: Embedded field programmable gate array, computer aided design tools, mesh-based architecture, tree-based architecture, field programmable gate array performance","container-title":"Turkish Journal of Electrical Engineering and Computer Sciences","DOI":"10.3906/elk-1901-193","journalAbbreviation":"Turkish Journal of Electrical Engineering and Computer Sciences","page":"17","source":"ResearchGate","title":"A review on embedded field programmable gate array architectures and configuration tools","volume":"28","author":[{"family":"Bouaziz","given":"Khouloud"},{"family":"Obeid","given":"Abdulfattah"},{"family":"Chtourou","given":"Sonda"}],"issued":{"date-parts":[["2020",1,28]]}}}],"schema":"https://github.com/citation-style-language/schema/raw/master/csl-citation.json"} </w:instrText>
      </w:r>
      <w:r w:rsidR="00EC1E40">
        <w:fldChar w:fldCharType="separate"/>
      </w:r>
      <w:r w:rsidR="0026586B" w:rsidRPr="0026586B">
        <w:rPr>
          <w:rFonts w:ascii="Calibri" w:hAnsi="Calibri" w:cs="Calibri"/>
        </w:rPr>
        <w:t>[11]</w:t>
      </w:r>
      <w:r w:rsidR="00EC1E40">
        <w:fldChar w:fldCharType="end"/>
      </w:r>
      <w:r w:rsidR="00F26779">
        <w:t xml:space="preserve"> </w:t>
      </w:r>
    </w:p>
    <w:p w14:paraId="74ED0A25" w14:textId="3C9ECC78" w:rsidR="00862C62" w:rsidRDefault="0038058A" w:rsidP="00571774">
      <w:pPr>
        <w:pStyle w:val="Ttulo2"/>
        <w:numPr>
          <w:ilvl w:val="1"/>
          <w:numId w:val="3"/>
        </w:numPr>
      </w:pPr>
      <w:bookmarkStart w:id="9" w:name="_Hlk103459781"/>
      <w:bookmarkStart w:id="10" w:name="_Toc104248571"/>
      <w:r>
        <w:lastRenderedPageBreak/>
        <w:t xml:space="preserve">Buses de comunicación </w:t>
      </w:r>
      <w:proofErr w:type="spellStart"/>
      <w:r>
        <w:t>On</w:t>
      </w:r>
      <w:proofErr w:type="spellEnd"/>
      <w:r>
        <w:t>-Chip La arquitectura AMBA.</w:t>
      </w:r>
      <w:bookmarkEnd w:id="10"/>
      <w:r>
        <w:t xml:space="preserve"> </w:t>
      </w:r>
      <w:bookmarkEnd w:id="9"/>
      <w:r w:rsidR="006B66D4">
        <w:br/>
      </w:r>
    </w:p>
    <w:p w14:paraId="211AB5C6" w14:textId="49F1E460" w:rsidR="000E3276" w:rsidRDefault="00425308" w:rsidP="006B66D4">
      <w:r w:rsidRPr="00425308">
        <w:rPr>
          <w:noProof/>
        </w:rPr>
        <w:drawing>
          <wp:anchor distT="0" distB="0" distL="114300" distR="114300" simplePos="0" relativeHeight="251691008" behindDoc="0" locked="0" layoutInCell="1" allowOverlap="1" wp14:anchorId="7959AE5F" wp14:editId="5FD3100A">
            <wp:simplePos x="0" y="0"/>
            <wp:positionH relativeFrom="margin">
              <wp:align>center</wp:align>
            </wp:positionH>
            <wp:positionV relativeFrom="paragraph">
              <wp:posOffset>864534</wp:posOffset>
            </wp:positionV>
            <wp:extent cx="5106838" cy="2890077"/>
            <wp:effectExtent l="0" t="0" r="0" b="5715"/>
            <wp:wrapSquare wrapText="bothSides"/>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22">
                      <a:extLst>
                        <a:ext uri="{28A0092B-C50C-407E-A947-70E740481C1C}">
                          <a14:useLocalDpi xmlns:a14="http://schemas.microsoft.com/office/drawing/2010/main" val="0"/>
                        </a:ext>
                      </a:extLst>
                    </a:blip>
                    <a:stretch>
                      <a:fillRect/>
                    </a:stretch>
                  </pic:blipFill>
                  <pic:spPr>
                    <a:xfrm>
                      <a:off x="0" y="0"/>
                      <a:ext cx="5106838" cy="2890077"/>
                    </a:xfrm>
                    <a:prstGeom prst="rect">
                      <a:avLst/>
                    </a:prstGeom>
                  </pic:spPr>
                </pic:pic>
              </a:graphicData>
            </a:graphic>
          </wp:anchor>
        </w:drawing>
      </w:r>
      <w:r w:rsidR="00862C62">
        <w:t xml:space="preserve">La entrada de </w:t>
      </w:r>
      <w:r w:rsidR="00C461E9">
        <w:t xml:space="preserve">los circuitos integrados en la era de los </w:t>
      </w:r>
      <w:proofErr w:type="spellStart"/>
      <w:r w:rsidR="00C461E9">
        <w:t>S</w:t>
      </w:r>
      <w:r w:rsidR="00D5390C">
        <w:t>o</w:t>
      </w:r>
      <w:r w:rsidR="00C461E9">
        <w:t>C</w:t>
      </w:r>
      <w:proofErr w:type="spellEnd"/>
      <w:r w:rsidR="00C461E9">
        <w:t xml:space="preserve">, los cuales se caracterizan como se ha visto en la integración </w:t>
      </w:r>
      <w:r w:rsidR="00C83292">
        <w:t>de</w:t>
      </w:r>
      <w:r w:rsidR="00C461E9">
        <w:t xml:space="preserve"> una gran cantidad de componentes distintos en un mismo chip; </w:t>
      </w:r>
      <w:proofErr w:type="spellStart"/>
      <w:r w:rsidR="00C461E9">
        <w:t>CPUs</w:t>
      </w:r>
      <w:proofErr w:type="spellEnd"/>
      <w:r w:rsidR="00C461E9">
        <w:t xml:space="preserve">, variados </w:t>
      </w:r>
      <w:proofErr w:type="spellStart"/>
      <w:r w:rsidR="00C461E9">
        <w:t>IPs</w:t>
      </w:r>
      <w:proofErr w:type="spellEnd"/>
      <w:r w:rsidR="00C461E9">
        <w:t xml:space="preserve"> de bloques Lógicos, Bloques de Memorias, circuitos con complejas técnicas de multiplexado</w:t>
      </w:r>
      <w:r w:rsidR="00C83292">
        <w:t>, periféricos,</w:t>
      </w:r>
      <w:r w:rsidR="00C461E9">
        <w:t xml:space="preserve"> </w:t>
      </w:r>
      <w:proofErr w:type="spellStart"/>
      <w:r w:rsidR="005A3CD0">
        <w:t>etc</w:t>
      </w:r>
      <w:proofErr w:type="spellEnd"/>
      <w:r w:rsidR="005A3CD0">
        <w:t xml:space="preserve"> </w:t>
      </w:r>
      <w:r w:rsidR="005A3CD0" w:rsidRPr="00425308">
        <w:fldChar w:fldCharType="begin"/>
      </w:r>
      <w:r w:rsidR="0026586B" w:rsidRPr="00425308">
        <w:instrText xml:space="preserve"> ADDIN ZOTERO_ITEM CSL_CITATION {"citationID":"sbzDd53l","properties":{"formattedCitation":"[14]","plainCitation":"[14]","noteIndex":0},"citationItems":[{"id":35,"uris":["http://zotero.org/users/9367243/items/84MF64QN"],"itemData":{"id":35,"type":"article-journal","abstract":"Abstract\n            Architecture of bridge model between AXI Lite and AHB for this paper were simulated using Synopsys VCS and DC in Verilog HDL. Bridge structure mainly comprises of arbitration techniques, control signals, multiplexing techniques for writing data signals and Decoder for reading data section. In this work, bridge model between AHB and AXI lite was simulated and characterized. The proposed model of bridge design provides efficient communication between on chip bus protocols like AXI and AHB on chip in the era of deep sub-micron technology where channel side is reduced as much as 5 nm.","container-title":"Journal of Physics: Conference Series","DOI":"10.1088/1742-6596/1993/1/012008","ISSN":"1742-6588, 1742-6596","issue":"1","journalAbbreviation":"J. Phys.: Conf. Ser.","page":"012008","source":"DOI.org (Crossref)","title":"Bridge Design between AXI Lite and AHB Bus Protocol","volume":"1993","author":[{"family":"Patel","given":"Jaymin"},{"family":"Shah","given":"Yash"},{"family":"He","given":"Lili"}],"issued":{"date-parts":[["2021",8,1]]}}}],"schema":"https://github.com/citation-style-language/schema/raw/master/csl-citation.json"} </w:instrText>
      </w:r>
      <w:r w:rsidR="005A3CD0" w:rsidRPr="00425308">
        <w:fldChar w:fldCharType="separate"/>
      </w:r>
      <w:r w:rsidR="0026586B" w:rsidRPr="00425308">
        <w:rPr>
          <w:rFonts w:ascii="Calibri" w:hAnsi="Calibri" w:cs="Calibri"/>
        </w:rPr>
        <w:t>[14]</w:t>
      </w:r>
      <w:r w:rsidR="005A3CD0" w:rsidRPr="00425308">
        <w:fldChar w:fldCharType="end"/>
      </w:r>
      <w:r w:rsidR="005A3CD0">
        <w:t>.</w:t>
      </w:r>
      <w:r w:rsidR="00D5390C">
        <w:br/>
      </w:r>
    </w:p>
    <w:p w14:paraId="779112BD" w14:textId="05167778" w:rsidR="00862C62" w:rsidRDefault="00862C62" w:rsidP="006B66D4"/>
    <w:p w14:paraId="3023D122" w14:textId="34E1D2C4" w:rsidR="00EF16B1" w:rsidRDefault="00D5390C" w:rsidP="006B66D4">
      <w:pPr>
        <w:rPr>
          <w:sz w:val="18"/>
          <w:szCs w:val="18"/>
        </w:rPr>
      </w:pPr>
      <w:r>
        <w:t xml:space="preserve">Esto produce que el tamaño </w:t>
      </w:r>
      <w:r w:rsidR="00EF16B1">
        <w:t>del diseño</w:t>
      </w:r>
      <w:r>
        <w:t xml:space="preserve"> se incremente cada vez más</w:t>
      </w:r>
      <w:r w:rsidR="00862C62">
        <w:t xml:space="preserve"> </w:t>
      </w:r>
      <w:r w:rsidR="00DB1CFF">
        <w:t xml:space="preserve">y </w:t>
      </w:r>
      <w:r w:rsidR="00862C62">
        <w:t xml:space="preserve">ya no </w:t>
      </w:r>
      <w:r w:rsidR="005A3CD0">
        <w:t>sea</w:t>
      </w:r>
      <w:r w:rsidR="00862C62">
        <w:t xml:space="preserve"> posible realizar el desarrollo entero del proyecto debido a los costes de tiempo y recursos</w:t>
      </w:r>
      <w:r>
        <w:t xml:space="preserve">, es por ello </w:t>
      </w:r>
      <w:r w:rsidR="00862C62">
        <w:t>por lo que</w:t>
      </w:r>
      <w:r>
        <w:t xml:space="preserve"> se hace inevitable el </w:t>
      </w:r>
      <w:r w:rsidR="00E04467">
        <w:t>incremento del uso</w:t>
      </w:r>
      <w:r>
        <w:t xml:space="preserve"> de </w:t>
      </w:r>
      <w:proofErr w:type="spellStart"/>
      <w:r>
        <w:t>IPs</w:t>
      </w:r>
      <w:proofErr w:type="spellEnd"/>
      <w:r w:rsidR="00EF16B1">
        <w:t>.</w:t>
      </w:r>
      <w:r w:rsidR="000E3276">
        <w:t xml:space="preserve">  Gracias a la incorporación de estos bloques se incrementa la velocidad en el diseño</w:t>
      </w:r>
      <w:r w:rsidR="00862C62">
        <w:t xml:space="preserve">. </w:t>
      </w:r>
      <w:r w:rsidR="00862C62">
        <w:br/>
        <w:t>S</w:t>
      </w:r>
      <w:r w:rsidR="000E3276">
        <w:t>in embargo, surge un problema</w:t>
      </w:r>
      <w:r w:rsidR="00862C62">
        <w:t>,</w:t>
      </w:r>
      <w:r w:rsidR="000E3276">
        <w:t xml:space="preserve"> </w:t>
      </w:r>
      <w:r w:rsidR="00862C62">
        <w:t>c</w:t>
      </w:r>
      <w:r w:rsidR="000E3276">
        <w:t>ada bloque por separado puede presentar interfaces de comunicación distintas al proceder de fabricantes distintos.</w:t>
      </w:r>
      <w:r w:rsidR="00EF16B1">
        <w:br/>
      </w:r>
      <w:r w:rsidR="00081713">
        <w:br/>
        <w:t>Todo ello result</w:t>
      </w:r>
      <w:r w:rsidR="00A76B80">
        <w:t>ó</w:t>
      </w:r>
      <w:r w:rsidR="00081713">
        <w:t xml:space="preserve"> en la necesidad de la creación de una arquitectura de comunicación estandarizada que permit</w:t>
      </w:r>
      <w:r w:rsidR="000B766C">
        <w:t>iera</w:t>
      </w:r>
      <w:r w:rsidR="00081713">
        <w:t xml:space="preserve"> la integración correcta de distintos </w:t>
      </w:r>
      <w:proofErr w:type="spellStart"/>
      <w:r w:rsidR="00081713">
        <w:t>IPs</w:t>
      </w:r>
      <w:proofErr w:type="spellEnd"/>
      <w:r w:rsidR="00081713">
        <w:t xml:space="preserve"> en el mismo chip.</w:t>
      </w:r>
      <w:r w:rsidR="000447B9">
        <w:t xml:space="preserve"> </w:t>
      </w:r>
      <w:r w:rsidR="000447B9">
        <w:fldChar w:fldCharType="begin"/>
      </w:r>
      <w:r w:rsidR="000447B9">
        <w:instrText xml:space="preserve"> ADDIN ZOTERO_ITEM CSL_CITATION {"citationID":"tDXIEQwO","properties":{"formattedCitation":"[15]","plainCitation":"[15]","noteIndex":0},"citationItems":[{"id":198,"uris":["http://zotero.org/users/9367243/items/RLN5N996"],"itemData":{"id":198,"type":"article-journal","container-title":"IEICE Transactions on Information and Systems","DOI":"10.1587/transinf.E93.D.2100","ISSN":"0916-8532, 1745-1361","issue":"8","journalAbbreviation":"IEICE Trans. Inf. &amp; Syst.","language":"en","page":"2100-2108","source":"DOI.org (Crossref)","title":"HPChecker: An AMBA AHB On-Chip Bus Protocol Checker with Efficient Verification Mechanisms","title-short":"HPChecker","volume":"E93-D","author":[{"family":"Chen","given":"Liang-Bi"},{"family":"Ju","given":"Jiun-Cheng"},{"family":"Wang","given":"Chien-Chou"},{"family":"Huang","given":"Ing-Jer"}],"issued":{"date-parts":[["2010"]]}}}],"schema":"https://github.com/citation-style-language/schema/raw/master/csl-citation.json"} </w:instrText>
      </w:r>
      <w:r w:rsidR="000447B9">
        <w:fldChar w:fldCharType="separate"/>
      </w:r>
      <w:r w:rsidR="000447B9" w:rsidRPr="000447B9">
        <w:rPr>
          <w:rFonts w:ascii="Calibri" w:hAnsi="Calibri" w:cs="Calibri"/>
        </w:rPr>
        <w:t>[15]</w:t>
      </w:r>
      <w:r w:rsidR="000447B9">
        <w:fldChar w:fldCharType="end"/>
      </w:r>
      <w:r w:rsidR="006C7A08">
        <w:br/>
        <w:t xml:space="preserve">Con este propósito </w:t>
      </w:r>
      <w:r w:rsidR="000B1938">
        <w:t>han ido surgiendo distintas arquitecturas para r</w:t>
      </w:r>
      <w:r w:rsidR="000E3276">
        <w:t>egular</w:t>
      </w:r>
      <w:r w:rsidR="000B1938">
        <w:t xml:space="preserve"> la comunicación </w:t>
      </w:r>
      <w:r w:rsidR="00D224D2">
        <w:t>en los diseños Soc</w:t>
      </w:r>
      <w:r w:rsidR="000B1938">
        <w:t>.</w:t>
      </w:r>
      <w:r w:rsidR="00D224D2">
        <w:br/>
        <w:t xml:space="preserve">Algunas de las arquitecturas desarrolladas son: ARM </w:t>
      </w:r>
      <w:proofErr w:type="spellStart"/>
      <w:r w:rsidR="00D224D2">
        <w:t>Microcontroller</w:t>
      </w:r>
      <w:proofErr w:type="spellEnd"/>
      <w:r w:rsidR="00D224D2">
        <w:t xml:space="preserve"> Bus </w:t>
      </w:r>
      <w:proofErr w:type="spellStart"/>
      <w:r w:rsidR="00D224D2">
        <w:t>Architecture</w:t>
      </w:r>
      <w:proofErr w:type="spellEnd"/>
      <w:r w:rsidR="00D224D2">
        <w:t xml:space="preserve"> (AMBA)</w:t>
      </w:r>
      <w:r w:rsidR="009375B0">
        <w:t xml:space="preserve">, IBM Core </w:t>
      </w:r>
      <w:proofErr w:type="spellStart"/>
      <w:r w:rsidR="009375B0">
        <w:t>Connect</w:t>
      </w:r>
      <w:proofErr w:type="spellEnd"/>
      <w:r w:rsidR="009375B0">
        <w:t xml:space="preserve">, </w:t>
      </w:r>
      <w:proofErr w:type="spellStart"/>
      <w:r w:rsidR="009375B0">
        <w:t>OpenCores</w:t>
      </w:r>
      <w:proofErr w:type="spellEnd"/>
      <w:r w:rsidR="009375B0">
        <w:t xml:space="preserve"> </w:t>
      </w:r>
      <w:proofErr w:type="spellStart"/>
      <w:proofErr w:type="gramStart"/>
      <w:r w:rsidR="009375B0">
        <w:t>Wishborn</w:t>
      </w:r>
      <w:proofErr w:type="spellEnd"/>
      <w:r w:rsidR="009375B0">
        <w:t xml:space="preserve"> </w:t>
      </w:r>
      <w:r w:rsidR="00ED2436">
        <w:t>,</w:t>
      </w:r>
      <w:proofErr w:type="gramEnd"/>
      <w:r w:rsidR="009375B0">
        <w:t xml:space="preserve"> Altera Avalon</w:t>
      </w:r>
      <w:r w:rsidR="00F47DC1">
        <w:t xml:space="preserve"> y </w:t>
      </w:r>
      <w:proofErr w:type="spellStart"/>
      <w:r w:rsidR="00F47DC1">
        <w:t>SiliconBlackplane</w:t>
      </w:r>
      <w:proofErr w:type="spellEnd"/>
      <w:r w:rsidR="00F47DC1">
        <w:t xml:space="preserve"> de SONY </w:t>
      </w:r>
      <w:r w:rsidR="009375B0">
        <w:t>.</w:t>
      </w:r>
      <w:r w:rsidR="00A76B80" w:rsidRPr="007E2757">
        <w:t xml:space="preserve"> </w:t>
      </w:r>
      <w:r w:rsidR="00A76B80" w:rsidRPr="007E2757">
        <w:fldChar w:fldCharType="begin"/>
      </w:r>
      <w:r w:rsidR="000447B9" w:rsidRPr="007E2757">
        <w:instrText xml:space="preserve"> ADDIN ZOTERO_ITEM CSL_CITATION {"citationID":"VC0nai4P","properties":{"formattedCitation":"[16]","plainCitation":"[16]","noteIndex":0},"citationItems":[{"id":59,"uris":["http://zotero.org/users/9367243/items/EVC3CLZW"],"itemData":{"id":59,"type":"paper-conference","container-title":"2016 International Conference on Electrical, Electronics, and Optimization Techniques (ICEEOT)","DOI":"10.1109/ICEEOT.2016.7755276","event":"2016 International Conference on Electrical, Electronics, and Optimization Techniques (ICEEOT)","event-place":"Chennai, India","ISBN":"978-1-4673-9939-5","page":"3121-3124","publisher":"IEEE","publisher-place":"Chennai, India","source":"DOI.org (Crossref)","title":"Physical design implementation of 32-bit AMBA ASB APB module with improved performance","URL":"http://ieeexplore.ieee.org/document/7755276/","author":[{"family":"Gupta","given":"Ashutosh"},{"family":"Rawat","given":"Kiran"},{"family":"Pandey","given":"Sujata"},{"family":"Kumar","given":"Pradeep"},{"family":"Kumar","given":"Saket"},{"family":"Singh","given":"H. P."}],"accessed":{"date-parts":[["2022",3,19]]},"issued":{"date-parts":[["2016",3]]}}}],"schema":"https://github.com/citation-style-language/schema/raw/master/csl-citation.json"} </w:instrText>
      </w:r>
      <w:r w:rsidR="00A76B80" w:rsidRPr="007E2757">
        <w:fldChar w:fldCharType="separate"/>
      </w:r>
      <w:r w:rsidR="000447B9" w:rsidRPr="007E2757">
        <w:rPr>
          <w:rFonts w:ascii="Calibri" w:hAnsi="Calibri" w:cs="Calibri"/>
        </w:rPr>
        <w:t>[16]</w:t>
      </w:r>
      <w:r w:rsidR="00A76B80" w:rsidRPr="007E2757">
        <w:fldChar w:fldCharType="end"/>
      </w:r>
      <w:r w:rsidR="00F47DC1" w:rsidRPr="007E2757">
        <w:fldChar w:fldCharType="begin"/>
      </w:r>
      <w:r w:rsidR="000447B9" w:rsidRPr="007E2757">
        <w:instrText xml:space="preserve"> ADDIN ZOTERO_ITEM CSL_CITATION {"citationID":"Qnnb53Yo","properties":{"formattedCitation":"[17]","plainCitation":"[17]","noteIndex":0},"citationItems":[{"id":88,"uris":["http://zotero.org/users/9367243/items/HUBCG9WZ"],"itemData":{"id":88,"type":"article-journal","abstract":"The electronics industry has entered the era of multi-million-gate chips, and thereXs no turning back. This technology promises new levels of integration on a single chip, called the System-on-a-Chip (SoC) design, but also presents signiﬁcant challenges to the chip designer. Processing cores on a single chip, may number well into the high tens within the next decade, given the current rate of advancements, [1]. Interconnection networks in such an environment are, therefore, becoming more and more important [2]. Currently, on-chip interconnection networks are mostly implemented using buses. For SoC applications, design reuse becomes easier if standard internal connection buses are used for interconnecting components of the design. Design teams developing modules intended for future reuse can design interfaces for the standard bus around their particular modules. This allows future designers to slot the reuse module into their new design simply, which is also based around the same standard bus [3]. In this paper we give an overview of the more popular on-chip bus-based interconnection networks such as AMBA, Avalon, CoreConnect, STBus, Wishbone, etc. The main characteristics of the considered buses in respect to topology, arbitration method, bus-width, and types of data transfers are discussed.","container-title":"Facta universitatis - series: Electronics and Energetics","DOI":"10.2298/FUEE0603405M","ISSN":"0353-3670, 2217-5997","issue":"3","journalAbbreviation":"Facta Univ Electron Energ","language":"en","page":"405-428","source":"DOI.org (Crossref)","title":"An overview of on-chip buses","volume":"19","author":[{"family":"Mitic","given":"Milica"},{"family":"Stojcev","given":"Mile"}],"issued":{"date-parts":[["2006"]]}}}],"schema":"https://github.com/citation-style-language/schema/raw/master/csl-citation.json"} </w:instrText>
      </w:r>
      <w:r w:rsidR="00F47DC1" w:rsidRPr="007E2757">
        <w:fldChar w:fldCharType="separate"/>
      </w:r>
      <w:r w:rsidR="000447B9" w:rsidRPr="007E2757">
        <w:rPr>
          <w:rFonts w:ascii="Calibri" w:hAnsi="Calibri" w:cs="Calibri"/>
        </w:rPr>
        <w:t>[17]</w:t>
      </w:r>
      <w:r w:rsidR="00F47DC1" w:rsidRPr="007E2757">
        <w:fldChar w:fldCharType="end"/>
      </w:r>
    </w:p>
    <w:p w14:paraId="5F4911A2" w14:textId="11365ACE" w:rsidR="00D81C7D" w:rsidRDefault="00D81C7D" w:rsidP="006B66D4">
      <w:pPr>
        <w:rPr>
          <w:sz w:val="18"/>
          <w:szCs w:val="18"/>
        </w:rPr>
      </w:pPr>
    </w:p>
    <w:p w14:paraId="3F26B5E3" w14:textId="3F1B2F51" w:rsidR="00CE09DF" w:rsidRDefault="00EF16B1" w:rsidP="006B66D4">
      <w:r>
        <w:t xml:space="preserve">De todos los buses </w:t>
      </w:r>
      <w:proofErr w:type="spellStart"/>
      <w:r>
        <w:t>On</w:t>
      </w:r>
      <w:proofErr w:type="spellEnd"/>
      <w:r>
        <w:t xml:space="preserve">-Chip (OCB) que han sido desarrollados en el mercado </w:t>
      </w:r>
      <w:r w:rsidR="00A76B80">
        <w:t>uno de aquellos</w:t>
      </w:r>
      <w:r w:rsidR="000E3276">
        <w:t xml:space="preserve"> que se ha proclamado como </w:t>
      </w:r>
      <w:r w:rsidR="00D224D2">
        <w:t xml:space="preserve">un </w:t>
      </w:r>
      <w:r w:rsidR="00862C62">
        <w:t xml:space="preserve">standard de facto es </w:t>
      </w:r>
      <w:r>
        <w:t xml:space="preserve">el bus AMBA </w:t>
      </w:r>
      <w:r w:rsidR="00CE09DF">
        <w:t xml:space="preserve">4.0 introducido </w:t>
      </w:r>
      <w:r>
        <w:t>por ARM</w:t>
      </w:r>
      <w:r w:rsidR="00CE09DF">
        <w:t xml:space="preserve"> en 2010</w:t>
      </w:r>
      <w:r>
        <w:t>.</w:t>
      </w:r>
      <w:r w:rsidR="00F51D51">
        <w:t xml:space="preserve"> </w:t>
      </w:r>
    </w:p>
    <w:p w14:paraId="10F30E8B" w14:textId="5781B559" w:rsidR="00425308" w:rsidRDefault="00425308" w:rsidP="006B66D4"/>
    <w:p w14:paraId="261702C8" w14:textId="77777777" w:rsidR="00425308" w:rsidRDefault="00425308" w:rsidP="006B66D4"/>
    <w:p w14:paraId="263F27D7" w14:textId="62D364BB" w:rsidR="003B7947" w:rsidRDefault="003B7947" w:rsidP="00571774">
      <w:pPr>
        <w:pStyle w:val="Ttulo2"/>
        <w:numPr>
          <w:ilvl w:val="2"/>
          <w:numId w:val="3"/>
        </w:numPr>
      </w:pPr>
      <w:bookmarkStart w:id="11" w:name="_Toc104248572"/>
      <w:r>
        <w:lastRenderedPageBreak/>
        <w:t>Arquitectura AMBA</w:t>
      </w:r>
      <w:bookmarkEnd w:id="11"/>
    </w:p>
    <w:p w14:paraId="62CC3831" w14:textId="77777777" w:rsidR="003B7947" w:rsidRPr="003B7947" w:rsidRDefault="003B7947" w:rsidP="003B7947"/>
    <w:p w14:paraId="0EB3ACE0" w14:textId="6EBC6DB2" w:rsidR="0020021D" w:rsidRDefault="00CE09DF" w:rsidP="006B66D4">
      <w:r>
        <w:t>El “</w:t>
      </w:r>
      <w:proofErr w:type="spellStart"/>
      <w:r w:rsidRPr="008E2726">
        <w:rPr>
          <w:i/>
          <w:iCs/>
        </w:rPr>
        <w:t>Advanced</w:t>
      </w:r>
      <w:proofErr w:type="spellEnd"/>
      <w:r w:rsidRPr="008E2726">
        <w:rPr>
          <w:i/>
          <w:iCs/>
        </w:rPr>
        <w:t xml:space="preserve"> </w:t>
      </w:r>
      <w:proofErr w:type="spellStart"/>
      <w:r w:rsidRPr="008E2726">
        <w:rPr>
          <w:i/>
          <w:iCs/>
        </w:rPr>
        <w:t>Microcontroller</w:t>
      </w:r>
      <w:proofErr w:type="spellEnd"/>
      <w:r w:rsidRPr="008E2726">
        <w:rPr>
          <w:i/>
          <w:iCs/>
        </w:rPr>
        <w:t xml:space="preserve"> Bus </w:t>
      </w:r>
      <w:proofErr w:type="spellStart"/>
      <w:r w:rsidR="008E2726" w:rsidRPr="008E2726">
        <w:rPr>
          <w:i/>
          <w:iCs/>
        </w:rPr>
        <w:t>Architecture</w:t>
      </w:r>
      <w:proofErr w:type="spellEnd"/>
      <w:r w:rsidR="008E2726">
        <w:t>”</w:t>
      </w:r>
      <w:r>
        <w:t xml:space="preserve"> o </w:t>
      </w:r>
      <w:r w:rsidR="008E2726">
        <w:t xml:space="preserve">bus AMBA introduce 5 buses/interfaces: </w:t>
      </w:r>
      <w:proofErr w:type="spellStart"/>
      <w:r w:rsidR="008E2726">
        <w:t>Advanced</w:t>
      </w:r>
      <w:proofErr w:type="spellEnd"/>
      <w:r w:rsidR="008E2726">
        <w:t xml:space="preserve"> </w:t>
      </w:r>
      <w:proofErr w:type="spellStart"/>
      <w:r w:rsidR="008E2726">
        <w:t>eXtensible</w:t>
      </w:r>
      <w:proofErr w:type="spellEnd"/>
      <w:r w:rsidR="008E2726">
        <w:t xml:space="preserve"> Interface (AXI)</w:t>
      </w:r>
      <w:r w:rsidR="0020021D">
        <w:t>,</w:t>
      </w:r>
      <w:proofErr w:type="spellStart"/>
      <w:r w:rsidR="0020021D">
        <w:t>Advanced</w:t>
      </w:r>
      <w:proofErr w:type="spellEnd"/>
      <w:r w:rsidR="0020021D">
        <w:t xml:space="preserve"> High Performance Bus (AHB)</w:t>
      </w:r>
      <w:r w:rsidR="008E2726">
        <w:t xml:space="preserve">, </w:t>
      </w:r>
      <w:proofErr w:type="spellStart"/>
      <w:r w:rsidR="008E2726">
        <w:t>Advanced</w:t>
      </w:r>
      <w:proofErr w:type="spellEnd"/>
      <w:r w:rsidR="008E2726">
        <w:t xml:space="preserve"> </w:t>
      </w:r>
      <w:proofErr w:type="spellStart"/>
      <w:r w:rsidR="008E2726">
        <w:t>Peripheral</w:t>
      </w:r>
      <w:proofErr w:type="spellEnd"/>
      <w:r w:rsidR="008E2726">
        <w:t xml:space="preserve"> Bus (APB) y el </w:t>
      </w:r>
      <w:proofErr w:type="spellStart"/>
      <w:r w:rsidR="008E2726">
        <w:t>Advanced</w:t>
      </w:r>
      <w:proofErr w:type="spellEnd"/>
      <w:r w:rsidR="008E2726">
        <w:t xml:space="preserve"> Trace Bus (ATB)</w:t>
      </w:r>
      <w:r w:rsidR="0020021D" w:rsidRPr="0020021D">
        <w:rPr>
          <w:sz w:val="18"/>
          <w:szCs w:val="18"/>
        </w:rPr>
        <w:t xml:space="preserve"> </w:t>
      </w:r>
      <w:r w:rsidR="0020021D" w:rsidRPr="007E2757">
        <w:fldChar w:fldCharType="begin"/>
      </w:r>
      <w:r w:rsidR="000447B9" w:rsidRPr="007E2757">
        <w:instrText xml:space="preserve"> ADDIN ZOTERO_ITEM CSL_CITATION {"citationID":"XS9XP09y","properties":{"formattedCitation":"[18]","plainCitation":"[18]","noteIndex":0},"citationItems":[{"id":7,"uris":["http://zotero.org/users/9367243/items/RVBCVQBL"],"itemData":{"id":7,"type":"document","title":"Somaraju et al. - 2014 - DESIGN AND IMPLEMENTATION OF THE ADVANCED MICROCON.pdf"}}],"schema":"https://github.com/citation-style-language/schema/raw/master/csl-citation.json"} </w:instrText>
      </w:r>
      <w:r w:rsidR="0020021D" w:rsidRPr="007E2757">
        <w:fldChar w:fldCharType="separate"/>
      </w:r>
      <w:r w:rsidR="000447B9" w:rsidRPr="007E2757">
        <w:rPr>
          <w:rFonts w:ascii="Calibri" w:hAnsi="Calibri" w:cs="Calibri"/>
        </w:rPr>
        <w:t>[18]</w:t>
      </w:r>
      <w:r w:rsidR="0020021D" w:rsidRPr="007E2757">
        <w:fldChar w:fldCharType="end"/>
      </w:r>
      <w:r w:rsidR="008E2726" w:rsidRPr="007E2757">
        <w:t>.</w:t>
      </w:r>
    </w:p>
    <w:p w14:paraId="344DD66D" w14:textId="2927F621" w:rsidR="00DB1CFF" w:rsidRDefault="00DB1CFF" w:rsidP="006B66D4"/>
    <w:p w14:paraId="7D1A245B" w14:textId="0566FA36" w:rsidR="00DB1CFF" w:rsidRDefault="00212BEC" w:rsidP="006B66D4">
      <w:r w:rsidRPr="00212BEC">
        <w:rPr>
          <w:noProof/>
        </w:rPr>
        <w:drawing>
          <wp:anchor distT="0" distB="0" distL="114300" distR="114300" simplePos="0" relativeHeight="251659264" behindDoc="0" locked="0" layoutInCell="1" allowOverlap="1" wp14:anchorId="70458C05" wp14:editId="0A87A389">
            <wp:simplePos x="0" y="0"/>
            <wp:positionH relativeFrom="margin">
              <wp:align>center</wp:align>
            </wp:positionH>
            <wp:positionV relativeFrom="paragraph">
              <wp:posOffset>576514</wp:posOffset>
            </wp:positionV>
            <wp:extent cx="3763645" cy="2957830"/>
            <wp:effectExtent l="0" t="0" r="8255" b="0"/>
            <wp:wrapSquare wrapText="bothSides"/>
            <wp:docPr id="3"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3763645" cy="2957830"/>
                    </a:xfrm>
                    <a:prstGeom prst="rect">
                      <a:avLst/>
                    </a:prstGeom>
                  </pic:spPr>
                </pic:pic>
              </a:graphicData>
            </a:graphic>
            <wp14:sizeRelH relativeFrom="margin">
              <wp14:pctWidth>0</wp14:pctWidth>
            </wp14:sizeRelH>
            <wp14:sizeRelV relativeFrom="margin">
              <wp14:pctHeight>0</wp14:pctHeight>
            </wp14:sizeRelV>
          </wp:anchor>
        </w:drawing>
      </w:r>
      <w:r w:rsidR="00DB1CFF">
        <w:t xml:space="preserve">Desde su aparición en 1990 han ido sucediéndose numerosas versiones de la arquitectura </w:t>
      </w:r>
      <w:r>
        <w:t xml:space="preserve">con el fin de responder a la demanda de nuevos procesadores y tecnologías del mercado </w:t>
      </w:r>
      <w:r w:rsidR="00DB1CFF">
        <w:t>llegando hasta nuestros días con la versión 5.0.</w:t>
      </w:r>
      <w:r w:rsidR="00DB1CFF">
        <w:br/>
      </w:r>
      <w:r w:rsidR="00DB1CFF">
        <w:br/>
      </w:r>
    </w:p>
    <w:p w14:paraId="4758B662" w14:textId="10996B5B" w:rsidR="00DB1CFF" w:rsidRDefault="00DB1CFF" w:rsidP="006B66D4"/>
    <w:p w14:paraId="68B83874" w14:textId="0C62F204" w:rsidR="00212BEC" w:rsidRDefault="00212BEC" w:rsidP="006B66D4"/>
    <w:p w14:paraId="4AEB320F" w14:textId="3BEC428A" w:rsidR="00212BEC" w:rsidRDefault="00212BEC" w:rsidP="006B66D4"/>
    <w:p w14:paraId="71C180D8" w14:textId="2778E112" w:rsidR="00212BEC" w:rsidRDefault="00212BEC" w:rsidP="006B66D4"/>
    <w:p w14:paraId="635F3A17" w14:textId="57447A4B" w:rsidR="00212BEC" w:rsidRDefault="00212BEC" w:rsidP="006B66D4"/>
    <w:p w14:paraId="79146556" w14:textId="1E808922" w:rsidR="00212BEC" w:rsidRDefault="00212BEC" w:rsidP="006B66D4"/>
    <w:p w14:paraId="44199E9D" w14:textId="25E6CEE5" w:rsidR="00212BEC" w:rsidRDefault="00212BEC" w:rsidP="006B66D4"/>
    <w:p w14:paraId="229BE336" w14:textId="5168550D" w:rsidR="00212BEC" w:rsidRDefault="00212BEC" w:rsidP="006B66D4"/>
    <w:p w14:paraId="2A93A3AC" w14:textId="7CFAD00D" w:rsidR="00212BEC" w:rsidRDefault="00212BEC" w:rsidP="006B66D4"/>
    <w:p w14:paraId="3D0C895F" w14:textId="77777777" w:rsidR="00212BEC" w:rsidRDefault="00212BEC" w:rsidP="006B66D4"/>
    <w:p w14:paraId="00CC1574" w14:textId="046FECC8" w:rsidR="00A224A5" w:rsidRDefault="00B66125" w:rsidP="006B66D4">
      <w:r>
        <w:t>Toda la configuración estructura</w:t>
      </w:r>
      <w:r w:rsidR="00E04467">
        <w:t>l</w:t>
      </w:r>
      <w:r>
        <w:t xml:space="preserve">, las señales y la transferencia de módulos </w:t>
      </w:r>
      <w:r w:rsidR="00212BEC">
        <w:t>se encuentra</w:t>
      </w:r>
      <w:r>
        <w:t xml:space="preserve"> </w:t>
      </w:r>
      <w:r w:rsidR="00D224D2">
        <w:t>definida por</w:t>
      </w:r>
      <w:r>
        <w:t xml:space="preserve"> la </w:t>
      </w:r>
      <w:r w:rsidR="00782F26">
        <w:t>especificación</w:t>
      </w:r>
      <w:r>
        <w:t xml:space="preserve"> AMBA.</w:t>
      </w:r>
      <w:r>
        <w:br/>
      </w:r>
      <w:r>
        <w:br/>
      </w:r>
      <w:proofErr w:type="spellStart"/>
      <w:r w:rsidRPr="00B66125">
        <w:rPr>
          <w:b/>
          <w:bCs/>
        </w:rPr>
        <w:t>Advanced</w:t>
      </w:r>
      <w:proofErr w:type="spellEnd"/>
      <w:r w:rsidRPr="00B66125">
        <w:rPr>
          <w:b/>
          <w:bCs/>
        </w:rPr>
        <w:t xml:space="preserve"> </w:t>
      </w:r>
      <w:proofErr w:type="spellStart"/>
      <w:r w:rsidRPr="00B66125">
        <w:rPr>
          <w:b/>
          <w:bCs/>
        </w:rPr>
        <w:t>System</w:t>
      </w:r>
      <w:proofErr w:type="spellEnd"/>
      <w:r w:rsidRPr="00B66125">
        <w:rPr>
          <w:b/>
          <w:bCs/>
        </w:rPr>
        <w:t xml:space="preserve"> Bus (ASB)</w:t>
      </w:r>
      <w:r>
        <w:t>.</w:t>
      </w:r>
      <w:r w:rsidR="00782F26">
        <w:br/>
        <w:t xml:space="preserve">Es un bus que incorpora la arquitectura </w:t>
      </w:r>
      <w:r w:rsidR="009375B0">
        <w:t>Pipeline,</w:t>
      </w:r>
      <w:r w:rsidR="00782F26">
        <w:t xml:space="preserve"> soport</w:t>
      </w:r>
      <w:r w:rsidR="00823B35">
        <w:t>ando</w:t>
      </w:r>
      <w:r w:rsidR="00782F26">
        <w:t xml:space="preserve"> múltiples maestros.</w:t>
      </w:r>
      <w:r w:rsidR="00782F26">
        <w:br/>
        <w:t xml:space="preserve">Su modo standard de operación </w:t>
      </w:r>
      <w:r w:rsidR="00096655">
        <w:t>se encuentra caracterizado por la figura del árbitro (</w:t>
      </w:r>
      <w:proofErr w:type="spellStart"/>
      <w:r w:rsidR="00096655">
        <w:t>arbiter</w:t>
      </w:r>
      <w:proofErr w:type="spellEnd"/>
      <w:r w:rsidR="00096655">
        <w:t>) y el decodificador. El</w:t>
      </w:r>
      <w:r w:rsidR="00823B35">
        <w:t xml:space="preserve"> árbitro decide</w:t>
      </w:r>
      <w:r w:rsidR="00096655">
        <w:t xml:space="preserve"> </w:t>
      </w:r>
      <w:r w:rsidR="0016638F">
        <w:t xml:space="preserve">que </w:t>
      </w:r>
      <w:r w:rsidR="00096655">
        <w:t xml:space="preserve">maestro </w:t>
      </w:r>
      <w:r w:rsidR="0016638F">
        <w:t xml:space="preserve">de aquellos que solicitan acceso </w:t>
      </w:r>
      <w:r w:rsidR="00096655">
        <w:t>al bus</w:t>
      </w:r>
      <w:r w:rsidR="0016638F">
        <w:t xml:space="preserve"> tiene mayor prioridad</w:t>
      </w:r>
      <w:r w:rsidR="00096655">
        <w:t>. Una vez determinado</w:t>
      </w:r>
      <w:r w:rsidR="00823B35">
        <w:t>,</w:t>
      </w:r>
      <w:r w:rsidR="00096655">
        <w:t xml:space="preserve"> el maestro seleccionado inicia la transferencia. </w:t>
      </w:r>
      <w:r w:rsidR="0016638F">
        <w:br/>
        <w:t xml:space="preserve">La figura del decodificador selecciona la dirección del </w:t>
      </w:r>
      <w:r w:rsidR="000B766C">
        <w:t xml:space="preserve">bus </w:t>
      </w:r>
      <w:r w:rsidR="0016638F">
        <w:t xml:space="preserve">esclavo y este último </w:t>
      </w:r>
      <w:r w:rsidR="000B766C">
        <w:t>realiza una respuesta al bus maestro.</w:t>
      </w:r>
      <w:r w:rsidR="000B766C">
        <w:br/>
        <w:t>Una vez realizada esta operación</w:t>
      </w:r>
      <w:r w:rsidR="00BA54A4">
        <w:t>,</w:t>
      </w:r>
      <w:r w:rsidR="000B766C">
        <w:t xml:space="preserve"> los datos son transmitidos entre maestro y esclavo.</w:t>
      </w:r>
      <w:r w:rsidR="000C1146" w:rsidRPr="000C1146">
        <w:t xml:space="preserve"> </w:t>
      </w:r>
      <w:r w:rsidR="000C1146" w:rsidRPr="007E2757">
        <w:fldChar w:fldCharType="begin"/>
      </w:r>
      <w:r w:rsidR="000447B9" w:rsidRPr="007E2757">
        <w:instrText xml:space="preserve"> ADDIN ZOTERO_ITEM CSL_CITATION {"citationID":"fuYgqSRF","properties":{"formattedCitation":"[19]","plainCitation":"[19]","noteIndex":0},"citationItems":[{"id":57,"uris":["http://zotero.org/users/9367243/items/ALZB7TN3"],"itemData":{"id":57,"type":"paper-conference","container-title":"2013 International Conference on Fuzzy Theory and Its Applications (iFUZZY)","DOI":"10.1109/iFuzzy.2013.6825442","event":"2013 International Conference on Fuzzy Theory and Its Applications (iFUZZY)","event-place":"Taipei, Taiwan","ISBN":"978-1-4799-0386-3","page":"234-238","publisher":"IEEE","publisher-place":"Taipei, Taiwan","source":"DOI.org (Crossref)","title":"Design and implementation of AMBA ASB APB bridge","URL":"http://ieeexplore.ieee.org/document/6825442/","author":[{"family":"Manu","given":"B.N"},{"family":"Prabhavathi","given":"P"}],"accessed":{"date-parts":[["2022",3,19]]},"issued":{"date-parts":[["2013",12]]}}}],"schema":"https://github.com/citation-style-language/schema/raw/master/csl-citation.json"} </w:instrText>
      </w:r>
      <w:r w:rsidR="000C1146" w:rsidRPr="007E2757">
        <w:fldChar w:fldCharType="separate"/>
      </w:r>
      <w:r w:rsidR="000447B9" w:rsidRPr="007E2757">
        <w:rPr>
          <w:rFonts w:ascii="Calibri" w:hAnsi="Calibri" w:cs="Calibri"/>
        </w:rPr>
        <w:t>[19]</w:t>
      </w:r>
      <w:r w:rsidR="000C1146" w:rsidRPr="007E2757">
        <w:fldChar w:fldCharType="end"/>
      </w:r>
    </w:p>
    <w:p w14:paraId="4CC85D7B" w14:textId="77777777" w:rsidR="008A2491" w:rsidRDefault="00BD3296" w:rsidP="006B66D4">
      <w:r>
        <w:t xml:space="preserve">Este bus se caracteriza por tener unas altas prestaciones en el diseño con microcontroladores embebidos de 16 y 32 bits, es por ello </w:t>
      </w:r>
      <w:r w:rsidR="000B766C">
        <w:t>por lo que</w:t>
      </w:r>
      <w:r>
        <w:t xml:space="preserve"> soporta correctamente la conexión a memorias </w:t>
      </w:r>
      <w:proofErr w:type="spellStart"/>
      <w:r>
        <w:t>On</w:t>
      </w:r>
      <w:proofErr w:type="spellEnd"/>
      <w:r>
        <w:t xml:space="preserve">-chip, procesadores </w:t>
      </w:r>
      <w:r w:rsidR="008C023C">
        <w:t>o a su vez con memorias externas.</w:t>
      </w:r>
      <w:r w:rsidR="009574E7">
        <w:br/>
      </w:r>
      <w:r w:rsidR="009574E7">
        <w:br/>
        <w:t>Esta arquitectura aparecida con la primera versión de AMBA en 1990 ha sido poco a poco remplazada por versiones más modernas de buses dentro de la arquitectura.</w:t>
      </w:r>
    </w:p>
    <w:p w14:paraId="5F860FA9" w14:textId="7B6780E2" w:rsidR="008C023C" w:rsidRDefault="00D276D8" w:rsidP="006B66D4">
      <w:r>
        <w:br/>
      </w:r>
      <w:r w:rsidR="008C023C">
        <w:br/>
      </w:r>
      <w:proofErr w:type="spellStart"/>
      <w:r w:rsidR="00842CC3" w:rsidRPr="00842CC3">
        <w:rPr>
          <w:b/>
          <w:bCs/>
        </w:rPr>
        <w:lastRenderedPageBreak/>
        <w:t>Advanced</w:t>
      </w:r>
      <w:proofErr w:type="spellEnd"/>
      <w:r w:rsidR="00842CC3" w:rsidRPr="00842CC3">
        <w:rPr>
          <w:b/>
          <w:bCs/>
        </w:rPr>
        <w:t xml:space="preserve"> High Performance Bus (AHB)</w:t>
      </w:r>
      <w:r w:rsidR="00842CC3">
        <w:br/>
        <w:t xml:space="preserve">Este bus </w:t>
      </w:r>
      <w:r w:rsidR="007C160A">
        <w:t xml:space="preserve">surge más tarde que el bus ASB e igual que este último es un bus de </w:t>
      </w:r>
      <w:r w:rsidR="00842CC3">
        <w:t>altas prestaciones incorpora</w:t>
      </w:r>
      <w:r w:rsidR="007C160A">
        <w:t>ndo también</w:t>
      </w:r>
      <w:r w:rsidR="00842CC3">
        <w:t xml:space="preserve"> operaciones de </w:t>
      </w:r>
      <w:r w:rsidR="00ED7971">
        <w:t>P</w:t>
      </w:r>
      <w:r w:rsidR="00842CC3">
        <w:t>ipeline.</w:t>
      </w:r>
      <w:r w:rsidR="00842CC3">
        <w:br/>
      </w:r>
      <w:r w:rsidR="00446F29">
        <w:t>Soporta múltiples maestros y operaciones con alto ancho de banda.</w:t>
      </w:r>
      <w:r w:rsidR="00446F29">
        <w:br/>
      </w:r>
      <w:r w:rsidR="00CD7879">
        <w:t xml:space="preserve">Este sistema se utiliza típicamente con un procesador y la interfaz de </w:t>
      </w:r>
      <w:proofErr w:type="gramStart"/>
      <w:r w:rsidR="00CD7879">
        <w:t>prueba</w:t>
      </w:r>
      <w:proofErr w:type="gramEnd"/>
      <w:r w:rsidR="00CD7879">
        <w:t xml:space="preserve"> sin embargo, es común añadir como buses maestros accesos directos a memoria (DMA) o algún tipo de procesador digital (D</w:t>
      </w:r>
      <w:r w:rsidR="0024673C">
        <w:t>SP</w:t>
      </w:r>
      <w:r w:rsidR="00CD7879">
        <w:t>).</w:t>
      </w:r>
    </w:p>
    <w:p w14:paraId="4F35E111" w14:textId="77777777" w:rsidR="008C023C" w:rsidRDefault="008C023C" w:rsidP="006B66D4"/>
    <w:p w14:paraId="7FA5CFC8" w14:textId="77777777" w:rsidR="008C023C" w:rsidRDefault="008C023C" w:rsidP="006B66D4">
      <w:pPr>
        <w:rPr>
          <w:b/>
          <w:bCs/>
        </w:rPr>
      </w:pPr>
      <w:proofErr w:type="spellStart"/>
      <w:r w:rsidRPr="008C023C">
        <w:rPr>
          <w:b/>
          <w:bCs/>
        </w:rPr>
        <w:t>Advanced</w:t>
      </w:r>
      <w:proofErr w:type="spellEnd"/>
      <w:r w:rsidRPr="008C023C">
        <w:rPr>
          <w:b/>
          <w:bCs/>
        </w:rPr>
        <w:t xml:space="preserve"> </w:t>
      </w:r>
      <w:proofErr w:type="spellStart"/>
      <w:r w:rsidRPr="008C023C">
        <w:rPr>
          <w:b/>
          <w:bCs/>
        </w:rPr>
        <w:t>Peripheral</w:t>
      </w:r>
      <w:proofErr w:type="spellEnd"/>
      <w:r w:rsidRPr="008C023C">
        <w:rPr>
          <w:b/>
          <w:bCs/>
        </w:rPr>
        <w:t xml:space="preserve"> Bus (APB).</w:t>
      </w:r>
    </w:p>
    <w:p w14:paraId="62A36EC1" w14:textId="5F207ACB" w:rsidR="00A224A5" w:rsidRDefault="00A224A5" w:rsidP="00A224A5">
      <w:r>
        <w:t>Se ha</w:t>
      </w:r>
      <w:r w:rsidR="001F1924">
        <w:t xml:space="preserve"> diseño con el objetivo de minimizar al máximo la complejidad de su interfaz y reducir al mínimo su consumo energético.</w:t>
      </w:r>
      <w:r w:rsidR="001F1924">
        <w:br/>
        <w:t xml:space="preserve">Su uso habitual es de interfaz de cualquier </w:t>
      </w:r>
      <w:r>
        <w:t>periférico</w:t>
      </w:r>
      <w:r w:rsidR="001F1924">
        <w:t xml:space="preserve"> que requiere un ancho de banda pequeño</w:t>
      </w:r>
      <w:r w:rsidR="00D276D8">
        <w:t>.</w:t>
      </w:r>
      <w:r w:rsidR="007C160A">
        <w:br/>
        <w:t>Este bus sigue usándose hoy en día en gran medida a diferencia del ASB.</w:t>
      </w:r>
      <w:r w:rsidR="00D276D8">
        <w:br/>
      </w:r>
      <w:r>
        <w:t>Las principales ventajas aportadas de incorporar el bus APB en los diseños son las siguientes:</w:t>
      </w:r>
    </w:p>
    <w:p w14:paraId="56CFA45B" w14:textId="55957328" w:rsidR="00D276D8" w:rsidRDefault="00D276D8" w:rsidP="000856D6">
      <w:pPr>
        <w:pStyle w:val="Prrafodelista"/>
        <w:numPr>
          <w:ilvl w:val="0"/>
          <w:numId w:val="1"/>
        </w:numPr>
      </w:pPr>
      <w:r>
        <w:t>Uso en dispositivos de baja velocidad como bus periférico.</w:t>
      </w:r>
    </w:p>
    <w:p w14:paraId="799182C3" w14:textId="77777777" w:rsidR="00D276D8" w:rsidRDefault="00D276D8" w:rsidP="000856D6">
      <w:pPr>
        <w:pStyle w:val="Prrafodelista"/>
        <w:numPr>
          <w:ilvl w:val="0"/>
          <w:numId w:val="1"/>
        </w:numPr>
      </w:pPr>
      <w:r>
        <w:t>Es síncrono.</w:t>
      </w:r>
    </w:p>
    <w:p w14:paraId="23DE124F" w14:textId="77777777" w:rsidR="00D276D8" w:rsidRDefault="00D276D8" w:rsidP="000856D6">
      <w:pPr>
        <w:pStyle w:val="Prrafodelista"/>
        <w:numPr>
          <w:ilvl w:val="0"/>
          <w:numId w:val="1"/>
        </w:numPr>
      </w:pPr>
      <w:r>
        <w:t>Soporta un solo maestro y no tiene estructura pipeline.</w:t>
      </w:r>
    </w:p>
    <w:p w14:paraId="4942FB1F" w14:textId="19C6BE8C" w:rsidR="00CE09DF" w:rsidRPr="008C023C" w:rsidRDefault="001F1924" w:rsidP="00D276D8">
      <w:r>
        <w:br/>
      </w:r>
      <w:r w:rsidR="008E2726" w:rsidRPr="008C023C">
        <w:br/>
      </w:r>
      <w:r w:rsidR="0024673C">
        <w:t>Es</w:t>
      </w:r>
      <w:r w:rsidR="00E54D13">
        <w:t xml:space="preserve"> </w:t>
      </w:r>
      <w:r w:rsidR="0024673C">
        <w:t>típico</w:t>
      </w:r>
      <w:r w:rsidR="00CD7879">
        <w:t xml:space="preserve"> el uso combinado de varios buses dentro del mismo chip, </w:t>
      </w:r>
      <w:r w:rsidR="0024673C">
        <w:t xml:space="preserve">para ello con el fin de poder </w:t>
      </w:r>
      <w:r w:rsidR="00E54D13">
        <w:t>sincronizar</w:t>
      </w:r>
      <w:r w:rsidR="0024673C">
        <w:t xml:space="preserve"> los datos entre buses se utilizan puentes (bridge) que permiten “traducir” la información de un protocolo a otro.</w:t>
      </w:r>
      <w:r w:rsidR="0024673C">
        <w:br/>
        <w:t xml:space="preserve">En la siguiente imagen se muestra una organización típica en un </w:t>
      </w:r>
      <w:proofErr w:type="spellStart"/>
      <w:r w:rsidR="0024673C">
        <w:t>So</w:t>
      </w:r>
      <w:r w:rsidR="00E04467">
        <w:t>C</w:t>
      </w:r>
      <w:proofErr w:type="spellEnd"/>
      <w:r w:rsidR="0024673C">
        <w:t>, en el cual podrían verse envueltos dos de los buses mencionados.</w:t>
      </w:r>
      <w:r w:rsidR="0024673C">
        <w:br/>
      </w:r>
      <w:r w:rsidR="0024673C">
        <w:br/>
      </w:r>
      <w:r w:rsidR="0024673C" w:rsidRPr="0024673C">
        <w:rPr>
          <w:noProof/>
        </w:rPr>
        <w:drawing>
          <wp:inline distT="0" distB="0" distL="0" distR="0" wp14:anchorId="3A110198" wp14:editId="2186DC17">
            <wp:extent cx="5400040" cy="1806575"/>
            <wp:effectExtent l="0" t="0" r="0" b="3175"/>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24"/>
                    <a:stretch>
                      <a:fillRect/>
                    </a:stretch>
                  </pic:blipFill>
                  <pic:spPr>
                    <a:xfrm>
                      <a:off x="0" y="0"/>
                      <a:ext cx="5400040" cy="1806575"/>
                    </a:xfrm>
                    <a:prstGeom prst="rect">
                      <a:avLst/>
                    </a:prstGeom>
                  </pic:spPr>
                </pic:pic>
              </a:graphicData>
            </a:graphic>
          </wp:inline>
        </w:drawing>
      </w:r>
      <w:r w:rsidR="008E2726" w:rsidRPr="008C023C">
        <w:br/>
      </w:r>
      <w:r w:rsidR="008E2726" w:rsidRPr="008C023C">
        <w:br/>
      </w:r>
    </w:p>
    <w:p w14:paraId="32DB2746" w14:textId="54354F01" w:rsidR="00F76D82" w:rsidRDefault="0024673C" w:rsidP="006B66D4">
      <w:r>
        <w:t xml:space="preserve">Como se ha mencionado anteriormente el bus APB realiza las funciones de bajo consumo con dispositivos </w:t>
      </w:r>
      <w:r w:rsidR="00E54D13">
        <w:t>periféricos,</w:t>
      </w:r>
      <w:r>
        <w:t xml:space="preserve"> por otro </w:t>
      </w:r>
      <w:r w:rsidR="007C160A">
        <w:t>lado,</w:t>
      </w:r>
      <w:r>
        <w:t xml:space="preserve"> la arquitectura </w:t>
      </w:r>
      <w:r w:rsidR="009574E7">
        <w:t>de comunicación</w:t>
      </w:r>
      <w:r>
        <w:t xml:space="preserve"> utilizada para conectar el procesador con memorias y DMA se realiza con un bus de mayor</w:t>
      </w:r>
      <w:r w:rsidR="009574E7">
        <w:t>es</w:t>
      </w:r>
      <w:r>
        <w:t xml:space="preserve"> prestaciones como podría ser el caso de AHB o el ASB.</w:t>
      </w:r>
      <w:r>
        <w:br/>
      </w:r>
    </w:p>
    <w:p w14:paraId="1C24CE7B" w14:textId="77777777" w:rsidR="00201459" w:rsidRDefault="00201459" w:rsidP="006B66D4"/>
    <w:p w14:paraId="55BC4A36" w14:textId="0CAB4820" w:rsidR="00EC0AD3" w:rsidRPr="00F76D82" w:rsidRDefault="00F76D82" w:rsidP="006B66D4">
      <w:pPr>
        <w:rPr>
          <w:b/>
          <w:bCs/>
        </w:rPr>
      </w:pPr>
      <w:proofErr w:type="spellStart"/>
      <w:r w:rsidRPr="00F76D82">
        <w:rPr>
          <w:b/>
          <w:bCs/>
        </w:rPr>
        <w:lastRenderedPageBreak/>
        <w:t>Advanced</w:t>
      </w:r>
      <w:proofErr w:type="spellEnd"/>
      <w:r w:rsidRPr="00F76D82">
        <w:rPr>
          <w:b/>
          <w:bCs/>
        </w:rPr>
        <w:t xml:space="preserve"> </w:t>
      </w:r>
      <w:proofErr w:type="spellStart"/>
      <w:r w:rsidRPr="00F76D82">
        <w:rPr>
          <w:b/>
          <w:bCs/>
        </w:rPr>
        <w:t>eXtensible</w:t>
      </w:r>
      <w:proofErr w:type="spellEnd"/>
      <w:r w:rsidRPr="00F76D82">
        <w:rPr>
          <w:b/>
          <w:bCs/>
        </w:rPr>
        <w:t xml:space="preserve"> </w:t>
      </w:r>
      <w:proofErr w:type="gramStart"/>
      <w:r w:rsidRPr="00F76D82">
        <w:rPr>
          <w:b/>
          <w:bCs/>
        </w:rPr>
        <w:t>Interface</w:t>
      </w:r>
      <w:proofErr w:type="gramEnd"/>
      <w:r w:rsidRPr="00F76D82">
        <w:rPr>
          <w:b/>
          <w:bCs/>
        </w:rPr>
        <w:t xml:space="preserve"> (AXI).</w:t>
      </w:r>
    </w:p>
    <w:p w14:paraId="04731E0A" w14:textId="45FA39DB" w:rsidR="00AE3103" w:rsidRDefault="00F76D82" w:rsidP="006B66D4">
      <w:r>
        <w:t xml:space="preserve">Unos de los buses más extendidos y conocidos de la arquitectura AMBA es el famoso bus AXI. Introducido en la versión 3.0 y ampliado en las sucesivas versiones </w:t>
      </w:r>
      <w:r w:rsidR="004F6106">
        <w:t xml:space="preserve">4.0 y 5.0. goza de un particular aprecio a la hora utilizarse en el diseño de </w:t>
      </w:r>
      <w:proofErr w:type="spellStart"/>
      <w:r w:rsidR="004F6106">
        <w:t>SoCs</w:t>
      </w:r>
      <w:proofErr w:type="spellEnd"/>
      <w:r w:rsidR="004F6106">
        <w:t>.</w:t>
      </w:r>
    </w:p>
    <w:p w14:paraId="2B8A6CB0" w14:textId="21E4DD02" w:rsidR="00AE3103" w:rsidRDefault="00AE3103" w:rsidP="006B66D4">
      <w:r>
        <w:t xml:space="preserve">Estos días prácticamente todos los </w:t>
      </w:r>
      <w:proofErr w:type="spellStart"/>
      <w:r>
        <w:t>IPs</w:t>
      </w:r>
      <w:proofErr w:type="spellEnd"/>
      <w:r>
        <w:t xml:space="preserve"> utilizados en Xilinx hacen uso de esta arquitectura.</w:t>
      </w:r>
      <w:r>
        <w:br/>
        <w:t xml:space="preserve">Los procesadores </w:t>
      </w:r>
      <w:proofErr w:type="spellStart"/>
      <w:r>
        <w:t>Zynq</w:t>
      </w:r>
      <w:proofErr w:type="spellEnd"/>
      <w:r>
        <w:t xml:space="preserve">, </w:t>
      </w:r>
      <w:proofErr w:type="spellStart"/>
      <w:r>
        <w:t>Zynq</w:t>
      </w:r>
      <w:proofErr w:type="spellEnd"/>
      <w:r>
        <w:t xml:space="preserve"> MP, </w:t>
      </w:r>
      <w:proofErr w:type="spellStart"/>
      <w:r>
        <w:t>Microblaze</w:t>
      </w:r>
      <w:proofErr w:type="spellEnd"/>
      <w:r>
        <w:t xml:space="preserve"> y </w:t>
      </w:r>
      <w:r w:rsidR="006605A1">
        <w:t>Versal todos ellos utilizan interfaz AXI.</w:t>
      </w:r>
      <w:r w:rsidR="000E03F3">
        <w:fldChar w:fldCharType="begin"/>
      </w:r>
      <w:r w:rsidR="000447B9">
        <w:instrText xml:space="preserve"> ADDIN ZOTERO_ITEM CSL_CITATION {"citationID":"f05833DB","properties":{"formattedCitation":"[20]","plainCitation":"[20]","noteIndex":0},"citationItems":[{"id":78,"uris":["http://zotero.org/users/9367243/items/YP5YY7FN"],"itemData":{"id":78,"type":"webpage","title":"AXI Basics 1 - Introduction to AXI","URL":"https://support.xilinx.com/s/article/1053914?language=en_US"}}],"schema":"https://github.com/citation-style-language/schema/raw/master/csl-citation.json"} </w:instrText>
      </w:r>
      <w:r w:rsidR="000E03F3">
        <w:fldChar w:fldCharType="separate"/>
      </w:r>
      <w:r w:rsidR="000447B9" w:rsidRPr="000447B9">
        <w:rPr>
          <w:rFonts w:ascii="Calibri" w:hAnsi="Calibri" w:cs="Calibri"/>
        </w:rPr>
        <w:t>[20]</w:t>
      </w:r>
      <w:r w:rsidR="000E03F3">
        <w:fldChar w:fldCharType="end"/>
      </w:r>
      <w:r w:rsidR="000E03F3">
        <w:t xml:space="preserve"> </w:t>
      </w:r>
    </w:p>
    <w:p w14:paraId="215F6745" w14:textId="5E5643D1" w:rsidR="00D45452" w:rsidRDefault="004F6106" w:rsidP="006B66D4">
      <w:r>
        <w:br/>
      </w:r>
      <w:r w:rsidR="003A74F7">
        <w:t xml:space="preserve">Como se ha mencionado anteriormente el AHB es un bus de un único canal soportando múltiples maestros y esclavos para el intercambio de información. Con un árbitro seleccionando el maestro más válido y </w:t>
      </w:r>
      <w:r w:rsidR="003300AB">
        <w:t>un decodificador</w:t>
      </w:r>
      <w:r w:rsidR="003A74F7">
        <w:t xml:space="preserve"> jerarquizando la lista de esclavos disponibles.</w:t>
      </w:r>
      <w:r w:rsidR="003A74F7">
        <w:br/>
        <w:t>El bus AXI nace con la misma filosofía sin embargo a diferencia de los anteriores presenta</w:t>
      </w:r>
      <w:r w:rsidR="003300AB">
        <w:t xml:space="preserve"> varios canales dedicados a las operaciones de lectura y escritura.</w:t>
      </w:r>
      <w:r w:rsidR="00E651F7">
        <w:fldChar w:fldCharType="begin"/>
      </w:r>
      <w:r w:rsidR="000447B9">
        <w:instrText xml:space="preserve"> ADDIN ZOTERO_ITEM CSL_CITATION {"citationID":"FeGsD9RO","properties":{"formattedCitation":"[21]","plainCitation":"[21]","noteIndex":0},"citationItems":[{"id":73,"uris":["http://zotero.org/users/9367243/items/3958XTNJ"],"itemData":{"id":73,"type":"document","title":"Shrivastav et al. - 2011 - Performance Comparison of AMBA Bus-Based System-On.pdf"}}],"schema":"https://github.com/citation-style-language/schema/raw/master/csl-citation.json"} </w:instrText>
      </w:r>
      <w:r w:rsidR="00E651F7">
        <w:fldChar w:fldCharType="separate"/>
      </w:r>
      <w:r w:rsidR="000447B9" w:rsidRPr="000447B9">
        <w:rPr>
          <w:rFonts w:ascii="Calibri" w:hAnsi="Calibri" w:cs="Calibri"/>
        </w:rPr>
        <w:t>[21]</w:t>
      </w:r>
      <w:r w:rsidR="00E651F7">
        <w:fldChar w:fldCharType="end"/>
      </w:r>
      <w:r w:rsidR="00D45452">
        <w:br/>
        <w:t xml:space="preserve">Esta especificación define tres protocolos concretos: </w:t>
      </w:r>
      <w:r w:rsidR="00E36731">
        <w:fldChar w:fldCharType="begin"/>
      </w:r>
      <w:r w:rsidR="000447B9">
        <w:instrText xml:space="preserve"> ADDIN ZOTERO_ITEM CSL_CITATION {"citationID":"rcl1JgWN","properties":{"formattedCitation":"[20]","plainCitation":"[20]","noteIndex":0},"citationItems":[{"id":78,"uris":["http://zotero.org/users/9367243/items/YP5YY7FN"],"itemData":{"id":78,"type":"webpage","title":"AXI Basics 1 - Introduction to AXI","URL":"https://support.xilinx.com/s/article/1053914?language=en_US"}}],"schema":"https://github.com/citation-style-language/schema/raw/master/csl-citation.json"} </w:instrText>
      </w:r>
      <w:r w:rsidR="00E36731">
        <w:fldChar w:fldCharType="separate"/>
      </w:r>
      <w:r w:rsidR="000447B9" w:rsidRPr="000447B9">
        <w:rPr>
          <w:rFonts w:ascii="Calibri" w:hAnsi="Calibri" w:cs="Calibri"/>
        </w:rPr>
        <w:t>[20]</w:t>
      </w:r>
      <w:r w:rsidR="00E36731">
        <w:fldChar w:fldCharType="end"/>
      </w:r>
      <w:r w:rsidR="00274894">
        <w:t xml:space="preserve"> </w:t>
      </w:r>
      <w:r w:rsidR="00274894">
        <w:fldChar w:fldCharType="begin"/>
      </w:r>
      <w:r w:rsidR="000447B9">
        <w:instrText xml:space="preserve"> ADDIN ZOTERO_ITEM CSL_CITATION {"citationID":"ElZ6cxIl","properties":{"formattedCitation":"[22]","plainCitation":"[22]","noteIndex":0},"citationItems":[{"id":194,"uris":["http://zotero.org/users/9367243/items/FAJ8JIGW"],"itemData":{"id":194,"type":"webpage","title":"AXI4-Lite Interface-Introduction to AXI4-Lite","URL":"https://www.realdigital.org/doc/a9fee931f7a172423e1ba73f66ca4081"}}],"schema":"https://github.com/citation-style-language/schema/raw/master/csl-citation.json"} </w:instrText>
      </w:r>
      <w:r w:rsidR="00274894">
        <w:fldChar w:fldCharType="separate"/>
      </w:r>
      <w:r w:rsidR="000447B9" w:rsidRPr="000447B9">
        <w:rPr>
          <w:rFonts w:ascii="Calibri" w:hAnsi="Calibri" w:cs="Calibri"/>
        </w:rPr>
        <w:t>[22]</w:t>
      </w:r>
      <w:r w:rsidR="00274894">
        <w:fldChar w:fldCharType="end"/>
      </w:r>
    </w:p>
    <w:p w14:paraId="578361DF" w14:textId="6B3976DE" w:rsidR="00D45452" w:rsidRDefault="00D45452" w:rsidP="000856D6">
      <w:pPr>
        <w:pStyle w:val="Prrafodelista"/>
        <w:numPr>
          <w:ilvl w:val="0"/>
          <w:numId w:val="13"/>
        </w:numPr>
      </w:pPr>
      <w:r>
        <w:t>AXI4: Es una interfaz de direcciones y datos mapeados en memorias de alto rendimiento. Tiene la capacidad de realizar accesos en modo ráfaga (</w:t>
      </w:r>
      <w:proofErr w:type="spellStart"/>
      <w:r>
        <w:t>burst</w:t>
      </w:r>
      <w:proofErr w:type="spellEnd"/>
      <w:r>
        <w:t>) a dispositivos mapeados en memoria.</w:t>
      </w:r>
      <w:r w:rsidR="001969D5">
        <w:t xml:space="preserve"> Su uso es habitual para memorias de alto rendimiento.</w:t>
      </w:r>
    </w:p>
    <w:p w14:paraId="3E5A6CFC" w14:textId="0F97952E" w:rsidR="001969D5" w:rsidRDefault="001969D5" w:rsidP="000856D6">
      <w:pPr>
        <w:pStyle w:val="Prrafodelista"/>
        <w:numPr>
          <w:ilvl w:val="0"/>
          <w:numId w:val="13"/>
        </w:numPr>
      </w:pPr>
      <w:r>
        <w:t>AXI</w:t>
      </w:r>
      <w:r w:rsidR="00E6470D">
        <w:t>4</w:t>
      </w:r>
      <w:r>
        <w:t>-Lite: Es una derivación simplificada del protocolo AXI4. Su interfaz es más sencilla y carece de capacidad para realizar acceso en modo ráfaga. Su uso típico es para comunicaciones simples asignadas en memorias de bajo rendimiento, en registros de estado y control.</w:t>
      </w:r>
    </w:p>
    <w:p w14:paraId="42271235" w14:textId="16346EF1" w:rsidR="00990148" w:rsidRDefault="00990148" w:rsidP="000856D6">
      <w:pPr>
        <w:pStyle w:val="Prrafodelista"/>
        <w:numPr>
          <w:ilvl w:val="0"/>
          <w:numId w:val="13"/>
        </w:numPr>
      </w:pPr>
      <w:r w:rsidRPr="00990148">
        <w:rPr>
          <w:noProof/>
        </w:rPr>
        <w:drawing>
          <wp:anchor distT="0" distB="0" distL="114300" distR="114300" simplePos="0" relativeHeight="251685888" behindDoc="0" locked="0" layoutInCell="1" allowOverlap="1" wp14:anchorId="7CB18283" wp14:editId="60BB3DB5">
            <wp:simplePos x="0" y="0"/>
            <wp:positionH relativeFrom="margin">
              <wp:posOffset>-635</wp:posOffset>
            </wp:positionH>
            <wp:positionV relativeFrom="paragraph">
              <wp:posOffset>563245</wp:posOffset>
            </wp:positionV>
            <wp:extent cx="5400040" cy="2534920"/>
            <wp:effectExtent l="0" t="0" r="0" b="0"/>
            <wp:wrapSquare wrapText="bothSides"/>
            <wp:docPr id="30" name="Imagen 3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Diagrama&#10;&#10;Descripción generada automáticamente"/>
                    <pic:cNvPicPr/>
                  </pic:nvPicPr>
                  <pic:blipFill>
                    <a:blip r:embed="rId25">
                      <a:extLst>
                        <a:ext uri="{28A0092B-C50C-407E-A947-70E740481C1C}">
                          <a14:useLocalDpi xmlns:a14="http://schemas.microsoft.com/office/drawing/2010/main" val="0"/>
                        </a:ext>
                      </a:extLst>
                    </a:blip>
                    <a:stretch>
                      <a:fillRect/>
                    </a:stretch>
                  </pic:blipFill>
                  <pic:spPr>
                    <a:xfrm>
                      <a:off x="0" y="0"/>
                      <a:ext cx="5400040" cy="2534920"/>
                    </a:xfrm>
                    <a:prstGeom prst="rect">
                      <a:avLst/>
                    </a:prstGeom>
                  </pic:spPr>
                </pic:pic>
              </a:graphicData>
            </a:graphic>
          </wp:anchor>
        </w:drawing>
      </w:r>
      <w:r w:rsidR="001969D5">
        <w:t xml:space="preserve">AXI4-Stream: Es un protocolo unidireccional </w:t>
      </w:r>
      <w:r>
        <w:t>orientado de maestro a esclavo, reservado para la transmisión de datos a alta velocidad.</w:t>
      </w:r>
    </w:p>
    <w:p w14:paraId="7490D110" w14:textId="1A780CD5" w:rsidR="007E2757" w:rsidRDefault="007E2757" w:rsidP="007E2757"/>
    <w:p w14:paraId="0A91050C" w14:textId="1608D588" w:rsidR="007E2757" w:rsidRDefault="007E2757" w:rsidP="007E2757"/>
    <w:p w14:paraId="6BF4828B" w14:textId="5CB5EB27" w:rsidR="007E2757" w:rsidRDefault="007E2757" w:rsidP="007E2757"/>
    <w:p w14:paraId="4A0B1175" w14:textId="1E1E01DC" w:rsidR="007E2757" w:rsidRDefault="007E2757" w:rsidP="007E2757"/>
    <w:p w14:paraId="003A0BB3" w14:textId="77777777" w:rsidR="007E2757" w:rsidRDefault="007E2757" w:rsidP="007E2757"/>
    <w:p w14:paraId="7ACFE824" w14:textId="3F1264B3" w:rsidR="00D422C6" w:rsidRPr="00913DD7" w:rsidRDefault="00D422C6" w:rsidP="00D422C6">
      <w:pPr>
        <w:pStyle w:val="Ttulo2"/>
        <w:numPr>
          <w:ilvl w:val="1"/>
          <w:numId w:val="3"/>
        </w:numPr>
      </w:pPr>
      <w:bookmarkStart w:id="12" w:name="_Toc104248573"/>
      <w:r>
        <w:lastRenderedPageBreak/>
        <w:t xml:space="preserve">Aplicaciones de los </w:t>
      </w:r>
      <w:proofErr w:type="spellStart"/>
      <w:r>
        <w:t>SOCs</w:t>
      </w:r>
      <w:proofErr w:type="spellEnd"/>
      <w:r>
        <w:t xml:space="preserve"> FPGA en la Industria y aportación a los ODS.</w:t>
      </w:r>
      <w:bookmarkEnd w:id="12"/>
      <w:r>
        <w:t xml:space="preserve"> </w:t>
      </w:r>
    </w:p>
    <w:p w14:paraId="092E78CC" w14:textId="56DCE2C1" w:rsidR="00CE09DF" w:rsidRDefault="00CE09DF" w:rsidP="00953456"/>
    <w:p w14:paraId="23CE5DAC" w14:textId="6F289810" w:rsidR="00CE09DF" w:rsidRPr="00132380" w:rsidRDefault="00132380" w:rsidP="00953456">
      <w:pPr>
        <w:rPr>
          <w:color w:val="FF0000"/>
        </w:rPr>
      </w:pPr>
      <w:r w:rsidRPr="00132380">
        <w:rPr>
          <w:color w:val="FF0000"/>
        </w:rPr>
        <w:t>PENDIENTE ACABAR ESTE APARTADO ESTADO DEL ARTE.</w:t>
      </w:r>
    </w:p>
    <w:p w14:paraId="0CA01D33" w14:textId="758CF6F4" w:rsidR="00CE09DF" w:rsidRDefault="00CE09DF" w:rsidP="00953456"/>
    <w:p w14:paraId="3BEAEF25" w14:textId="3EE525B3" w:rsidR="00CE09DF" w:rsidRDefault="00CE09DF" w:rsidP="00953456"/>
    <w:p w14:paraId="77E413E6" w14:textId="03DC5086" w:rsidR="00CE09DF" w:rsidRDefault="00CE09DF" w:rsidP="00953456"/>
    <w:p w14:paraId="3609E2CC" w14:textId="344E75D7" w:rsidR="00CE09DF" w:rsidRDefault="00CE09DF" w:rsidP="00953456"/>
    <w:p w14:paraId="410B88C1" w14:textId="728A312C" w:rsidR="00CE09DF" w:rsidRDefault="00CE09DF" w:rsidP="00953456"/>
    <w:p w14:paraId="3A8D55C1" w14:textId="5B1F8ED3" w:rsidR="00CE09DF" w:rsidRDefault="00CE09DF" w:rsidP="00953456"/>
    <w:p w14:paraId="64B719F4" w14:textId="5F6B95A8" w:rsidR="00CE09DF" w:rsidRDefault="00CE09DF" w:rsidP="00953456"/>
    <w:p w14:paraId="3D593D13" w14:textId="2388E316" w:rsidR="00CE09DF" w:rsidRDefault="00CE09DF" w:rsidP="00953456"/>
    <w:p w14:paraId="557C8D05" w14:textId="263AE457" w:rsidR="00CE09DF" w:rsidRDefault="00CE09DF" w:rsidP="00953456"/>
    <w:p w14:paraId="3C56AA2F" w14:textId="63CB98FA" w:rsidR="00CE09DF" w:rsidRDefault="00CE09DF" w:rsidP="00953456"/>
    <w:p w14:paraId="14B888BD" w14:textId="06626CF1" w:rsidR="00CE09DF" w:rsidRDefault="00CE09DF" w:rsidP="00953456"/>
    <w:p w14:paraId="08FA0876" w14:textId="7B233F1A" w:rsidR="00CE09DF" w:rsidRDefault="00CE09DF" w:rsidP="00953456"/>
    <w:p w14:paraId="1238B70B" w14:textId="24D2D85F" w:rsidR="00CE09DF" w:rsidRDefault="00CE09DF" w:rsidP="00953456"/>
    <w:p w14:paraId="47C370E7" w14:textId="2FCF3732" w:rsidR="00CE09DF" w:rsidRDefault="00CE09DF" w:rsidP="00953456"/>
    <w:p w14:paraId="3B853482" w14:textId="003C33AD" w:rsidR="00CE09DF" w:rsidRDefault="00CE09DF" w:rsidP="00953456"/>
    <w:p w14:paraId="4B7C20B8" w14:textId="4EC2DB99" w:rsidR="00CE09DF" w:rsidRDefault="00CE09DF" w:rsidP="00953456"/>
    <w:p w14:paraId="246F5B5E" w14:textId="2C8EF918" w:rsidR="00ED5665" w:rsidRDefault="00ED5665" w:rsidP="00953456"/>
    <w:p w14:paraId="03F6D73A" w14:textId="2FAB86D1" w:rsidR="00ED5665" w:rsidRDefault="00ED5665" w:rsidP="00953456"/>
    <w:p w14:paraId="625FC2FC" w14:textId="730EECE6" w:rsidR="00ED5665" w:rsidRDefault="00ED5665" w:rsidP="00953456"/>
    <w:p w14:paraId="1EA31F61" w14:textId="1DE40148" w:rsidR="007E2757" w:rsidRDefault="007E2757" w:rsidP="00953456"/>
    <w:p w14:paraId="4F11D9A8" w14:textId="77777777" w:rsidR="007E2757" w:rsidRDefault="007E2757" w:rsidP="00953456"/>
    <w:p w14:paraId="307A7D01" w14:textId="661A5EC9" w:rsidR="00ED5665" w:rsidRDefault="00ED5665" w:rsidP="00953456"/>
    <w:p w14:paraId="1CB3338B" w14:textId="77777777" w:rsidR="00ED5665" w:rsidRDefault="00ED5665" w:rsidP="00953456"/>
    <w:p w14:paraId="419FDF7D" w14:textId="2D4D86DE" w:rsidR="00CE09DF" w:rsidRDefault="00CE09DF" w:rsidP="00953456"/>
    <w:p w14:paraId="123BBEEE" w14:textId="035EA117" w:rsidR="00CE09DF" w:rsidRDefault="00CE09DF" w:rsidP="00953456"/>
    <w:p w14:paraId="6056ABD2" w14:textId="77777777" w:rsidR="00132380" w:rsidRDefault="00132380" w:rsidP="00953456"/>
    <w:p w14:paraId="573A85CF" w14:textId="7B2C2D56" w:rsidR="00CE09DF" w:rsidRDefault="00CE09DF" w:rsidP="00953456"/>
    <w:p w14:paraId="6DE18249" w14:textId="6B56D971" w:rsidR="008567D0" w:rsidRDefault="00434713" w:rsidP="00F13AFF">
      <w:pPr>
        <w:pStyle w:val="Ttulo1"/>
        <w:numPr>
          <w:ilvl w:val="0"/>
          <w:numId w:val="2"/>
        </w:numPr>
      </w:pPr>
      <w:bookmarkStart w:id="13" w:name="_Toc104248574"/>
      <w:r>
        <w:lastRenderedPageBreak/>
        <w:t>Entorno de Trabajo</w:t>
      </w:r>
      <w:bookmarkEnd w:id="13"/>
    </w:p>
    <w:p w14:paraId="55EE8284" w14:textId="3A11D7D2" w:rsidR="003E0B21" w:rsidRDefault="003E0B21" w:rsidP="003E0B21"/>
    <w:p w14:paraId="59917345" w14:textId="66E99383" w:rsidR="003E0B21" w:rsidRDefault="00517E7B" w:rsidP="003E0B21">
      <w:r>
        <w:t>En este apartado se va a abordar el entorno en el cual se han desarrollado los objetivos de este TFG</w:t>
      </w:r>
      <w:r w:rsidR="00783267">
        <w:t>, centrándose en describir las herramientas software que han permitido el desarrollo de las distintas etapas del proceso.</w:t>
      </w:r>
      <w:r w:rsidR="0019000E">
        <w:br/>
      </w:r>
    </w:p>
    <w:p w14:paraId="5C4AA7B6" w14:textId="77777777" w:rsidR="00783267" w:rsidRDefault="00783267" w:rsidP="003E0B21"/>
    <w:p w14:paraId="05251A00" w14:textId="60FFCE86" w:rsidR="00517E7B" w:rsidRDefault="00D556A5" w:rsidP="00517E7B">
      <w:pPr>
        <w:pStyle w:val="Ttulo1"/>
        <w:numPr>
          <w:ilvl w:val="1"/>
          <w:numId w:val="2"/>
        </w:numPr>
      </w:pPr>
      <w:bookmarkStart w:id="14" w:name="_Toc104248575"/>
      <w:r>
        <w:t>Herramientas</w:t>
      </w:r>
      <w:r w:rsidR="00783267">
        <w:t xml:space="preserve"> de desarrollo SW/HW Xilinx</w:t>
      </w:r>
      <w:bookmarkEnd w:id="14"/>
    </w:p>
    <w:p w14:paraId="0E750C78" w14:textId="3B6C0E84" w:rsidR="00783267" w:rsidRDefault="00783267" w:rsidP="00783267"/>
    <w:p w14:paraId="59E2A2DC" w14:textId="0C75E6B8" w:rsidR="00CC20AD" w:rsidRDefault="00783267" w:rsidP="00783267">
      <w:r>
        <w:t xml:space="preserve">Los fabricantes de FPGA ofrecen además de sus dispositivos, herramientas diseñadas y orientadas para la programación y despliegue de diseños en </w:t>
      </w:r>
      <w:r w:rsidR="0019000E">
        <w:t xml:space="preserve">sus propios </w:t>
      </w:r>
      <w:r w:rsidR="00FB7A47">
        <w:t>productos</w:t>
      </w:r>
      <w:r>
        <w:t>.</w:t>
      </w:r>
      <w:r w:rsidR="00CC20AD">
        <w:br/>
        <w:t xml:space="preserve">Para este proyecto al utilizarse una FPGA de la empresa Xilinx se utilizará el entorno de desarrollo </w:t>
      </w:r>
      <w:r w:rsidR="00FB7A47">
        <w:t>de dicha empresa</w:t>
      </w:r>
      <w:r w:rsidR="00CC20AD">
        <w:t xml:space="preserve">. </w:t>
      </w:r>
    </w:p>
    <w:p w14:paraId="246B15F6" w14:textId="380AC6D7" w:rsidR="005C0E92" w:rsidRDefault="00CC20AD" w:rsidP="00783267">
      <w:r>
        <w:t xml:space="preserve">Vivado </w:t>
      </w:r>
      <w:proofErr w:type="spellStart"/>
      <w:r w:rsidR="004C765D">
        <w:t>D</w:t>
      </w:r>
      <w:r>
        <w:t>esign</w:t>
      </w:r>
      <w:proofErr w:type="spellEnd"/>
      <w:r>
        <w:t xml:space="preserve"> </w:t>
      </w:r>
      <w:r w:rsidR="004C765D">
        <w:t>S</w:t>
      </w:r>
      <w:r>
        <w:t xml:space="preserve">uite aparece en 2012 como un entorno cuyo propósito era el desarrollo integrado. Recientemente la compañía ha lanzado una nueva plataforma, </w:t>
      </w:r>
      <w:proofErr w:type="spellStart"/>
      <w:r w:rsidR="004C765D">
        <w:t>Vitis</w:t>
      </w:r>
      <w:proofErr w:type="spellEnd"/>
      <w:r w:rsidR="004C765D">
        <w:t>, que posteriormente también incluyó Vivado. Ambas herramientas permiten crear diseños que se ejecutan en FPGA.</w:t>
      </w:r>
      <w:r w:rsidR="004C765D">
        <w:br/>
      </w:r>
      <w:r w:rsidR="00022615">
        <w:t xml:space="preserve">La aparición de </w:t>
      </w:r>
      <w:proofErr w:type="spellStart"/>
      <w:r w:rsidR="00022615">
        <w:t>Vitis</w:t>
      </w:r>
      <w:proofErr w:type="spellEnd"/>
      <w:r w:rsidR="00022615">
        <w:t xml:space="preserve"> en escena ofreció la posibilidad por un lado de acercar la programación de </w:t>
      </w:r>
      <w:proofErr w:type="spellStart"/>
      <w:r w:rsidR="00022615">
        <w:t>FPGAs</w:t>
      </w:r>
      <w:proofErr w:type="spellEnd"/>
      <w:r w:rsidR="00022615">
        <w:t xml:space="preserve"> a mayor cantidad de programadores alejando esta última de los lenguajes de bajo nivel como </w:t>
      </w:r>
      <w:proofErr w:type="spellStart"/>
      <w:r w:rsidR="00022615">
        <w:t>Verilog</w:t>
      </w:r>
      <w:proofErr w:type="spellEnd"/>
      <w:r w:rsidR="00022615">
        <w:t xml:space="preserve"> y VHDL. Es decir, con sus nuevas funciones de HLS permite la programación de bloques con C/C++ que pueden posteriormente integrarse a bajo nivel con Vivado.</w:t>
      </w:r>
      <w:r w:rsidR="00022615">
        <w:br/>
        <w:t>En contrapartida su uso para la programación secuencial en C/C++ de los procesadores presentes en el diseño.</w:t>
      </w:r>
    </w:p>
    <w:p w14:paraId="7A0ED749" w14:textId="177642FB" w:rsidR="009C4448" w:rsidRDefault="00C3616B" w:rsidP="00783267">
      <w:r>
        <w:t>En base a lo mencionado anteriormente</w:t>
      </w:r>
      <w:r w:rsidR="00022615">
        <w:t>, las herramientas</w:t>
      </w:r>
      <w:r w:rsidR="009C4448">
        <w:t xml:space="preserve"> de Xilinx</w:t>
      </w:r>
      <w:r w:rsidR="00022615">
        <w:t xml:space="preserve"> utilizadas para este proyecto son las siguientes:</w:t>
      </w:r>
    </w:p>
    <w:p w14:paraId="5DD4D045" w14:textId="28A575DB" w:rsidR="009C4448" w:rsidRDefault="009C4448" w:rsidP="00BD6A3F">
      <w:pPr>
        <w:pStyle w:val="Prrafodelista"/>
        <w:numPr>
          <w:ilvl w:val="0"/>
          <w:numId w:val="19"/>
        </w:numPr>
      </w:pPr>
      <w:r w:rsidRPr="009C4448">
        <w:rPr>
          <w:i/>
          <w:iCs/>
        </w:rPr>
        <w:t>Vivado</w:t>
      </w:r>
      <w:r>
        <w:t xml:space="preserve">: Utilizado para la programación en VHDL del hardware y la integración de un </w:t>
      </w:r>
      <w:proofErr w:type="spellStart"/>
      <w:r>
        <w:t>SoC</w:t>
      </w:r>
      <w:proofErr w:type="spellEnd"/>
      <w:r>
        <w:t xml:space="preserve"> incluyendo un procesador</w:t>
      </w:r>
      <w:r w:rsidR="009C01C1">
        <w:t xml:space="preserve"> </w:t>
      </w:r>
      <w:proofErr w:type="spellStart"/>
      <w:r w:rsidR="009C01C1">
        <w:t>softcore</w:t>
      </w:r>
      <w:proofErr w:type="spellEnd"/>
      <w:r>
        <w:t>.</w:t>
      </w:r>
    </w:p>
    <w:p w14:paraId="31E58083" w14:textId="4C7FF343" w:rsidR="009C4448" w:rsidRDefault="009C4448" w:rsidP="009C4448">
      <w:pPr>
        <w:pStyle w:val="Prrafodelista"/>
        <w:rPr>
          <w:i/>
          <w:iCs/>
        </w:rPr>
      </w:pPr>
    </w:p>
    <w:p w14:paraId="63A42ABA" w14:textId="188F0D68" w:rsidR="009C4448" w:rsidRPr="009C01C1" w:rsidRDefault="009C01C1" w:rsidP="00BD6A3F">
      <w:pPr>
        <w:pStyle w:val="Prrafodelista"/>
        <w:numPr>
          <w:ilvl w:val="0"/>
          <w:numId w:val="19"/>
        </w:numPr>
        <w:rPr>
          <w:i/>
          <w:iCs/>
        </w:rPr>
      </w:pPr>
      <w:r w:rsidRPr="009C01C1">
        <w:rPr>
          <w:i/>
          <w:iCs/>
        </w:rPr>
        <w:t xml:space="preserve">Vivado IP </w:t>
      </w:r>
      <w:proofErr w:type="spellStart"/>
      <w:proofErr w:type="gramStart"/>
      <w:r w:rsidRPr="009C01C1">
        <w:rPr>
          <w:i/>
          <w:iCs/>
        </w:rPr>
        <w:t>Packager</w:t>
      </w:r>
      <w:proofErr w:type="spellEnd"/>
      <w:r>
        <w:rPr>
          <w:i/>
          <w:iCs/>
        </w:rPr>
        <w:t xml:space="preserve"> :</w:t>
      </w:r>
      <w:proofErr w:type="gramEnd"/>
      <w:r>
        <w:t xml:space="preserve"> Herramienta disponible dentro de Vivado, permite el desarrollo y empaquetado de módulos </w:t>
      </w:r>
      <w:proofErr w:type="spellStart"/>
      <w:r>
        <w:t>IPs</w:t>
      </w:r>
      <w:proofErr w:type="spellEnd"/>
      <w:r>
        <w:t>.</w:t>
      </w:r>
      <w:r w:rsidR="00BB75E2">
        <w:t xml:space="preserve"> </w:t>
      </w:r>
      <w:r w:rsidR="00DC1846">
        <w:t>Su interfaz es similar a la disponible en Vivado</w:t>
      </w:r>
      <w:r w:rsidR="002F2D39">
        <w:t>.</w:t>
      </w:r>
      <w:r w:rsidR="00DC1846">
        <w:t xml:space="preserve"> </w:t>
      </w:r>
      <w:r w:rsidR="002F2D39">
        <w:t>S</w:t>
      </w:r>
      <w:r w:rsidR="00DC1846">
        <w:t>in embargo</w:t>
      </w:r>
      <w:r w:rsidR="002F2D39">
        <w:t>,</w:t>
      </w:r>
      <w:r w:rsidR="00DC1846">
        <w:t xml:space="preserve"> incluye la posibilidad de generar</w:t>
      </w:r>
      <w:r w:rsidR="0076434C">
        <w:t xml:space="preserve"> una estructura</w:t>
      </w:r>
      <w:r w:rsidR="00BB75E2">
        <w:t xml:space="preserve"> de documentos exportable a otros proyectos</w:t>
      </w:r>
      <w:r w:rsidR="00DC1846">
        <w:t xml:space="preserve"> en </w:t>
      </w:r>
      <w:r w:rsidR="002F2D39">
        <w:t xml:space="preserve">el </w:t>
      </w:r>
      <w:r w:rsidR="00DC1846">
        <w:t>formato IP.</w:t>
      </w:r>
    </w:p>
    <w:p w14:paraId="213AA77C" w14:textId="77777777" w:rsidR="009C4448" w:rsidRDefault="009C4448" w:rsidP="009C4448">
      <w:pPr>
        <w:pStyle w:val="Prrafodelista"/>
      </w:pPr>
    </w:p>
    <w:p w14:paraId="6D289C4E" w14:textId="43436C36" w:rsidR="00022615" w:rsidRPr="00783267" w:rsidRDefault="009C4448" w:rsidP="00BD6A3F">
      <w:pPr>
        <w:pStyle w:val="Prrafodelista"/>
        <w:numPr>
          <w:ilvl w:val="0"/>
          <w:numId w:val="18"/>
        </w:numPr>
      </w:pPr>
      <w:r>
        <w:rPr>
          <w:i/>
          <w:iCs/>
        </w:rPr>
        <w:t xml:space="preserve">Xilinx </w:t>
      </w:r>
      <w:proofErr w:type="spellStart"/>
      <w:r w:rsidR="00022615">
        <w:rPr>
          <w:i/>
          <w:iCs/>
        </w:rPr>
        <w:t>Vitis</w:t>
      </w:r>
      <w:proofErr w:type="spellEnd"/>
      <w:r w:rsidR="00022615">
        <w:rPr>
          <w:i/>
          <w:iCs/>
        </w:rPr>
        <w:t xml:space="preserve">: </w:t>
      </w:r>
      <w:r w:rsidR="00022615">
        <w:t>Antiguo “</w:t>
      </w:r>
      <w:r w:rsidR="00022615" w:rsidRPr="00022615">
        <w:t>Xilinx SDK</w:t>
      </w:r>
      <w:r w:rsidR="00022615">
        <w:t>”</w:t>
      </w:r>
      <w:r w:rsidR="00E17745">
        <w:t>,</w:t>
      </w:r>
      <w:r w:rsidR="00022615">
        <w:t xml:space="preserve"> </w:t>
      </w:r>
      <w:r w:rsidR="00E17745">
        <w:t>se programa</w:t>
      </w:r>
      <w:r>
        <w:t xml:space="preserve"> </w:t>
      </w:r>
      <w:r w:rsidR="0058600D">
        <w:t xml:space="preserve">en </w:t>
      </w:r>
      <w:r>
        <w:t xml:space="preserve">C/C++ para ejecutar </w:t>
      </w:r>
      <w:r w:rsidR="00E17745">
        <w:t>dentro de un</w:t>
      </w:r>
      <w:r>
        <w:t xml:space="preserve"> procesador en un diseño creado en Vivado. Este código habitualmente acaba</w:t>
      </w:r>
      <w:r w:rsidR="009C01C1">
        <w:t>,</w:t>
      </w:r>
      <w:r>
        <w:t xml:space="preserve"> parcialmente, por configurar y controlar ciertos elementos del hardware.</w:t>
      </w:r>
      <w:r>
        <w:br/>
      </w:r>
    </w:p>
    <w:p w14:paraId="76DCE01D" w14:textId="128E9D64" w:rsidR="00D64266" w:rsidRDefault="00D64266" w:rsidP="00953456"/>
    <w:p w14:paraId="0438CBB1" w14:textId="11EAE7EC" w:rsidR="00D64266" w:rsidRDefault="00D64266" w:rsidP="00953456"/>
    <w:p w14:paraId="7BCFF90F" w14:textId="7492BAB8" w:rsidR="00D64266" w:rsidRDefault="00D64266" w:rsidP="00953456"/>
    <w:p w14:paraId="3C1211DD" w14:textId="1C443037" w:rsidR="00D64266" w:rsidRDefault="00D64266" w:rsidP="00953456"/>
    <w:p w14:paraId="2FE3BDC6" w14:textId="5ADED966" w:rsidR="00377FA4" w:rsidRDefault="007845EA" w:rsidP="000856D6">
      <w:pPr>
        <w:pStyle w:val="Ttulo1"/>
        <w:numPr>
          <w:ilvl w:val="0"/>
          <w:numId w:val="2"/>
        </w:numPr>
      </w:pPr>
      <w:bookmarkStart w:id="15" w:name="_Toc104248576"/>
      <w:r>
        <w:lastRenderedPageBreak/>
        <w:t>Motores sin escobillas (</w:t>
      </w:r>
      <w:proofErr w:type="spellStart"/>
      <w:r>
        <w:t>Brushless</w:t>
      </w:r>
      <w:proofErr w:type="spellEnd"/>
      <w:r>
        <w:t>)</w:t>
      </w:r>
      <w:bookmarkEnd w:id="15"/>
    </w:p>
    <w:p w14:paraId="5A351F23" w14:textId="04A49F95" w:rsidR="00E17745" w:rsidRDefault="00E17745" w:rsidP="00E17745"/>
    <w:p w14:paraId="3A8ABD6B" w14:textId="05679CB5" w:rsidR="00E17745" w:rsidRPr="00E17745" w:rsidRDefault="00E17745" w:rsidP="00E17745">
      <w:r>
        <w:t xml:space="preserve">En el siguiente apartado y coincidiendo con uno de los objetivos del TFG, se va a realizar una introducción al funcionamiento de los motores </w:t>
      </w:r>
      <w:proofErr w:type="spellStart"/>
      <w:r>
        <w:t>brushless</w:t>
      </w:r>
      <w:proofErr w:type="spellEnd"/>
      <w:r>
        <w:t>. Con el fin, de transmitir aquellos conceptos necesarios para su control y alimentación.</w:t>
      </w:r>
    </w:p>
    <w:p w14:paraId="6A63FE0C" w14:textId="62B21C1A" w:rsidR="007845EA" w:rsidRDefault="007845EA" w:rsidP="007845EA">
      <w:pPr>
        <w:pStyle w:val="Ttulo1"/>
        <w:numPr>
          <w:ilvl w:val="1"/>
          <w:numId w:val="2"/>
        </w:numPr>
      </w:pPr>
      <w:bookmarkStart w:id="16" w:name="_Toc104248577"/>
      <w:r>
        <w:t>Control y alimentación de los motores sin escobillas.</w:t>
      </w:r>
      <w:bookmarkEnd w:id="16"/>
    </w:p>
    <w:p w14:paraId="5D711131" w14:textId="55AD7C03" w:rsidR="00B65C8C" w:rsidRDefault="00B65C8C" w:rsidP="00B65C8C"/>
    <w:p w14:paraId="5FA5EB72" w14:textId="65ED02CF" w:rsidR="00B1367A" w:rsidRDefault="00B65C8C" w:rsidP="00B65C8C">
      <w:r>
        <w:t>Los motores sin escobillas se caracterizan por tener una alimentación diferente a los motores de CC con escobillas.</w:t>
      </w:r>
      <w:r>
        <w:br/>
        <w:t>Mientras que para estos últimos la excitación del motor se realiza aplicando una diferencia de potencial en sus bornas. Los motores sin escobillas “</w:t>
      </w:r>
      <w:proofErr w:type="spellStart"/>
      <w:r>
        <w:t>brushless</w:t>
      </w:r>
      <w:proofErr w:type="spellEnd"/>
      <w:r>
        <w:t xml:space="preserve">” tienen la peculiaridad de necesitar </w:t>
      </w:r>
      <w:r w:rsidR="008567D0">
        <w:t>un control en la alimentación de sus bobinas con el objetivo de hacer girar su rotor.</w:t>
      </w:r>
    </w:p>
    <w:p w14:paraId="5091B895" w14:textId="77777777" w:rsidR="007845EA" w:rsidRDefault="007845EA" w:rsidP="00B65C8C"/>
    <w:p w14:paraId="7B466F5E" w14:textId="66EB994A" w:rsidR="00B1367A" w:rsidRDefault="00B1367A" w:rsidP="00B1367A">
      <w:pPr>
        <w:pStyle w:val="Ttulo1"/>
        <w:numPr>
          <w:ilvl w:val="0"/>
          <w:numId w:val="2"/>
        </w:numPr>
      </w:pPr>
      <w:bookmarkStart w:id="17" w:name="_Toc104248578"/>
      <w:r>
        <w:t>Desarrollo y creación de un SOC en FPGA</w:t>
      </w:r>
      <w:bookmarkEnd w:id="17"/>
    </w:p>
    <w:p w14:paraId="77649395" w14:textId="687EA3F4" w:rsidR="00B1367A" w:rsidRDefault="00B1367A" w:rsidP="00B1367A"/>
    <w:p w14:paraId="5D64A5F9" w14:textId="42E34155" w:rsidR="00B1367A" w:rsidRDefault="007845EA" w:rsidP="00B1367A">
      <w:r>
        <w:t xml:space="preserve">El siguiente apartado y núcleo de este proyecto aborda las fases realizadas desde el diseño hasta su consecución de un </w:t>
      </w:r>
      <w:proofErr w:type="spellStart"/>
      <w:r>
        <w:t>SoC</w:t>
      </w:r>
      <w:proofErr w:type="spellEnd"/>
      <w:r>
        <w:t xml:space="preserve"> en un FPGA con el uso de las herramientas de Xilinx.</w:t>
      </w:r>
      <w:r>
        <w:br/>
      </w:r>
    </w:p>
    <w:p w14:paraId="57E55A93" w14:textId="4DE6D33D" w:rsidR="00CB2EF7" w:rsidRDefault="00CB2EF7" w:rsidP="00CB2EF7">
      <w:pPr>
        <w:pStyle w:val="Ttulo1"/>
        <w:numPr>
          <w:ilvl w:val="1"/>
          <w:numId w:val="2"/>
        </w:numPr>
      </w:pPr>
      <w:bookmarkStart w:id="18" w:name="_Toc104248579"/>
      <w:r>
        <w:t>Planificación.</w:t>
      </w:r>
      <w:bookmarkEnd w:id="18"/>
    </w:p>
    <w:p w14:paraId="234E2555" w14:textId="223566C3" w:rsidR="007845EA" w:rsidRDefault="00CB2EF7" w:rsidP="00B1367A">
      <w:r>
        <w:br/>
        <w:t xml:space="preserve">El desarrollo de un IP, su integración en un </w:t>
      </w:r>
      <w:proofErr w:type="spellStart"/>
      <w:r>
        <w:t>SoC</w:t>
      </w:r>
      <w:proofErr w:type="spellEnd"/>
      <w:r>
        <w:t xml:space="preserve"> y posterior programación a alto nivel es una tarea compleja la cual requiere de una planificación minuciosa en el diseño de las distintas fases del proceso. Esto es debido a la combinación de programación Hardware con programación Software</w:t>
      </w:r>
      <w:r w:rsidR="003B6EF5">
        <w:t>.</w:t>
      </w:r>
      <w:r>
        <w:t xml:space="preserve"> </w:t>
      </w:r>
      <w:r w:rsidR="003B6EF5">
        <w:t>L</w:t>
      </w:r>
      <w:r>
        <w:t>os errores pueden resultar en cuellos de botella muy grandes durante las fases de pruebas acarreando retrasos altos.</w:t>
      </w:r>
      <w:r>
        <w:br/>
      </w:r>
      <w:r>
        <w:br/>
      </w:r>
      <w:r w:rsidR="00DD7DA0">
        <w:t>Las fases del proceso desde su inicio hasta consecución son las siguientes.</w:t>
      </w:r>
    </w:p>
    <w:p w14:paraId="57A2909A" w14:textId="54312555" w:rsidR="00DD7DA0" w:rsidRDefault="00DD7DA0" w:rsidP="00BD6A3F">
      <w:pPr>
        <w:pStyle w:val="Prrafodelista"/>
        <w:numPr>
          <w:ilvl w:val="0"/>
          <w:numId w:val="20"/>
        </w:numPr>
      </w:pPr>
      <w:r>
        <w:t>Fase de diseño</w:t>
      </w:r>
      <w:r w:rsidR="009D01FE">
        <w:t xml:space="preserve"> general</w:t>
      </w:r>
      <w:r>
        <w:t>.</w:t>
      </w:r>
    </w:p>
    <w:p w14:paraId="0C44CD50" w14:textId="189DD8DC" w:rsidR="00DD7DA0" w:rsidRDefault="00F17298" w:rsidP="00BD6A3F">
      <w:pPr>
        <w:pStyle w:val="Prrafodelista"/>
        <w:numPr>
          <w:ilvl w:val="0"/>
          <w:numId w:val="20"/>
        </w:numPr>
      </w:pPr>
      <w:r>
        <w:t>Desarrollo IP</w:t>
      </w:r>
    </w:p>
    <w:p w14:paraId="7A952604" w14:textId="702102FD" w:rsidR="00F17298" w:rsidRDefault="00F17298" w:rsidP="00BD6A3F">
      <w:pPr>
        <w:pStyle w:val="Prrafodelista"/>
        <w:numPr>
          <w:ilvl w:val="1"/>
          <w:numId w:val="20"/>
        </w:numPr>
      </w:pPr>
      <w:r>
        <w:t>Diseño</w:t>
      </w:r>
    </w:p>
    <w:p w14:paraId="3D7C9CC5" w14:textId="495EA5D9" w:rsidR="00F17298" w:rsidRDefault="00F56F5C" w:rsidP="00BD6A3F">
      <w:pPr>
        <w:pStyle w:val="Prrafodelista"/>
        <w:numPr>
          <w:ilvl w:val="1"/>
          <w:numId w:val="20"/>
        </w:numPr>
      </w:pPr>
      <w:r>
        <w:t>Programación</w:t>
      </w:r>
      <w:r w:rsidR="00F17298">
        <w:t xml:space="preserve"> Hardware</w:t>
      </w:r>
    </w:p>
    <w:p w14:paraId="53EC8837" w14:textId="0C52082E" w:rsidR="00F17298" w:rsidRDefault="00F17298" w:rsidP="00BD6A3F">
      <w:pPr>
        <w:pStyle w:val="Prrafodelista"/>
        <w:numPr>
          <w:ilvl w:val="1"/>
          <w:numId w:val="20"/>
        </w:numPr>
      </w:pPr>
      <w:r>
        <w:t>Integración y empaquetado del hardware en IP</w:t>
      </w:r>
    </w:p>
    <w:p w14:paraId="12DBD4A3" w14:textId="03C1802E" w:rsidR="00F17298" w:rsidRDefault="00F17298" w:rsidP="00BD6A3F">
      <w:pPr>
        <w:pStyle w:val="Prrafodelista"/>
        <w:numPr>
          <w:ilvl w:val="0"/>
          <w:numId w:val="20"/>
        </w:numPr>
      </w:pPr>
      <w:r>
        <w:t xml:space="preserve">Desarrollo e integración del IP en un </w:t>
      </w:r>
      <w:proofErr w:type="spellStart"/>
      <w:r>
        <w:t>SoC.</w:t>
      </w:r>
      <w:proofErr w:type="spellEnd"/>
    </w:p>
    <w:p w14:paraId="7786AD22" w14:textId="315F1291" w:rsidR="00DD7DA0" w:rsidRDefault="00DD7DA0" w:rsidP="00BD6A3F">
      <w:pPr>
        <w:pStyle w:val="Prrafodelista"/>
        <w:numPr>
          <w:ilvl w:val="0"/>
          <w:numId w:val="20"/>
        </w:numPr>
      </w:pPr>
      <w:r>
        <w:t>Desarrollo Software.</w:t>
      </w:r>
    </w:p>
    <w:p w14:paraId="275824D0" w14:textId="12895D02" w:rsidR="00F17298" w:rsidRDefault="00F17298" w:rsidP="00BD6A3F">
      <w:pPr>
        <w:pStyle w:val="Prrafodelista"/>
        <w:numPr>
          <w:ilvl w:val="0"/>
          <w:numId w:val="20"/>
        </w:numPr>
      </w:pPr>
      <w:r>
        <w:t>Despliegue.</w:t>
      </w:r>
    </w:p>
    <w:p w14:paraId="2F54F6E4" w14:textId="49670FD8" w:rsidR="00B1367A" w:rsidRDefault="00B1367A" w:rsidP="00B1367A"/>
    <w:p w14:paraId="11D79BA7" w14:textId="177B0267" w:rsidR="002C4A72" w:rsidRDefault="002C4A72" w:rsidP="00B1367A"/>
    <w:p w14:paraId="14B0E0F5" w14:textId="60B2DF75" w:rsidR="002C4A72" w:rsidRDefault="002C4A72" w:rsidP="00B1367A"/>
    <w:p w14:paraId="0EE20EB9" w14:textId="401F9354" w:rsidR="002C4A72" w:rsidRDefault="002C4A72" w:rsidP="002C4A72">
      <w:pPr>
        <w:pStyle w:val="Ttulo1"/>
        <w:numPr>
          <w:ilvl w:val="1"/>
          <w:numId w:val="2"/>
        </w:numPr>
      </w:pPr>
      <w:bookmarkStart w:id="19" w:name="_Toc104248580"/>
      <w:r>
        <w:lastRenderedPageBreak/>
        <w:t>Fase de diseño</w:t>
      </w:r>
      <w:r w:rsidR="006E5FB3">
        <w:t xml:space="preserve"> general</w:t>
      </w:r>
      <w:r>
        <w:t>.</w:t>
      </w:r>
      <w:bookmarkEnd w:id="19"/>
    </w:p>
    <w:p w14:paraId="5F09FB20" w14:textId="09B1EF25" w:rsidR="00B1367A" w:rsidRDefault="00B1367A" w:rsidP="00B1367A"/>
    <w:p w14:paraId="0A301046" w14:textId="08812D5B" w:rsidR="002C4A72" w:rsidRDefault="009D01FE" w:rsidP="00B1367A">
      <w:r>
        <w:t>El objetivo de esta fase es planificar correctamente cada parte a fin de poder realizar correctamente la integración del sistema.</w:t>
      </w:r>
      <w:r>
        <w:br/>
        <w:t xml:space="preserve">Esta tarea es compleja debido a la gran cantidad de elementos que intervienen desde la programación individual de módulos, el uso de </w:t>
      </w:r>
      <w:proofErr w:type="spellStart"/>
      <w:r>
        <w:t>IPs</w:t>
      </w:r>
      <w:proofErr w:type="spellEnd"/>
      <w:r>
        <w:t xml:space="preserve"> externos y la alta cantidad de señales.</w:t>
      </w:r>
    </w:p>
    <w:p w14:paraId="3E243ADD" w14:textId="76617A15" w:rsidR="006E5FB3" w:rsidRDefault="006E5FB3" w:rsidP="00B1367A">
      <w:r>
        <w:t xml:space="preserve">Cada fase del proyecto debe tener su propia etapa de diseño, sin embargo, con el objetivo de abarcar todo el proyecto el diseño general de este mismo </w:t>
      </w:r>
      <w:r w:rsidR="00D160EA">
        <w:t>resulta en el siguiente</w:t>
      </w:r>
      <w:r>
        <w:t>.</w:t>
      </w:r>
    </w:p>
    <w:p w14:paraId="52EB16BA" w14:textId="45769074" w:rsidR="00B1367A" w:rsidRDefault="00C52FAB" w:rsidP="00B1367A">
      <w:r>
        <w:rPr>
          <w:noProof/>
        </w:rPr>
        <w:drawing>
          <wp:anchor distT="0" distB="0" distL="114300" distR="114300" simplePos="0" relativeHeight="251692032" behindDoc="0" locked="0" layoutInCell="1" allowOverlap="1" wp14:anchorId="726906D5" wp14:editId="191EEE8D">
            <wp:simplePos x="0" y="0"/>
            <wp:positionH relativeFrom="margin">
              <wp:align>right</wp:align>
            </wp:positionH>
            <wp:positionV relativeFrom="paragraph">
              <wp:posOffset>-2515</wp:posOffset>
            </wp:positionV>
            <wp:extent cx="5400040" cy="2587625"/>
            <wp:effectExtent l="0" t="0" r="0" b="3175"/>
            <wp:wrapSquare wrapText="bothSides"/>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040" cy="2587625"/>
                    </a:xfrm>
                    <a:prstGeom prst="rect">
                      <a:avLst/>
                    </a:prstGeom>
                    <a:noFill/>
                    <a:ln>
                      <a:noFill/>
                    </a:ln>
                  </pic:spPr>
                </pic:pic>
              </a:graphicData>
            </a:graphic>
          </wp:anchor>
        </w:drawing>
      </w:r>
    </w:p>
    <w:p w14:paraId="1CFB02E4" w14:textId="77777777" w:rsidR="00C52FAB" w:rsidRDefault="006E5FB3" w:rsidP="00B65C8C">
      <w:r>
        <w:t xml:space="preserve">Como se puede apreciar la imagen del diseño general está simplificada con el objetivo de no cargar </w:t>
      </w:r>
      <w:r w:rsidR="00C52FAB">
        <w:t>el esquema</w:t>
      </w:r>
      <w:r>
        <w:t xml:space="preserve"> con elementos menores. Se han seleccionado varios </w:t>
      </w:r>
      <w:r w:rsidR="00D160EA">
        <w:t>bloques</w:t>
      </w:r>
      <w:r>
        <w:t xml:space="preserve"> </w:t>
      </w:r>
      <w:r w:rsidR="00D160EA">
        <w:t xml:space="preserve">principales, </w:t>
      </w:r>
      <w:r>
        <w:t xml:space="preserve">con las entradas y salidas </w:t>
      </w:r>
      <w:r w:rsidR="00D160EA">
        <w:t>de</w:t>
      </w:r>
      <w:r>
        <w:t xml:space="preserve"> mayor importancia.</w:t>
      </w:r>
    </w:p>
    <w:p w14:paraId="1B726BF8" w14:textId="2900C10E" w:rsidR="006E5FB3" w:rsidRDefault="006E5FB3" w:rsidP="00B65C8C">
      <w:r>
        <w:br/>
      </w:r>
      <w:r w:rsidR="00C52FAB">
        <w:t>Bloques</w:t>
      </w:r>
    </w:p>
    <w:p w14:paraId="3B1C1FB2" w14:textId="051A645A" w:rsidR="00D33531" w:rsidRDefault="006E5FB3" w:rsidP="00BD6A3F">
      <w:pPr>
        <w:pStyle w:val="Prrafodelista"/>
        <w:numPr>
          <w:ilvl w:val="0"/>
          <w:numId w:val="18"/>
        </w:numPr>
      </w:pPr>
      <w:r>
        <w:t xml:space="preserve">IP Controlador Motor: Este bloque representa </w:t>
      </w:r>
      <w:r w:rsidR="00D33531">
        <w:t>el IP que gestionará el control del motor sin escobillas, en su interior se concentra toda la lógica programada en hardware necesaria para generar las señales de control del motor.</w:t>
      </w:r>
    </w:p>
    <w:p w14:paraId="3C2F70E6" w14:textId="706F6680" w:rsidR="00D160EA" w:rsidRDefault="00D33531" w:rsidP="00BD6A3F">
      <w:pPr>
        <w:pStyle w:val="Prrafodelista"/>
        <w:numPr>
          <w:ilvl w:val="0"/>
          <w:numId w:val="18"/>
        </w:numPr>
      </w:pPr>
      <w:r>
        <w:t xml:space="preserve">Procesador: </w:t>
      </w:r>
      <w:r w:rsidR="00D160EA">
        <w:t>Este bloque representa el procesador (</w:t>
      </w:r>
      <w:proofErr w:type="spellStart"/>
      <w:r w:rsidR="00D160EA">
        <w:t>Microblaze</w:t>
      </w:r>
      <w:proofErr w:type="spellEnd"/>
      <w:r w:rsidR="00D160EA">
        <w:t>) embebido en la FPGA.</w:t>
      </w:r>
    </w:p>
    <w:p w14:paraId="7CBC2266" w14:textId="500863B0" w:rsidR="00EF2A01" w:rsidRDefault="00EF2A01" w:rsidP="00BD6A3F">
      <w:pPr>
        <w:pStyle w:val="Prrafodelista"/>
        <w:numPr>
          <w:ilvl w:val="0"/>
          <w:numId w:val="18"/>
        </w:numPr>
      </w:pPr>
      <w:r>
        <w:t>Bloques Secundarios: Este bloque representa todos aquellos elementos secundarios necesarios para el correcto funcionamiento de los dos bloques mencionados anteriormente, a fin de simplificar la imagen, como lo son elementos intermedios de comunicación AXI, elementos de memoria y generadores de reloj.</w:t>
      </w:r>
    </w:p>
    <w:p w14:paraId="31D64617" w14:textId="07630431" w:rsidR="00EF2A01" w:rsidRDefault="00C52FAB" w:rsidP="00EF2A01">
      <w:r>
        <w:t>Señales</w:t>
      </w:r>
    </w:p>
    <w:p w14:paraId="33157026" w14:textId="2D7D4C79" w:rsidR="00EF2A01" w:rsidRDefault="00EF2A01" w:rsidP="00BD6A3F">
      <w:pPr>
        <w:pStyle w:val="Prrafodelista"/>
        <w:numPr>
          <w:ilvl w:val="0"/>
          <w:numId w:val="18"/>
        </w:numPr>
      </w:pPr>
      <w:r>
        <w:t xml:space="preserve">Señales de Salidas Externas: Estas señales salen directamente del IP sin interaccionar con demás elementos del </w:t>
      </w:r>
      <w:proofErr w:type="spellStart"/>
      <w:r>
        <w:t>SoC</w:t>
      </w:r>
      <w:proofErr w:type="spellEnd"/>
      <w:r>
        <w:t xml:space="preserve"> son las señales de control del motor además de señales que facilitan tareas de </w:t>
      </w:r>
      <w:r w:rsidR="00D613F8">
        <w:t>depuración durante las pruebas posteriores</w:t>
      </w:r>
      <w:r>
        <w:t>.</w:t>
      </w:r>
    </w:p>
    <w:p w14:paraId="553D7BBB" w14:textId="77777777" w:rsidR="00EF2A01" w:rsidRDefault="00EF2A01" w:rsidP="00EF2A01">
      <w:pPr>
        <w:pStyle w:val="Prrafodelista"/>
      </w:pPr>
    </w:p>
    <w:p w14:paraId="251A57EA" w14:textId="04991480" w:rsidR="003B00ED" w:rsidRDefault="00EF2A01" w:rsidP="00BD6A3F">
      <w:pPr>
        <w:pStyle w:val="Prrafodelista"/>
        <w:numPr>
          <w:ilvl w:val="0"/>
          <w:numId w:val="18"/>
        </w:numPr>
      </w:pPr>
      <w:r>
        <w:t xml:space="preserve">Señales de Entradas Externas: Estas señales al igual que las anteriores descritas entran directamente al IP sin interaccionar con elementos del </w:t>
      </w:r>
      <w:proofErr w:type="spellStart"/>
      <w:r>
        <w:t>SoC.</w:t>
      </w:r>
      <w:proofErr w:type="spellEnd"/>
      <w:r>
        <w:t xml:space="preserve"> Son señales de los </w:t>
      </w:r>
      <w:r>
        <w:lastRenderedPageBreak/>
        <w:t>sensores HALL del motor.</w:t>
      </w:r>
      <w:r w:rsidR="003B00ED">
        <w:t xml:space="preserve"> Serán filtradas dentro del IP a fin de aislar este último en mayor medida del exterior.</w:t>
      </w:r>
    </w:p>
    <w:p w14:paraId="335EA288" w14:textId="77777777" w:rsidR="00EF2A01" w:rsidRDefault="00EF2A01" w:rsidP="00EF2A01">
      <w:pPr>
        <w:pStyle w:val="Prrafodelista"/>
      </w:pPr>
    </w:p>
    <w:p w14:paraId="1390C191" w14:textId="45AE672A" w:rsidR="00EF2A01" w:rsidRDefault="00D613F8" w:rsidP="00BD6A3F">
      <w:pPr>
        <w:pStyle w:val="Prrafodelista"/>
        <w:numPr>
          <w:ilvl w:val="0"/>
          <w:numId w:val="18"/>
        </w:numPr>
      </w:pPr>
      <w:r>
        <w:t xml:space="preserve">Salidas </w:t>
      </w:r>
      <w:proofErr w:type="spellStart"/>
      <w:r>
        <w:t>uP</w:t>
      </w:r>
      <w:proofErr w:type="spellEnd"/>
      <w:r>
        <w:t xml:space="preserve"> Externas: Esta salida principalmente corresponde a la interacción del procesador con el exterior. En este c</w:t>
      </w:r>
      <w:r w:rsidR="00BC6D03">
        <w:t>aso será comunicación serial UART.</w:t>
      </w:r>
      <w:r w:rsidR="00BC6D03">
        <w:br/>
        <w:t>Su salida no es directa</w:t>
      </w:r>
      <w:r w:rsidR="00E22CF4">
        <w:t>,</w:t>
      </w:r>
      <w:r w:rsidR="00BC6D03">
        <w:t xml:space="preserve"> deberá pasar por elementos como los bloques secundarios.</w:t>
      </w:r>
    </w:p>
    <w:p w14:paraId="2982FB4C" w14:textId="77777777" w:rsidR="00BC6D03" w:rsidRDefault="00BC6D03" w:rsidP="00BC6D03">
      <w:pPr>
        <w:pStyle w:val="Prrafodelista"/>
      </w:pPr>
    </w:p>
    <w:p w14:paraId="32B6CA7D" w14:textId="38EC37B1" w:rsidR="00BC6D03" w:rsidRDefault="00BC6D03" w:rsidP="00BD6A3F">
      <w:pPr>
        <w:pStyle w:val="Prrafodelista"/>
        <w:numPr>
          <w:ilvl w:val="0"/>
          <w:numId w:val="18"/>
        </w:numPr>
      </w:pPr>
      <w:r>
        <w:t xml:space="preserve">Señales Entradas Comunes: Estas señales hacen referencia a la señal de reloj interna de la FPGA y el RESET general. Al igual que las señales de salida del procesador su interacción no es directa con los bloques procesador e </w:t>
      </w:r>
      <w:r w:rsidR="00C52FAB">
        <w:t>IP,</w:t>
      </w:r>
      <w:r>
        <w:t xml:space="preserve"> sino que deberán pasar a través de bloques secundarios.</w:t>
      </w:r>
    </w:p>
    <w:p w14:paraId="6CA468ED" w14:textId="77777777" w:rsidR="00D21BEB" w:rsidRDefault="00D21BEB" w:rsidP="00D21BEB">
      <w:pPr>
        <w:pStyle w:val="Prrafodelista"/>
      </w:pPr>
    </w:p>
    <w:p w14:paraId="748C7650" w14:textId="4BAA1B56" w:rsidR="00DD67C6" w:rsidRDefault="00D21BEB" w:rsidP="00BC6D03">
      <w:r>
        <w:t xml:space="preserve">Los elementos del </w:t>
      </w:r>
      <w:proofErr w:type="spellStart"/>
      <w:r>
        <w:t>SoC</w:t>
      </w:r>
      <w:proofErr w:type="spellEnd"/>
      <w:r>
        <w:t xml:space="preserve"> generados y la programación </w:t>
      </w:r>
      <w:proofErr w:type="spellStart"/>
      <w:r>
        <w:t>sw</w:t>
      </w:r>
      <w:proofErr w:type="spellEnd"/>
      <w:r>
        <w:t xml:space="preserve"> del procesador dependerán en gran medida de las funcionalidades del bloque IP.</w:t>
      </w:r>
      <w:r>
        <w:br/>
      </w:r>
    </w:p>
    <w:p w14:paraId="67C02656" w14:textId="6B5BB99A" w:rsidR="005F7DE0" w:rsidRDefault="00D21BEB" w:rsidP="005F7DE0">
      <w:pPr>
        <w:pStyle w:val="Ttulo1"/>
        <w:numPr>
          <w:ilvl w:val="1"/>
          <w:numId w:val="2"/>
        </w:numPr>
      </w:pPr>
      <w:bookmarkStart w:id="20" w:name="_Toc104248581"/>
      <w:r>
        <w:t>Desarrollo IP</w:t>
      </w:r>
      <w:bookmarkEnd w:id="20"/>
    </w:p>
    <w:p w14:paraId="163AF3A9" w14:textId="0B709605" w:rsidR="00BC6D03" w:rsidRDefault="00C52FAB" w:rsidP="00BC6D03">
      <w:r>
        <w:br/>
      </w:r>
      <w:r w:rsidR="00DD67C6">
        <w:t xml:space="preserve">Este apartado contiene el procedimiento seguido para el desarrollo de un IP desde su concepción inicial, programación, simulación y posterior </w:t>
      </w:r>
      <w:r w:rsidR="00B82C34">
        <w:t>empaquetado.</w:t>
      </w:r>
    </w:p>
    <w:p w14:paraId="0ED0E3EE" w14:textId="527670A9" w:rsidR="00DD67C6" w:rsidRDefault="00DD67C6" w:rsidP="00DD67C6">
      <w:pPr>
        <w:pStyle w:val="Ttulo1"/>
        <w:numPr>
          <w:ilvl w:val="2"/>
          <w:numId w:val="2"/>
        </w:numPr>
      </w:pPr>
      <w:bookmarkStart w:id="21" w:name="_Toc104248582"/>
      <w:r>
        <w:t>Diseño.</w:t>
      </w:r>
      <w:bookmarkEnd w:id="21"/>
    </w:p>
    <w:p w14:paraId="24CCF5F6" w14:textId="24380BA5" w:rsidR="00DD67C6" w:rsidRDefault="00DD67C6" w:rsidP="00DD67C6"/>
    <w:p w14:paraId="15238885" w14:textId="60880CB3" w:rsidR="00DD67C6" w:rsidRDefault="00DD67C6" w:rsidP="00DD67C6">
      <w:r>
        <w:t>El objetivo principal del IP a desarrollar es el control de la alimentación de un motor sin escobillas.</w:t>
      </w:r>
      <w:r>
        <w:br/>
        <w:t>Las funcionalidades que se defin</w:t>
      </w:r>
      <w:r w:rsidR="00B4030E">
        <w:t>e</w:t>
      </w:r>
      <w:r>
        <w:t>n a continuación van a determinar las características del IP desde sus registros</w:t>
      </w:r>
      <w:r w:rsidR="00B4030E">
        <w:t xml:space="preserve">, </w:t>
      </w:r>
      <w:r>
        <w:t>entradas y salidas.</w:t>
      </w:r>
    </w:p>
    <w:p w14:paraId="5B0CBEE2" w14:textId="02C7E442" w:rsidR="00DD67C6" w:rsidRDefault="00DD67C6" w:rsidP="00DD67C6">
      <w:r>
        <w:t>Funcionalidades:</w:t>
      </w:r>
    </w:p>
    <w:p w14:paraId="10EDAC0C" w14:textId="7AD2E5FF" w:rsidR="00A7643F" w:rsidRDefault="00A7643F" w:rsidP="00BD6A3F">
      <w:pPr>
        <w:pStyle w:val="Prrafodelista"/>
        <w:numPr>
          <w:ilvl w:val="0"/>
          <w:numId w:val="22"/>
        </w:numPr>
      </w:pPr>
      <w:r>
        <w:t xml:space="preserve">2 </w:t>
      </w:r>
      <w:r w:rsidR="00594B24">
        <w:t>modos</w:t>
      </w:r>
      <w:r>
        <w:t xml:space="preserve"> de funcionamiento: </w:t>
      </w:r>
    </w:p>
    <w:p w14:paraId="498C7CD6" w14:textId="12FFA59D" w:rsidR="00DD67C6" w:rsidRDefault="00A7643F" w:rsidP="00BD6A3F">
      <w:pPr>
        <w:pStyle w:val="Prrafodelista"/>
        <w:numPr>
          <w:ilvl w:val="1"/>
          <w:numId w:val="22"/>
        </w:numPr>
      </w:pPr>
      <w:r w:rsidRPr="00B4030E">
        <w:rPr>
          <w:i/>
          <w:iCs/>
        </w:rPr>
        <w:t xml:space="preserve">Modo Controlador </w:t>
      </w:r>
      <w:r w:rsidR="00594B24" w:rsidRPr="00B4030E">
        <w:rPr>
          <w:i/>
          <w:iCs/>
        </w:rPr>
        <w:t>PI</w:t>
      </w:r>
      <w:r w:rsidR="00594B24">
        <w:t>:</w:t>
      </w:r>
      <w:r>
        <w:t xml:space="preserve"> El IP realiza el control del motor sin intervención externa </w:t>
      </w:r>
      <w:r w:rsidR="00594B24">
        <w:t>a excepción de</w:t>
      </w:r>
      <w:r>
        <w:t xml:space="preserve"> configuraciones básicas: Sentido de giro, constantes,</w:t>
      </w:r>
      <w:r w:rsidR="00594B24">
        <w:t xml:space="preserve"> Referencia (Velocidad deseada).</w:t>
      </w:r>
      <w:r>
        <w:t xml:space="preserve"> </w:t>
      </w:r>
    </w:p>
    <w:p w14:paraId="5A243145" w14:textId="5B7018AE" w:rsidR="00B418B1" w:rsidRDefault="00594B24" w:rsidP="00BD6A3F">
      <w:pPr>
        <w:pStyle w:val="Prrafodelista"/>
        <w:numPr>
          <w:ilvl w:val="1"/>
          <w:numId w:val="22"/>
        </w:numPr>
      </w:pPr>
      <w:r w:rsidRPr="00B4030E">
        <w:rPr>
          <w:i/>
          <w:iCs/>
        </w:rPr>
        <w:t>Modo Lazo Abierto</w:t>
      </w:r>
      <w:r>
        <w:t xml:space="preserve">: El IP realiza el control de la </w:t>
      </w:r>
      <w:r w:rsidR="00D8013D">
        <w:t>alimentación</w:t>
      </w:r>
      <w:r>
        <w:t xml:space="preserve"> del motor, sin</w:t>
      </w:r>
      <w:r w:rsidR="00D8013D">
        <w:t xml:space="preserve"> realizar control sobre su velocidad. Esto conlleva que se deba proporcionarle el ciclo de trabajo de los PWM para regular la velocidad de forma manual.</w:t>
      </w:r>
    </w:p>
    <w:p w14:paraId="325FA1C5" w14:textId="321D612B" w:rsidR="00432726" w:rsidRDefault="00432726" w:rsidP="00BD6A3F">
      <w:pPr>
        <w:pStyle w:val="Prrafodelista"/>
        <w:numPr>
          <w:ilvl w:val="0"/>
          <w:numId w:val="22"/>
        </w:numPr>
      </w:pPr>
      <w:r w:rsidRPr="00B4030E">
        <w:rPr>
          <w:i/>
          <w:iCs/>
        </w:rPr>
        <w:t xml:space="preserve">Salida por </w:t>
      </w:r>
      <w:r w:rsidR="00FA4758" w:rsidRPr="00B4030E">
        <w:rPr>
          <w:i/>
          <w:iCs/>
        </w:rPr>
        <w:t xml:space="preserve">4 </w:t>
      </w:r>
      <w:proofErr w:type="spellStart"/>
      <w:r w:rsidRPr="00B4030E">
        <w:rPr>
          <w:i/>
          <w:iCs/>
        </w:rPr>
        <w:t>display</w:t>
      </w:r>
      <w:proofErr w:type="spellEnd"/>
      <w:r w:rsidRPr="00B4030E">
        <w:rPr>
          <w:i/>
          <w:iCs/>
        </w:rPr>
        <w:t xml:space="preserve"> de </w:t>
      </w:r>
      <w:r w:rsidR="00FA4758" w:rsidRPr="00B4030E">
        <w:rPr>
          <w:i/>
          <w:iCs/>
        </w:rPr>
        <w:t>7</w:t>
      </w:r>
      <w:r w:rsidRPr="00B4030E">
        <w:rPr>
          <w:i/>
          <w:iCs/>
        </w:rPr>
        <w:t xml:space="preserve"> segmentos</w:t>
      </w:r>
      <w:r w:rsidR="00B4030E">
        <w:t xml:space="preserve">: Se pretende que la velocidad calculada en RPM pueda ser mostrada a través de 4 </w:t>
      </w:r>
      <w:proofErr w:type="spellStart"/>
      <w:r w:rsidR="00B4030E">
        <w:t>displays</w:t>
      </w:r>
      <w:proofErr w:type="spellEnd"/>
      <w:r w:rsidR="00B4030E">
        <w:t xml:space="preserve"> de 7 segmentos.</w:t>
      </w:r>
    </w:p>
    <w:p w14:paraId="5E835A82" w14:textId="21137F4E" w:rsidR="00EF1F3F" w:rsidRDefault="00432726" w:rsidP="00BD6A3F">
      <w:pPr>
        <w:pStyle w:val="Prrafodelista"/>
        <w:numPr>
          <w:ilvl w:val="0"/>
          <w:numId w:val="22"/>
        </w:numPr>
      </w:pPr>
      <w:r w:rsidRPr="00B4030E">
        <w:rPr>
          <w:i/>
          <w:iCs/>
        </w:rPr>
        <w:t>Generador de interrupciones</w:t>
      </w:r>
      <w:r w:rsidR="00B4030E" w:rsidRPr="00B4030E">
        <w:rPr>
          <w:i/>
          <w:iCs/>
        </w:rPr>
        <w:t>:</w:t>
      </w:r>
      <w:r w:rsidR="00B4030E">
        <w:t xml:space="preserve"> Con el objetivo de mejorar las prestaciones del IP es apropiado añadir un módulo de interrupción que permita avisar a otros elementos del sistema el momento en el que se dé una actualización de la velocidad en los sensores.</w:t>
      </w:r>
    </w:p>
    <w:p w14:paraId="48276353" w14:textId="7E158B1E" w:rsidR="00B4030E" w:rsidRDefault="00B4030E" w:rsidP="00432726">
      <w:r>
        <w:t>En base a</w:t>
      </w:r>
      <w:r w:rsidR="00D8013D">
        <w:t xml:space="preserve"> las</w:t>
      </w:r>
      <w:r>
        <w:t xml:space="preserve"> funcionalidades concebidas, se definen 4 módulos. Un módulo de control (Controlador PI), un módulo de alimentación (Lazo </w:t>
      </w:r>
      <w:r w:rsidR="00D8013D">
        <w:t>Abierto</w:t>
      </w:r>
      <w:r>
        <w:t xml:space="preserve">), módulo de salida </w:t>
      </w:r>
      <w:r w:rsidR="00D8013D">
        <w:t xml:space="preserve">de </w:t>
      </w:r>
      <w:r>
        <w:t xml:space="preserve">4 </w:t>
      </w:r>
      <w:proofErr w:type="spellStart"/>
      <w:r>
        <w:t>display</w:t>
      </w:r>
      <w:r w:rsidR="00D8013D">
        <w:t>s</w:t>
      </w:r>
      <w:proofErr w:type="spellEnd"/>
      <w:r>
        <w:t xml:space="preserve"> de 7 segmentos y un módulo generador de interrupciones.</w:t>
      </w:r>
      <w:r>
        <w:br/>
      </w:r>
    </w:p>
    <w:p w14:paraId="42A07EF8" w14:textId="33819A64" w:rsidR="00AC7A98" w:rsidRPr="00DD67C6" w:rsidRDefault="00B2339F" w:rsidP="00432726">
      <w:r>
        <w:rPr>
          <w:noProof/>
        </w:rPr>
        <w:lastRenderedPageBreak/>
        <w:drawing>
          <wp:anchor distT="0" distB="0" distL="114300" distR="114300" simplePos="0" relativeHeight="251693056" behindDoc="0" locked="0" layoutInCell="1" allowOverlap="1" wp14:anchorId="1027E5ED" wp14:editId="01C25E38">
            <wp:simplePos x="0" y="0"/>
            <wp:positionH relativeFrom="margin">
              <wp:align>center</wp:align>
            </wp:positionH>
            <wp:positionV relativeFrom="paragraph">
              <wp:posOffset>534</wp:posOffset>
            </wp:positionV>
            <wp:extent cx="4461358" cy="2688514"/>
            <wp:effectExtent l="0" t="0" r="0" b="0"/>
            <wp:wrapSquare wrapText="bothSides"/>
            <wp:docPr id="32" name="Imagen 3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Diagrama&#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61358" cy="2688514"/>
                    </a:xfrm>
                    <a:prstGeom prst="rect">
                      <a:avLst/>
                    </a:prstGeom>
                    <a:noFill/>
                    <a:ln>
                      <a:noFill/>
                    </a:ln>
                  </pic:spPr>
                </pic:pic>
              </a:graphicData>
            </a:graphic>
          </wp:anchor>
        </w:drawing>
      </w:r>
    </w:p>
    <w:p w14:paraId="1112AACD" w14:textId="566BEAC3" w:rsidR="00DD67C6" w:rsidRDefault="00DD67C6" w:rsidP="00BC6D03"/>
    <w:p w14:paraId="051A23AB" w14:textId="56D70F04" w:rsidR="00AC7A98" w:rsidRDefault="00AC7A98" w:rsidP="00BC6D03"/>
    <w:p w14:paraId="1367F9A0" w14:textId="16E03B8E" w:rsidR="00AC7A98" w:rsidRDefault="00AC7A98" w:rsidP="00BC6D03"/>
    <w:p w14:paraId="3359748E" w14:textId="18A53954" w:rsidR="00AC7A98" w:rsidRDefault="00AC7A98" w:rsidP="00BC6D03"/>
    <w:p w14:paraId="1594FABA" w14:textId="0F636653" w:rsidR="00B2339F" w:rsidRDefault="00B2339F" w:rsidP="00BC6D03"/>
    <w:p w14:paraId="73592CD4" w14:textId="3F19C770" w:rsidR="00B2339F" w:rsidRDefault="00B2339F" w:rsidP="00BC6D03"/>
    <w:p w14:paraId="5B04E86E" w14:textId="6655AE82" w:rsidR="00B2339F" w:rsidRDefault="00B2339F" w:rsidP="00BC6D03"/>
    <w:p w14:paraId="0014964F" w14:textId="30D70973" w:rsidR="00B2339F" w:rsidRDefault="00B2339F" w:rsidP="00BC6D03"/>
    <w:p w14:paraId="449255D3" w14:textId="3CF346FC" w:rsidR="00B2339F" w:rsidRDefault="00B2339F" w:rsidP="00BC6D03"/>
    <w:p w14:paraId="5BF70863" w14:textId="2F09ABD0" w:rsidR="00B2339F" w:rsidRDefault="00B2339F" w:rsidP="00BC6D03"/>
    <w:p w14:paraId="6B7120AF" w14:textId="0374AD43" w:rsidR="00157890" w:rsidRDefault="00B2339F" w:rsidP="00BC6D03">
      <w:r>
        <w:t xml:space="preserve">Las entradas generales corresponden a las señales generales de reloj (CLK) y </w:t>
      </w:r>
      <w:r w:rsidR="001D2608">
        <w:t xml:space="preserve">señal de </w:t>
      </w:r>
      <w:proofErr w:type="spellStart"/>
      <w:r w:rsidR="001D2608">
        <w:t>R</w:t>
      </w:r>
      <w:r>
        <w:t>eset</w:t>
      </w:r>
      <w:proofErr w:type="spellEnd"/>
      <w:r>
        <w:t xml:space="preserve"> General, se aprecia a su vez</w:t>
      </w:r>
      <w:r w:rsidR="00994F6D">
        <w:t xml:space="preserve"> que</w:t>
      </w:r>
      <w:r>
        <w:t xml:space="preserve"> el bus AXI y el módulo de comunicación AX</w:t>
      </w:r>
      <w:r w:rsidR="001D2608">
        <w:t>I</w:t>
      </w:r>
      <w:r>
        <w:t xml:space="preserve"> </w:t>
      </w:r>
      <w:r w:rsidR="00994F6D">
        <w:t xml:space="preserve">se </w:t>
      </w:r>
      <w:r>
        <w:t>comunica con 3 módulos del IP.</w:t>
      </w:r>
      <w:r>
        <w:br/>
        <w:t>El módulo de comunicación AXI y la gestión de sus registros con los demás módulos del IP se gestionará en el apartado de integración del IP.</w:t>
      </w:r>
      <w:r>
        <w:br/>
      </w:r>
    </w:p>
    <w:p w14:paraId="78B82501" w14:textId="40A09849" w:rsidR="00157890" w:rsidRDefault="00157890" w:rsidP="00BC6D03">
      <w:r>
        <w:t>Quedando definidas las funcionalidades del IP se puede empezar a realizar la programación en VHDL de los 4 módulos concebidos.</w:t>
      </w:r>
      <w:r>
        <w:br/>
      </w:r>
    </w:p>
    <w:p w14:paraId="546DAE14" w14:textId="6421DDF0" w:rsidR="0099196C" w:rsidRDefault="0099196C" w:rsidP="0099196C">
      <w:pPr>
        <w:pStyle w:val="Ttulo1"/>
        <w:numPr>
          <w:ilvl w:val="2"/>
          <w:numId w:val="2"/>
        </w:numPr>
      </w:pPr>
      <w:bookmarkStart w:id="22" w:name="_Toc104248583"/>
      <w:r>
        <w:t>Programación Hardware.</w:t>
      </w:r>
      <w:bookmarkEnd w:id="22"/>
    </w:p>
    <w:p w14:paraId="3D48C30A" w14:textId="77777777" w:rsidR="0099196C" w:rsidRPr="0099196C" w:rsidRDefault="0099196C" w:rsidP="0099196C"/>
    <w:p w14:paraId="17F9C3DC" w14:textId="1EE4CC40" w:rsidR="00834842" w:rsidRDefault="0099196C" w:rsidP="00BC6D03">
      <w:r>
        <w:t>La estrategia empleada para programar los módulos mencionados en el apartado anterior es mediante un acercamiento Top-Down.</w:t>
      </w:r>
    </w:p>
    <w:p w14:paraId="4A7C7962" w14:textId="3ED86A3A" w:rsidR="00834842" w:rsidRDefault="00834F84" w:rsidP="00BC6D03">
      <w:r w:rsidRPr="00834F84">
        <w:rPr>
          <w:noProof/>
        </w:rPr>
        <w:drawing>
          <wp:anchor distT="0" distB="0" distL="114300" distR="114300" simplePos="0" relativeHeight="251694080" behindDoc="0" locked="0" layoutInCell="1" allowOverlap="1" wp14:anchorId="26496BF5" wp14:editId="0F6FF769">
            <wp:simplePos x="0" y="0"/>
            <wp:positionH relativeFrom="margin">
              <wp:align>center</wp:align>
            </wp:positionH>
            <wp:positionV relativeFrom="paragraph">
              <wp:posOffset>1027938</wp:posOffset>
            </wp:positionV>
            <wp:extent cx="4483735" cy="1463040"/>
            <wp:effectExtent l="0" t="0" r="0" b="3810"/>
            <wp:wrapSquare wrapText="bothSides"/>
            <wp:docPr id="35" name="Imagen 3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Diagrama&#10;&#10;Descripción generada automáticamente"/>
                    <pic:cNvPicPr/>
                  </pic:nvPicPr>
                  <pic:blipFill>
                    <a:blip r:embed="rId28">
                      <a:extLst>
                        <a:ext uri="{28A0092B-C50C-407E-A947-70E740481C1C}">
                          <a14:useLocalDpi xmlns:a14="http://schemas.microsoft.com/office/drawing/2010/main" val="0"/>
                        </a:ext>
                      </a:extLst>
                    </a:blip>
                    <a:stretch>
                      <a:fillRect/>
                    </a:stretch>
                  </pic:blipFill>
                  <pic:spPr>
                    <a:xfrm>
                      <a:off x="0" y="0"/>
                      <a:ext cx="4483735" cy="1463040"/>
                    </a:xfrm>
                    <a:prstGeom prst="rect">
                      <a:avLst/>
                    </a:prstGeom>
                  </pic:spPr>
                </pic:pic>
              </a:graphicData>
            </a:graphic>
          </wp:anchor>
        </w:drawing>
      </w:r>
      <w:r w:rsidR="00834842">
        <w:t xml:space="preserve">Top-Down: La metodología Top-Down se basa en el paradigma de “Dividir y Vencer” el cual se enfoca en dividir un problema principal en un conjunto de </w:t>
      </w:r>
      <w:proofErr w:type="spellStart"/>
      <w:r w:rsidR="00834842">
        <w:t>sub-problemas</w:t>
      </w:r>
      <w:proofErr w:type="spellEnd"/>
      <w:r w:rsidR="00834842">
        <w:t xml:space="preserve"> y a su vez dividir estos mismos en </w:t>
      </w:r>
      <w:proofErr w:type="spellStart"/>
      <w:r w:rsidR="00834842">
        <w:t>sub-problemas</w:t>
      </w:r>
      <w:proofErr w:type="spellEnd"/>
      <w:r w:rsidR="00834842">
        <w:t>.</w:t>
      </w:r>
      <w:r w:rsidR="00834842">
        <w:br/>
      </w:r>
      <w:r>
        <w:t>El uso de esta metodología permite centrarse en tareas individuales para posteriormente interconectarlas entre ellas con el fin de resolver tareas de mayor complejidad.</w:t>
      </w:r>
      <w:r>
        <w:br/>
      </w:r>
    </w:p>
    <w:p w14:paraId="1A380618" w14:textId="113A4ABA" w:rsidR="00B2339F" w:rsidRDefault="00B2339F" w:rsidP="00BC6D03"/>
    <w:p w14:paraId="4739E744" w14:textId="136A08BA" w:rsidR="00B2339F" w:rsidRDefault="00B2339F" w:rsidP="00BC6D03"/>
    <w:p w14:paraId="65DD860F" w14:textId="7E6CDA04" w:rsidR="00B2339F" w:rsidRDefault="00B2339F" w:rsidP="00BC6D03"/>
    <w:p w14:paraId="30F4D339" w14:textId="3B5810A4" w:rsidR="00B2339F" w:rsidRDefault="00B2339F" w:rsidP="00BC6D03"/>
    <w:p w14:paraId="3C8342BD" w14:textId="12A41A5D" w:rsidR="00B2339F" w:rsidRDefault="00B2339F" w:rsidP="00BC6D03"/>
    <w:p w14:paraId="3C942320" w14:textId="55731D6F" w:rsidR="00B2339F" w:rsidRDefault="00B2339F" w:rsidP="00BC6D03"/>
    <w:p w14:paraId="2FB36F42" w14:textId="384CAD7B" w:rsidR="0095780E" w:rsidRDefault="00834F84" w:rsidP="00BC6D03">
      <w:r>
        <w:lastRenderedPageBreak/>
        <w:t xml:space="preserve">Esta filosofía permite el desarrollo de módulos con alta cohesión con el problema que buscan </w:t>
      </w:r>
      <w:r w:rsidR="00A458A7">
        <w:t>resolver,</w:t>
      </w:r>
      <w:r>
        <w:t xml:space="preserve"> pero con alta independencia con respecto a otros módulos. Esto último permite su reutilización en otros proyectos o partes del sistema.  </w:t>
      </w:r>
    </w:p>
    <w:p w14:paraId="141FF1C0" w14:textId="7E0C587C" w:rsidR="009245F5" w:rsidRDefault="00834F84" w:rsidP="00BC6D03">
      <w:r>
        <w:t>En base a esta metodología el planteamiento de programación de los 4 módulo</w:t>
      </w:r>
      <w:r w:rsidR="009245F5">
        <w:t>s</w:t>
      </w:r>
      <w:r>
        <w:t xml:space="preserve"> </w:t>
      </w:r>
      <w:r w:rsidR="009245F5">
        <w:t>Controlador, Lazo</w:t>
      </w:r>
      <w:r w:rsidR="00A458A7">
        <w:t xml:space="preserve"> Abierto,</w:t>
      </w:r>
      <w:r w:rsidR="009245F5">
        <w:t xml:space="preserve"> </w:t>
      </w:r>
      <w:proofErr w:type="spellStart"/>
      <w:r w:rsidR="009245F5">
        <w:t>Display</w:t>
      </w:r>
      <w:proofErr w:type="spellEnd"/>
      <w:r w:rsidR="009245F5">
        <w:t xml:space="preserve"> e Interrupción </w:t>
      </w:r>
      <w:r>
        <w:t>es el siguiente.</w:t>
      </w:r>
      <w:r w:rsidR="009245F5">
        <w:br/>
      </w:r>
    </w:p>
    <w:p w14:paraId="7C1EB1B3" w14:textId="246E1751" w:rsidR="00834F84" w:rsidRDefault="00B65D2D" w:rsidP="00BC6D03">
      <w:r w:rsidRPr="00B65D2D">
        <w:rPr>
          <w:noProof/>
        </w:rPr>
        <w:drawing>
          <wp:inline distT="0" distB="0" distL="0" distR="0" wp14:anchorId="2E813AE5" wp14:editId="61B9AA56">
            <wp:extent cx="5400040" cy="1092835"/>
            <wp:effectExtent l="0" t="0" r="0" b="0"/>
            <wp:docPr id="36" name="Imagen 3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Diagrama&#10;&#10;Descripción generada automáticamente"/>
                    <pic:cNvPicPr/>
                  </pic:nvPicPr>
                  <pic:blipFill>
                    <a:blip r:embed="rId29"/>
                    <a:stretch>
                      <a:fillRect/>
                    </a:stretch>
                  </pic:blipFill>
                  <pic:spPr>
                    <a:xfrm>
                      <a:off x="0" y="0"/>
                      <a:ext cx="5400040" cy="1092835"/>
                    </a:xfrm>
                    <a:prstGeom prst="rect">
                      <a:avLst/>
                    </a:prstGeom>
                  </pic:spPr>
                </pic:pic>
              </a:graphicData>
            </a:graphic>
          </wp:inline>
        </w:drawing>
      </w:r>
      <w:r w:rsidR="00834F84">
        <w:br/>
      </w:r>
    </w:p>
    <w:p w14:paraId="3B52FC2F" w14:textId="38BDE45C" w:rsidR="00834F84" w:rsidRDefault="00B65D2D" w:rsidP="00BC6D03">
      <w:r w:rsidRPr="00B65D2D">
        <w:rPr>
          <w:noProof/>
        </w:rPr>
        <w:drawing>
          <wp:anchor distT="0" distB="0" distL="114300" distR="114300" simplePos="0" relativeHeight="251695104" behindDoc="0" locked="0" layoutInCell="1" allowOverlap="1" wp14:anchorId="33953EE8" wp14:editId="0FBBA842">
            <wp:simplePos x="0" y="0"/>
            <wp:positionH relativeFrom="margin">
              <wp:align>right</wp:align>
            </wp:positionH>
            <wp:positionV relativeFrom="paragraph">
              <wp:posOffset>151612</wp:posOffset>
            </wp:positionV>
            <wp:extent cx="5400040" cy="1212850"/>
            <wp:effectExtent l="0" t="0" r="0" b="6350"/>
            <wp:wrapSquare wrapText="bothSides"/>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Diagrama&#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5400040" cy="1212850"/>
                    </a:xfrm>
                    <a:prstGeom prst="rect">
                      <a:avLst/>
                    </a:prstGeom>
                  </pic:spPr>
                </pic:pic>
              </a:graphicData>
            </a:graphic>
          </wp:anchor>
        </w:drawing>
      </w:r>
    </w:p>
    <w:p w14:paraId="16AB3B41" w14:textId="549DA31D" w:rsidR="00B2339F" w:rsidRDefault="009A0832" w:rsidP="00BC6D03">
      <w:r w:rsidRPr="009A0832">
        <w:rPr>
          <w:noProof/>
        </w:rPr>
        <w:drawing>
          <wp:anchor distT="0" distB="0" distL="114300" distR="114300" simplePos="0" relativeHeight="251696128" behindDoc="0" locked="0" layoutInCell="1" allowOverlap="1" wp14:anchorId="603AC219" wp14:editId="3E877284">
            <wp:simplePos x="0" y="0"/>
            <wp:positionH relativeFrom="margin">
              <wp:align>center</wp:align>
            </wp:positionH>
            <wp:positionV relativeFrom="paragraph">
              <wp:posOffset>148336</wp:posOffset>
            </wp:positionV>
            <wp:extent cx="3353268" cy="981212"/>
            <wp:effectExtent l="0" t="0" r="0" b="9525"/>
            <wp:wrapSquare wrapText="bothSides"/>
            <wp:docPr id="44" name="Imagen 4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Diagrama&#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353268" cy="981212"/>
                    </a:xfrm>
                    <a:prstGeom prst="rect">
                      <a:avLst/>
                    </a:prstGeom>
                  </pic:spPr>
                </pic:pic>
              </a:graphicData>
            </a:graphic>
          </wp:anchor>
        </w:drawing>
      </w:r>
    </w:p>
    <w:p w14:paraId="0AF66CFD" w14:textId="68B075A1" w:rsidR="00B65D2D" w:rsidRDefault="00B65D2D" w:rsidP="00BC6D03"/>
    <w:p w14:paraId="05E342AA" w14:textId="53ECA68A" w:rsidR="00B2339F" w:rsidRDefault="00B2339F" w:rsidP="00BC6D03"/>
    <w:p w14:paraId="495D685D" w14:textId="1F798FD4" w:rsidR="00B2339F" w:rsidRDefault="00B2339F" w:rsidP="00BC6D03"/>
    <w:p w14:paraId="158F7BE7" w14:textId="3C911620" w:rsidR="00B2339F" w:rsidRDefault="00B2339F" w:rsidP="00BC6D03"/>
    <w:p w14:paraId="250A8EDC" w14:textId="48CDC3B3" w:rsidR="00B2339F" w:rsidRDefault="009A0832" w:rsidP="00BC6D03">
      <w:r w:rsidRPr="009A0832">
        <w:rPr>
          <w:noProof/>
        </w:rPr>
        <w:drawing>
          <wp:anchor distT="0" distB="0" distL="114300" distR="114300" simplePos="0" relativeHeight="251697152" behindDoc="0" locked="0" layoutInCell="1" allowOverlap="1" wp14:anchorId="2EE8BA22" wp14:editId="4C90E4D4">
            <wp:simplePos x="0" y="0"/>
            <wp:positionH relativeFrom="margin">
              <wp:align>center</wp:align>
            </wp:positionH>
            <wp:positionV relativeFrom="paragraph">
              <wp:posOffset>7188</wp:posOffset>
            </wp:positionV>
            <wp:extent cx="1495634" cy="819264"/>
            <wp:effectExtent l="0" t="0" r="9525" b="0"/>
            <wp:wrapSquare wrapText="bothSides"/>
            <wp:docPr id="45" name="Imagen 4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Diagrama&#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1495634" cy="819264"/>
                    </a:xfrm>
                    <a:prstGeom prst="rect">
                      <a:avLst/>
                    </a:prstGeom>
                  </pic:spPr>
                </pic:pic>
              </a:graphicData>
            </a:graphic>
          </wp:anchor>
        </w:drawing>
      </w:r>
    </w:p>
    <w:p w14:paraId="19030061" w14:textId="6C6C46C8" w:rsidR="00B2339F" w:rsidRDefault="00B2339F" w:rsidP="00BC6D03"/>
    <w:p w14:paraId="59614960" w14:textId="010F0C8D" w:rsidR="00B2339F" w:rsidRDefault="00B2339F" w:rsidP="00BC6D03"/>
    <w:p w14:paraId="149A2B4A" w14:textId="3A00B934" w:rsidR="009A0832" w:rsidRDefault="009A0832" w:rsidP="00BC6D03"/>
    <w:p w14:paraId="0F96D3D0" w14:textId="58EA07DD" w:rsidR="009A0832" w:rsidRDefault="009A0832" w:rsidP="00BC6D03"/>
    <w:p w14:paraId="45858DE2" w14:textId="48EEA570" w:rsidR="00FF19D0" w:rsidRDefault="00FF19D0" w:rsidP="00346CA6">
      <w:r>
        <w:t>Tanto en el Controlador como en el Lazo Abierto</w:t>
      </w:r>
      <w:r w:rsidR="00346CA6">
        <w:t>,</w:t>
      </w:r>
      <w:r>
        <w:t xml:space="preserve"> se puede observar</w:t>
      </w:r>
      <w:r w:rsidR="00346CA6">
        <w:t xml:space="preserve"> en ellos</w:t>
      </w:r>
      <w:r>
        <w:t xml:space="preserve"> que se repiten los mismos módulos a excepción del PID y </w:t>
      </w:r>
      <w:r w:rsidR="00346CA6">
        <w:t>SAMPLE. El</w:t>
      </w:r>
      <w:r w:rsidR="009A0832">
        <w:t xml:space="preserve"> </w:t>
      </w:r>
      <w:r>
        <w:t xml:space="preserve">enfoque orientado a programación modular va a permitir reutilizar los </w:t>
      </w:r>
      <w:r w:rsidR="00F21B30">
        <w:t>submódulos</w:t>
      </w:r>
      <w:r>
        <w:t xml:space="preserve"> programados para ambos diseños, sin realizar ninguna modificación. </w:t>
      </w:r>
      <w:r>
        <w:br/>
        <w:t xml:space="preserve">A continuación, se van a describir las tareas que realizan cada </w:t>
      </w:r>
      <w:r w:rsidR="00F21B30">
        <w:t>submódulo</w:t>
      </w:r>
      <w:r>
        <w:t xml:space="preserve"> junto a sus </w:t>
      </w:r>
      <w:r w:rsidR="00346CA6">
        <w:t>simulaciones. Esta fase programación y simulación se realiza en Vivado.</w:t>
      </w:r>
    </w:p>
    <w:p w14:paraId="0009C528" w14:textId="6CA704DB" w:rsidR="00FF19D0" w:rsidRDefault="00FF19D0" w:rsidP="009A0832">
      <w:pPr>
        <w:tabs>
          <w:tab w:val="left" w:pos="3410"/>
        </w:tabs>
      </w:pPr>
    </w:p>
    <w:p w14:paraId="5536372D" w14:textId="0A2EDC55" w:rsidR="00FF19D0" w:rsidRDefault="00FF19D0" w:rsidP="00FF19D0">
      <w:pPr>
        <w:pStyle w:val="Ttulo1"/>
        <w:numPr>
          <w:ilvl w:val="3"/>
          <w:numId w:val="2"/>
        </w:numPr>
      </w:pPr>
      <w:bookmarkStart w:id="23" w:name="_Toc104248584"/>
      <w:r>
        <w:lastRenderedPageBreak/>
        <w:t>Filtros HALL</w:t>
      </w:r>
      <w:bookmarkEnd w:id="23"/>
    </w:p>
    <w:p w14:paraId="42C76F50" w14:textId="6A57A869" w:rsidR="00FF19D0" w:rsidRDefault="00F21B30" w:rsidP="00FF19D0">
      <w:r w:rsidRPr="00F21B30">
        <w:rPr>
          <w:noProof/>
        </w:rPr>
        <w:drawing>
          <wp:anchor distT="0" distB="0" distL="114300" distR="114300" simplePos="0" relativeHeight="251698176" behindDoc="0" locked="0" layoutInCell="1" allowOverlap="1" wp14:anchorId="47A5C789" wp14:editId="3FE4C579">
            <wp:simplePos x="0" y="0"/>
            <wp:positionH relativeFrom="margin">
              <wp:align>center</wp:align>
            </wp:positionH>
            <wp:positionV relativeFrom="paragraph">
              <wp:posOffset>177927</wp:posOffset>
            </wp:positionV>
            <wp:extent cx="2114845" cy="1047896"/>
            <wp:effectExtent l="0" t="0" r="0" b="0"/>
            <wp:wrapSquare wrapText="bothSides"/>
            <wp:docPr id="46" name="Imagen 4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Diagrama&#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2114845" cy="1047896"/>
                    </a:xfrm>
                    <a:prstGeom prst="rect">
                      <a:avLst/>
                    </a:prstGeom>
                  </pic:spPr>
                </pic:pic>
              </a:graphicData>
            </a:graphic>
          </wp:anchor>
        </w:drawing>
      </w:r>
    </w:p>
    <w:p w14:paraId="1E06E5AA" w14:textId="37704D71" w:rsidR="00FF19D0" w:rsidRPr="00FF19D0" w:rsidRDefault="00FF19D0" w:rsidP="00FF19D0"/>
    <w:p w14:paraId="5E7244C9" w14:textId="77777777" w:rsidR="00FF19D0" w:rsidRDefault="00FF19D0" w:rsidP="009A0832">
      <w:pPr>
        <w:tabs>
          <w:tab w:val="left" w:pos="3410"/>
        </w:tabs>
      </w:pPr>
    </w:p>
    <w:p w14:paraId="496E0012" w14:textId="1C0596DF" w:rsidR="00FF19D0" w:rsidRDefault="00FF19D0" w:rsidP="009A0832">
      <w:pPr>
        <w:tabs>
          <w:tab w:val="left" w:pos="3410"/>
        </w:tabs>
      </w:pPr>
    </w:p>
    <w:p w14:paraId="1D79A4CF" w14:textId="46787A10" w:rsidR="00FF19D0" w:rsidRDefault="00FF19D0" w:rsidP="009A0832">
      <w:pPr>
        <w:tabs>
          <w:tab w:val="left" w:pos="3410"/>
        </w:tabs>
      </w:pPr>
    </w:p>
    <w:p w14:paraId="16EFA01E" w14:textId="6D26DE41" w:rsidR="00F21B30" w:rsidRDefault="00F21B30" w:rsidP="009A0832">
      <w:pPr>
        <w:tabs>
          <w:tab w:val="left" w:pos="3410"/>
        </w:tabs>
      </w:pPr>
    </w:p>
    <w:p w14:paraId="7DC03A8D" w14:textId="22AB8CE8" w:rsidR="00D75E4B" w:rsidRDefault="00F21B30" w:rsidP="009A0832">
      <w:pPr>
        <w:tabs>
          <w:tab w:val="left" w:pos="3410"/>
        </w:tabs>
      </w:pPr>
      <w:r>
        <w:t>La tarea de este módulo consiste en filtrar las señales asíncronas entrantes procedentes de los sensores HALL.</w:t>
      </w:r>
      <w:r>
        <w:br/>
        <w:t>E</w:t>
      </w:r>
      <w:r w:rsidR="00A93201">
        <w:t>l submódulo</w:t>
      </w:r>
      <w:r>
        <w:t xml:space="preserve"> </w:t>
      </w:r>
      <w:proofErr w:type="spellStart"/>
      <w:r>
        <w:t>Syncro</w:t>
      </w:r>
      <w:proofErr w:type="spellEnd"/>
      <w:r>
        <w:t xml:space="preserve"> se ha posicionado en paralelo a la lógica desarrollada para el </w:t>
      </w:r>
      <w:proofErr w:type="spellStart"/>
      <w:r w:rsidR="00A57CFB">
        <w:t>D</w:t>
      </w:r>
      <w:r>
        <w:t>ebouncer</w:t>
      </w:r>
      <w:proofErr w:type="spellEnd"/>
      <w:r>
        <w:t xml:space="preserve"> debido a que ambos se encuentran declarados dentro de la misma arquitectura y no son independientes uno de otro.</w:t>
      </w:r>
      <w:r w:rsidR="00A93201">
        <w:br/>
      </w:r>
      <w:r w:rsidR="00A93201">
        <w:br/>
        <w:t>La tarea del sincronizador permite solventar el problema de las señales asíncronas entrantes</w:t>
      </w:r>
      <w:r w:rsidR="0095780E">
        <w:t>. E</w:t>
      </w:r>
      <w:r w:rsidR="00A93201">
        <w:t>n un sistema síncrono</w:t>
      </w:r>
      <w:r w:rsidR="0095780E">
        <w:t>, s</w:t>
      </w:r>
      <w:r w:rsidR="00A93201">
        <w:t xml:space="preserve">e asume </w:t>
      </w:r>
      <w:r w:rsidR="00A57CFB">
        <w:t xml:space="preserve">que la frecuencia de las señales entrantes a los registros </w:t>
      </w:r>
      <w:proofErr w:type="spellStart"/>
      <w:r w:rsidR="00A57CFB">
        <w:t>flip-flop</w:t>
      </w:r>
      <w:proofErr w:type="spellEnd"/>
      <w:r w:rsidR="00A57CFB">
        <w:t xml:space="preserve"> es menor que la señal de reloj. </w:t>
      </w:r>
      <w:r w:rsidR="00052E39">
        <w:t xml:space="preserve"> </w:t>
      </w:r>
      <w:r w:rsidR="00A57CFB">
        <w:t xml:space="preserve">Sin </w:t>
      </w:r>
      <w:r w:rsidR="00AD5A83">
        <w:t>embargo,</w:t>
      </w:r>
      <w:r w:rsidR="00A57CFB">
        <w:t xml:space="preserve"> cuando las señales entrantes al </w:t>
      </w:r>
      <w:proofErr w:type="spellStart"/>
      <w:r w:rsidR="00A57CFB">
        <w:t>flip-flop</w:t>
      </w:r>
      <w:proofErr w:type="spellEnd"/>
      <w:r w:rsidR="00A57CFB">
        <w:t xml:space="preserve"> violan su </w:t>
      </w:r>
      <w:r w:rsidR="00D333A0">
        <w:t xml:space="preserve">tiempo de </w:t>
      </w:r>
      <w:proofErr w:type="spellStart"/>
      <w:r w:rsidR="00D333A0">
        <w:t>setup</w:t>
      </w:r>
      <w:proofErr w:type="spellEnd"/>
      <w:r w:rsidR="00D333A0">
        <w:t xml:space="preserve"> </w:t>
      </w:r>
      <w:r w:rsidR="0095780E">
        <w:t>o</w:t>
      </w:r>
      <w:r w:rsidR="00D333A0">
        <w:t xml:space="preserve"> </w:t>
      </w:r>
      <w:proofErr w:type="spellStart"/>
      <w:r w:rsidR="00D333A0">
        <w:t>hold</w:t>
      </w:r>
      <w:proofErr w:type="spellEnd"/>
      <w:r w:rsidR="00D333A0">
        <w:t xml:space="preserve"> no se puede predecir correctamente el valor de salida capturado</w:t>
      </w:r>
      <w:r w:rsidR="0095780E">
        <w:t>,</w:t>
      </w:r>
      <w:r w:rsidR="00D333A0">
        <w:t xml:space="preserve"> pudiendo entrar en un estado de </w:t>
      </w:r>
      <w:r w:rsidR="00AD5A83">
        <w:t>meta-estabilidad</w:t>
      </w:r>
      <w:r w:rsidR="00D333A0">
        <w:t>.</w:t>
      </w:r>
      <w:r w:rsidR="00D333A0">
        <w:br/>
        <w:t xml:space="preserve">Un método </w:t>
      </w:r>
      <w:r w:rsidR="00AD5A83">
        <w:t xml:space="preserve">para </w:t>
      </w:r>
      <w:r w:rsidR="00D333A0">
        <w:t xml:space="preserve">incrementar la resistencia a estos fallos son los dispositivos llamados sincronizadores. Los más sencillos consisten en crear una cadena de biestables en la cual la salida de un </w:t>
      </w:r>
      <w:proofErr w:type="spellStart"/>
      <w:r w:rsidR="00D333A0">
        <w:t>flip-flop</w:t>
      </w:r>
      <w:proofErr w:type="spellEnd"/>
      <w:r w:rsidR="00D333A0">
        <w:t xml:space="preserve"> es la entrada del siguiente</w:t>
      </w:r>
      <w:r w:rsidR="00AD5A83">
        <w:t>. La longitud de la cadena no es m</w:t>
      </w:r>
      <w:r w:rsidR="00D75E4B">
        <w:t>ayor</w:t>
      </w:r>
      <w:r w:rsidR="00AD5A83">
        <w:t xml:space="preserve"> de 2 o 3</w:t>
      </w:r>
      <w:r w:rsidR="00052E39">
        <w:t xml:space="preserve"> biestables</w:t>
      </w:r>
      <w:r w:rsidR="00AD5A83">
        <w:t>.</w:t>
      </w:r>
      <w:r w:rsidR="00AD5A83">
        <w:br/>
        <w:t>Un aspecto negativo de esta técnica es que aporta retraso al sistema.</w:t>
      </w:r>
      <w:r w:rsidR="00AD5A83">
        <w:br/>
      </w:r>
      <w:r w:rsidR="00AD5A83">
        <w:br/>
        <w:t>Una vez sincronizada la señal se pasa su valor a</w:t>
      </w:r>
      <w:r w:rsidR="003C1E83">
        <w:t xml:space="preserve">l submódulo </w:t>
      </w:r>
      <w:proofErr w:type="spellStart"/>
      <w:r w:rsidR="003C1E83">
        <w:t>D</w:t>
      </w:r>
      <w:r w:rsidR="00AD5A83">
        <w:t>ebouncer</w:t>
      </w:r>
      <w:proofErr w:type="spellEnd"/>
      <w:r w:rsidR="00AD5A83">
        <w:t xml:space="preserve"> (</w:t>
      </w:r>
      <w:proofErr w:type="spellStart"/>
      <w:r w:rsidR="00AD5A83">
        <w:t>antirebotes</w:t>
      </w:r>
      <w:proofErr w:type="spellEnd"/>
      <w:r w:rsidR="00AD5A83">
        <w:t xml:space="preserve">). La señal de los sensores HALL al pasar de valor activo a nulo puede sufrir rebotes </w:t>
      </w:r>
      <w:r w:rsidR="003C1E83">
        <w:t xml:space="preserve">debido a ruido o el tiempo en el que tarda en estabilizarse, </w:t>
      </w:r>
      <w:r w:rsidR="00AD5A83">
        <w:t>los cuales pueden acarrear mal funcionamiento en el sistema.</w:t>
      </w:r>
      <w:r w:rsidR="00AD5A83">
        <w:br/>
        <w:t xml:space="preserve">Para ello el detector se encarga de fijar mediante un biestable el valor de la entrada y comparar durante x ciclos de reloj. En caso de mantenerse el valor de la entrada estable esta es pasada al registro de salida del filtro en caso contrario se aloja el nuevo valor de entrada y se reinicia la cuenta de ciclos de comprobación. </w:t>
      </w:r>
    </w:p>
    <w:p w14:paraId="19CE97AB" w14:textId="4D3BB0F1" w:rsidR="004C50EA" w:rsidRDefault="00D75E4B" w:rsidP="009A0832">
      <w:pPr>
        <w:tabs>
          <w:tab w:val="left" w:pos="3410"/>
        </w:tabs>
      </w:pPr>
      <w:r>
        <w:rPr>
          <w:noProof/>
        </w:rPr>
        <w:drawing>
          <wp:anchor distT="0" distB="0" distL="114300" distR="114300" simplePos="0" relativeHeight="251699200" behindDoc="0" locked="0" layoutInCell="1" allowOverlap="1" wp14:anchorId="2AAE6BC1" wp14:editId="729FEE78">
            <wp:simplePos x="0" y="0"/>
            <wp:positionH relativeFrom="margin">
              <wp:align>center</wp:align>
            </wp:positionH>
            <wp:positionV relativeFrom="paragraph">
              <wp:posOffset>636905</wp:posOffset>
            </wp:positionV>
            <wp:extent cx="6085840" cy="952500"/>
            <wp:effectExtent l="0" t="0" r="0" b="0"/>
            <wp:wrapSquare wrapText="bothSides"/>
            <wp:docPr id="49" name="Imagen 49"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Interfaz de usuario gráfica&#10;&#10;Descripción generada automáticament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085840" cy="952500"/>
                    </a:xfrm>
                    <a:prstGeom prst="rect">
                      <a:avLst/>
                    </a:prstGeom>
                    <a:noFill/>
                    <a:ln>
                      <a:noFill/>
                    </a:ln>
                  </pic:spPr>
                </pic:pic>
              </a:graphicData>
            </a:graphic>
            <wp14:sizeRelH relativeFrom="margin">
              <wp14:pctWidth>0</wp14:pctWidth>
            </wp14:sizeRelH>
          </wp:anchor>
        </w:drawing>
      </w:r>
      <w:r>
        <w:t>Este módulo permite configurar los x ciclos de comprobación, estando definido este valor como genérico en su declaración.</w:t>
      </w:r>
    </w:p>
    <w:p w14:paraId="62224A05" w14:textId="40BDD25B" w:rsidR="00D75E4B" w:rsidRDefault="00D75E4B" w:rsidP="009A0832">
      <w:pPr>
        <w:tabs>
          <w:tab w:val="left" w:pos="3410"/>
        </w:tabs>
      </w:pPr>
    </w:p>
    <w:p w14:paraId="099C73B6" w14:textId="0904C980" w:rsidR="00D75E4B" w:rsidRDefault="00D75E4B" w:rsidP="009A0832">
      <w:pPr>
        <w:tabs>
          <w:tab w:val="left" w:pos="3410"/>
        </w:tabs>
      </w:pPr>
    </w:p>
    <w:p w14:paraId="43A3DEA3" w14:textId="2004D307" w:rsidR="00D75E4B" w:rsidRDefault="00D75E4B" w:rsidP="009A0832">
      <w:pPr>
        <w:tabs>
          <w:tab w:val="left" w:pos="3410"/>
        </w:tabs>
      </w:pPr>
    </w:p>
    <w:p w14:paraId="0038F8A7" w14:textId="0A0FBFC7" w:rsidR="00A65ACD" w:rsidRDefault="00A65ACD" w:rsidP="009A0832">
      <w:pPr>
        <w:tabs>
          <w:tab w:val="left" w:pos="3410"/>
        </w:tabs>
      </w:pPr>
      <w:r>
        <w:t>En la siguiente imagen se aprecia como ante una entrada asíncrona</w:t>
      </w:r>
      <w:r w:rsidR="00D75E4B">
        <w:t xml:space="preserve">, </w:t>
      </w:r>
      <w:r>
        <w:t xml:space="preserve">se sincroniza (SYNC_OUT) con 2 ciclos de </w:t>
      </w:r>
      <w:proofErr w:type="spellStart"/>
      <w:r>
        <w:t>delay</w:t>
      </w:r>
      <w:proofErr w:type="spellEnd"/>
      <w:r w:rsidR="00D75E4B">
        <w:t>.</w:t>
      </w:r>
      <w:r>
        <w:t xml:space="preserve"> </w:t>
      </w:r>
      <w:r w:rsidR="00D75E4B">
        <w:t>P</w:t>
      </w:r>
      <w:r>
        <w:t xml:space="preserve">or otro </w:t>
      </w:r>
      <w:r w:rsidR="00D75E4B">
        <w:t>lado,</w:t>
      </w:r>
      <w:r>
        <w:t xml:space="preserve"> gracias al registro (</w:t>
      </w:r>
      <w:proofErr w:type="spellStart"/>
      <w:r>
        <w:t>pre</w:t>
      </w:r>
      <w:r w:rsidR="00D75E4B">
        <w:t>v</w:t>
      </w:r>
      <w:r>
        <w:t>input</w:t>
      </w:r>
      <w:proofErr w:type="spellEnd"/>
      <w:r>
        <w:t xml:space="preserve">) la entrada previa es comparada </w:t>
      </w:r>
      <w:r w:rsidR="00D75E4B">
        <w:t xml:space="preserve">con la actual, </w:t>
      </w:r>
      <w:r>
        <w:t>iniciando el contador en caso de no coincidir. Si el contador no llega a los X ciclos definidos, en este caso 10, se reinicia. Finalmente, la señal de salida cambia al no recibir ningún cambio.</w:t>
      </w:r>
    </w:p>
    <w:p w14:paraId="7AA8D064" w14:textId="77777777" w:rsidR="0082502F" w:rsidRDefault="0082502F" w:rsidP="009A0832">
      <w:pPr>
        <w:tabs>
          <w:tab w:val="left" w:pos="3410"/>
        </w:tabs>
      </w:pPr>
    </w:p>
    <w:p w14:paraId="76C1278B" w14:textId="7EC8E206" w:rsidR="0082502F" w:rsidRDefault="0082502F" w:rsidP="0082502F">
      <w:pPr>
        <w:pStyle w:val="Ttulo1"/>
        <w:numPr>
          <w:ilvl w:val="3"/>
          <w:numId w:val="2"/>
        </w:numPr>
      </w:pPr>
      <w:bookmarkStart w:id="24" w:name="_Toc104248585"/>
      <w:r>
        <w:t>PWM</w:t>
      </w:r>
      <w:bookmarkEnd w:id="24"/>
    </w:p>
    <w:p w14:paraId="4ED086CD" w14:textId="62F0EC2A" w:rsidR="00C635DB" w:rsidRDefault="0082502F" w:rsidP="0082502F">
      <w:r>
        <w:br/>
        <w:t xml:space="preserve">En el apartado </w:t>
      </w:r>
      <w:r w:rsidRPr="0082502F">
        <w:rPr>
          <w:color w:val="FF0000"/>
        </w:rPr>
        <w:t>XXXXXX</w:t>
      </w:r>
      <w:r>
        <w:rPr>
          <w:color w:val="FF0000"/>
        </w:rPr>
        <w:t xml:space="preserve"> </w:t>
      </w:r>
      <w:r>
        <w:t xml:space="preserve">se expuso </w:t>
      </w:r>
      <w:r w:rsidR="00C25F7B">
        <w:t xml:space="preserve">los distintos métodos de </w:t>
      </w:r>
      <w:r>
        <w:t>control</w:t>
      </w:r>
      <w:r w:rsidR="00C25F7B">
        <w:t xml:space="preserve"> </w:t>
      </w:r>
      <w:r>
        <w:t xml:space="preserve">y </w:t>
      </w:r>
      <w:r w:rsidR="00C25F7B">
        <w:t xml:space="preserve">alimentación </w:t>
      </w:r>
      <w:r>
        <w:t xml:space="preserve">un motor </w:t>
      </w:r>
      <w:proofErr w:type="spellStart"/>
      <w:r w:rsidR="00C25F7B">
        <w:t>B</w:t>
      </w:r>
      <w:r>
        <w:t>rushless</w:t>
      </w:r>
      <w:proofErr w:type="spellEnd"/>
      <w:r>
        <w:t>. Para el caso de este IP, mediante la realimentación de la posición del rotor</w:t>
      </w:r>
      <w:r w:rsidR="00C25F7B">
        <w:t xml:space="preserve"> detectada a través de los sensores HALL, se activan las distintas partes del puente inversor con el fin de realizar la correcta excitación de sus devanados.</w:t>
      </w:r>
      <w:r w:rsidR="00380CD1">
        <w:t xml:space="preserve"> El grado de excitación de estos últimos vendrá determinado por el ciclo de </w:t>
      </w:r>
      <w:r w:rsidR="008E5C43">
        <w:t>trabajo de la señal</w:t>
      </w:r>
      <w:r w:rsidR="00380CD1">
        <w:t xml:space="preserve"> </w:t>
      </w:r>
      <w:r w:rsidR="00C635DB">
        <w:t xml:space="preserve">PWM </w:t>
      </w:r>
      <w:r w:rsidR="00380CD1">
        <w:t>de los transistores</w:t>
      </w:r>
      <w:r w:rsidR="00C635DB">
        <w:t>.</w:t>
      </w:r>
    </w:p>
    <w:p w14:paraId="072959DB" w14:textId="781328BC" w:rsidR="00F21B30" w:rsidRDefault="009209BE" w:rsidP="00C635DB">
      <w:r w:rsidRPr="009209BE">
        <w:rPr>
          <w:noProof/>
        </w:rPr>
        <w:drawing>
          <wp:anchor distT="0" distB="0" distL="114300" distR="114300" simplePos="0" relativeHeight="251700224" behindDoc="0" locked="0" layoutInCell="1" allowOverlap="1" wp14:anchorId="07F636D7" wp14:editId="2C3E9627">
            <wp:simplePos x="0" y="0"/>
            <wp:positionH relativeFrom="margin">
              <wp:align>center</wp:align>
            </wp:positionH>
            <wp:positionV relativeFrom="paragraph">
              <wp:posOffset>916940</wp:posOffset>
            </wp:positionV>
            <wp:extent cx="3079750" cy="1381125"/>
            <wp:effectExtent l="0" t="0" r="6350" b="9525"/>
            <wp:wrapSquare wrapText="bothSides"/>
            <wp:docPr id="41" name="Imagen 4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Diagrama&#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3079750" cy="1381125"/>
                    </a:xfrm>
                    <a:prstGeom prst="rect">
                      <a:avLst/>
                    </a:prstGeom>
                  </pic:spPr>
                </pic:pic>
              </a:graphicData>
            </a:graphic>
            <wp14:sizeRelH relativeFrom="margin">
              <wp14:pctWidth>0</wp14:pctWidth>
            </wp14:sizeRelH>
          </wp:anchor>
        </w:drawing>
      </w:r>
      <w:r w:rsidR="00C635DB">
        <w:t>Con estas premisas se puede resolver la cuestión del control de la alimentación mediante la creación de dos módulos.</w:t>
      </w:r>
      <w:r w:rsidR="00C635DB">
        <w:br/>
        <w:t>Un módulo que genere señales PWM y un módulo decodificador que permita determinar que transistores activar y desactivar en función de la realimentación de los sensores HALL.</w:t>
      </w:r>
      <w:r w:rsidR="00C635DB">
        <w:br/>
      </w:r>
    </w:p>
    <w:p w14:paraId="120EBAF2" w14:textId="5649D522" w:rsidR="009209BE" w:rsidRDefault="009209BE" w:rsidP="00C635DB"/>
    <w:p w14:paraId="698260FA" w14:textId="72F3C8DD" w:rsidR="009209BE" w:rsidRDefault="009209BE" w:rsidP="00C635DB"/>
    <w:p w14:paraId="0D6DBC9A" w14:textId="0C57D32C" w:rsidR="009209BE" w:rsidRDefault="009209BE" w:rsidP="00C635DB"/>
    <w:p w14:paraId="204CE93F" w14:textId="5EB19EF7" w:rsidR="009209BE" w:rsidRDefault="009209BE" w:rsidP="00C635DB"/>
    <w:p w14:paraId="5F2C40A5" w14:textId="4F8A658B" w:rsidR="009209BE" w:rsidRDefault="009209BE" w:rsidP="00C635DB"/>
    <w:p w14:paraId="0B666781" w14:textId="77777777" w:rsidR="009209BE" w:rsidRDefault="009209BE" w:rsidP="00C635DB"/>
    <w:p w14:paraId="366F32C0" w14:textId="11265435" w:rsidR="00C635DB" w:rsidRDefault="00C635DB" w:rsidP="00C635DB">
      <w:pPr>
        <w:pStyle w:val="Ttulo1"/>
        <w:numPr>
          <w:ilvl w:val="4"/>
          <w:numId w:val="2"/>
        </w:numPr>
      </w:pPr>
      <w:bookmarkStart w:id="25" w:name="_Toc104248586"/>
      <w:r>
        <w:t>Generador PWM</w:t>
      </w:r>
      <w:bookmarkEnd w:id="25"/>
    </w:p>
    <w:p w14:paraId="067923F0" w14:textId="5E764FEF" w:rsidR="00C635DB" w:rsidRDefault="00C635DB" w:rsidP="00C635DB"/>
    <w:p w14:paraId="2DCD4EC1" w14:textId="77777777" w:rsidR="00F153AF" w:rsidRDefault="009209BE" w:rsidP="00C635DB">
      <w:r>
        <w:t xml:space="preserve">El siguiente módulo se encarga de generar </w:t>
      </w:r>
      <w:r w:rsidR="00F153AF">
        <w:t>una señal</w:t>
      </w:r>
      <w:r>
        <w:t xml:space="preserve"> PWM en función del ciclo de trabajo asignado.</w:t>
      </w:r>
    </w:p>
    <w:p w14:paraId="1A8E7D6D" w14:textId="47624F67" w:rsidR="003231A5" w:rsidRDefault="00F153AF" w:rsidP="00C635DB">
      <w:r>
        <w:t>Su funcionamiento es el habitual para la generación de dichas señales. Un contador inicia una cuenta, al llegar está a su máximo o mínimo sea la cuenta ascendente o descendente se reinicia el contador. El valor del ciclo de trabajo entra en acción cuando el contador llega al valor estipulado por este en la cuenta. En su caso si inicia con valor lógico 1, convertirá su valor al opuesto es decir 0. Este valor se mantiene hasta llegar al final del contador y este se reinicie volviendo a dar una salida a 1.</w:t>
      </w:r>
    </w:p>
    <w:p w14:paraId="218CECD3" w14:textId="1C7EB822" w:rsidR="003231A5" w:rsidRDefault="003231A5" w:rsidP="00C635DB"/>
    <w:p w14:paraId="446ABECD" w14:textId="4E269F21" w:rsidR="003231A5" w:rsidRDefault="003231A5" w:rsidP="00C635DB"/>
    <w:p w14:paraId="3AB39AF7" w14:textId="174CD7BD" w:rsidR="003231A5" w:rsidRDefault="003231A5" w:rsidP="00C635DB"/>
    <w:p w14:paraId="79FD379C" w14:textId="0B7EA14A" w:rsidR="003231A5" w:rsidRDefault="003231A5" w:rsidP="00C635DB">
      <w:r w:rsidRPr="003231A5">
        <w:rPr>
          <w:noProof/>
        </w:rPr>
        <w:lastRenderedPageBreak/>
        <w:drawing>
          <wp:anchor distT="0" distB="0" distL="114300" distR="114300" simplePos="0" relativeHeight="251701248" behindDoc="0" locked="0" layoutInCell="1" allowOverlap="1" wp14:anchorId="41C83271" wp14:editId="13FE4F74">
            <wp:simplePos x="0" y="0"/>
            <wp:positionH relativeFrom="margin">
              <wp:align>center</wp:align>
            </wp:positionH>
            <wp:positionV relativeFrom="paragraph">
              <wp:posOffset>0</wp:posOffset>
            </wp:positionV>
            <wp:extent cx="3943350" cy="1580515"/>
            <wp:effectExtent l="0" t="0" r="0" b="635"/>
            <wp:wrapSquare wrapText="bothSides"/>
            <wp:docPr id="43" name="Imagen 43" descr="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Gráfico de líneas&#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3943350" cy="1580515"/>
                    </a:xfrm>
                    <a:prstGeom prst="rect">
                      <a:avLst/>
                    </a:prstGeom>
                  </pic:spPr>
                </pic:pic>
              </a:graphicData>
            </a:graphic>
            <wp14:sizeRelH relativeFrom="margin">
              <wp14:pctWidth>0</wp14:pctWidth>
            </wp14:sizeRelH>
            <wp14:sizeRelV relativeFrom="margin">
              <wp14:pctHeight>0</wp14:pctHeight>
            </wp14:sizeRelV>
          </wp:anchor>
        </w:drawing>
      </w:r>
    </w:p>
    <w:p w14:paraId="21AB7FB5" w14:textId="28C444E3" w:rsidR="003231A5" w:rsidRDefault="003231A5" w:rsidP="00C635DB"/>
    <w:p w14:paraId="2F3ABEC2" w14:textId="798C85AD" w:rsidR="003231A5" w:rsidRDefault="003231A5" w:rsidP="00C635DB"/>
    <w:p w14:paraId="16A1ABF8" w14:textId="77777777" w:rsidR="003231A5" w:rsidRDefault="003231A5" w:rsidP="00C635DB"/>
    <w:p w14:paraId="6E711D3B" w14:textId="1E3AD821" w:rsidR="003231A5" w:rsidRDefault="003231A5" w:rsidP="00C635DB"/>
    <w:p w14:paraId="52822C4D" w14:textId="092FD0EA" w:rsidR="003231A5" w:rsidRDefault="003231A5" w:rsidP="00C635DB"/>
    <w:p w14:paraId="0A6E5FA7" w14:textId="47583773" w:rsidR="003231A5" w:rsidRDefault="003231A5" w:rsidP="00C635DB"/>
    <w:p w14:paraId="1E540FF2" w14:textId="29F002B5" w:rsidR="003231A5" w:rsidRDefault="003231A5" w:rsidP="00C635DB"/>
    <w:p w14:paraId="35AFB85F" w14:textId="557431F9" w:rsidR="003231A5" w:rsidRDefault="003231A5" w:rsidP="00C635DB">
      <w:r>
        <w:t xml:space="preserve">Sin embargo, para el caso de este generador de PWM, se le ha programado la capacidad de poder generar una </w:t>
      </w:r>
      <w:r w:rsidR="00CF1A70">
        <w:t>señal complementaria</w:t>
      </w:r>
      <w:r>
        <w:t>.</w:t>
      </w:r>
      <w:r w:rsidR="00CF1A70">
        <w:br/>
        <w:t xml:space="preserve">Como se expuso en el apartado </w:t>
      </w:r>
      <w:r w:rsidR="00CF1A70" w:rsidRPr="00CF1A70">
        <w:rPr>
          <w:color w:val="FF0000"/>
        </w:rPr>
        <w:t>XXXXX</w:t>
      </w:r>
      <w:r w:rsidR="00CF1A70">
        <w:rPr>
          <w:color w:val="FF0000"/>
        </w:rPr>
        <w:t xml:space="preserve"> </w:t>
      </w:r>
      <w:r w:rsidR="00CF1A70">
        <w:t>se puede realizar el control del puente generando una señal de PWM en los transistores superiores. Cuando la señal del transistor superior está apagada se puede generar una señal opuesta en el transistor inferior de la fase del inversor.</w:t>
      </w:r>
    </w:p>
    <w:p w14:paraId="65AE083A" w14:textId="4B08322A" w:rsidR="00CF1A70" w:rsidRPr="00CF1A70" w:rsidRDefault="00CF1A70" w:rsidP="00C635DB">
      <w:r w:rsidRPr="00BF47DD">
        <w:rPr>
          <w:noProof/>
        </w:rPr>
        <w:drawing>
          <wp:anchor distT="0" distB="0" distL="114300" distR="114300" simplePos="0" relativeHeight="251702272" behindDoc="0" locked="0" layoutInCell="1" allowOverlap="1" wp14:anchorId="743B7A10" wp14:editId="61E4C7DA">
            <wp:simplePos x="0" y="0"/>
            <wp:positionH relativeFrom="margin">
              <wp:align>center</wp:align>
            </wp:positionH>
            <wp:positionV relativeFrom="paragraph">
              <wp:posOffset>720090</wp:posOffset>
            </wp:positionV>
            <wp:extent cx="4839375" cy="1857634"/>
            <wp:effectExtent l="0" t="0" r="0" b="9525"/>
            <wp:wrapSquare wrapText="bothSides"/>
            <wp:docPr id="47" name="Imagen 4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Diagrama&#10;&#10;Descripción generada automáticamente"/>
                    <pic:cNvPicPr/>
                  </pic:nvPicPr>
                  <pic:blipFill>
                    <a:blip r:embed="rId37">
                      <a:extLst>
                        <a:ext uri="{28A0092B-C50C-407E-A947-70E740481C1C}">
                          <a14:useLocalDpi xmlns:a14="http://schemas.microsoft.com/office/drawing/2010/main" val="0"/>
                        </a:ext>
                      </a:extLst>
                    </a:blip>
                    <a:stretch>
                      <a:fillRect/>
                    </a:stretch>
                  </pic:blipFill>
                  <pic:spPr>
                    <a:xfrm>
                      <a:off x="0" y="0"/>
                      <a:ext cx="4839375" cy="1857634"/>
                    </a:xfrm>
                    <a:prstGeom prst="rect">
                      <a:avLst/>
                    </a:prstGeom>
                  </pic:spPr>
                </pic:pic>
              </a:graphicData>
            </a:graphic>
          </wp:anchor>
        </w:drawing>
      </w:r>
      <w:r>
        <w:t>La activación complementaria no se puede realizar de forma directa al apagar la señal superior ya que se debe respetar tiempo de “</w:t>
      </w:r>
      <w:proofErr w:type="spellStart"/>
      <w:r>
        <w:t>DeadBand</w:t>
      </w:r>
      <w:proofErr w:type="spellEnd"/>
      <w:r>
        <w:t>”. Este tiempo de seguridad permite cerrarse al transistor superior antes de la activación de su opuesto inferior evitando cortocircuitos.</w:t>
      </w:r>
    </w:p>
    <w:p w14:paraId="08C1DDBA" w14:textId="1A259BCE" w:rsidR="003231A5" w:rsidRDefault="003231A5" w:rsidP="00C635DB"/>
    <w:p w14:paraId="7D47883E" w14:textId="77777777" w:rsidR="00CF1A70" w:rsidRDefault="00CF1A70" w:rsidP="00C635DB"/>
    <w:p w14:paraId="632987A9" w14:textId="77777777" w:rsidR="001C5D6F" w:rsidRDefault="009209BE" w:rsidP="00C635DB">
      <w:r>
        <w:br/>
      </w:r>
      <w:r w:rsidR="00990B7B">
        <w:t>Por lo tanto, el módulo programado permite generar una señal de PWM única o con su correspondiente señal complementaria.</w:t>
      </w:r>
      <w:r w:rsidR="00990B7B">
        <w:br/>
        <w:t xml:space="preserve">Se puede configurar el </w:t>
      </w:r>
      <w:proofErr w:type="spellStart"/>
      <w:r w:rsidR="00990B7B">
        <w:t>Deadband</w:t>
      </w:r>
      <w:proofErr w:type="spellEnd"/>
      <w:r w:rsidR="00990B7B">
        <w:t xml:space="preserve"> para que su duración sean los x siglos deseados.</w:t>
      </w:r>
      <w:r w:rsidR="00990B7B">
        <w:br/>
        <w:t>Por último la frecuencia de PWM puede ser configurada para funcionar en un rango de funcionamiento de 40KHz-100KHz.</w:t>
      </w:r>
      <w:r w:rsidR="00990B7B">
        <w:br/>
        <w:t xml:space="preserve">La frecuencia, </w:t>
      </w:r>
      <w:proofErr w:type="spellStart"/>
      <w:r w:rsidR="00990B7B">
        <w:t>Deadband</w:t>
      </w:r>
      <w:proofErr w:type="spellEnd"/>
      <w:r w:rsidR="00990B7B">
        <w:t xml:space="preserve"> y el tipo de señal simple o con </w:t>
      </w:r>
      <w:r w:rsidR="00A63ACD">
        <w:t>su parte complementaria son definidas como genéricos en la declaración del componente.</w:t>
      </w:r>
      <w:r w:rsidR="00990B7B">
        <w:t xml:space="preserve">  </w:t>
      </w:r>
    </w:p>
    <w:p w14:paraId="6086405B" w14:textId="77777777" w:rsidR="001C5D6F" w:rsidRDefault="001C5D6F" w:rsidP="00C635DB"/>
    <w:p w14:paraId="0C6B751A" w14:textId="77777777" w:rsidR="001C5D6F" w:rsidRDefault="001C5D6F" w:rsidP="00C635DB"/>
    <w:p w14:paraId="7BE56D2C" w14:textId="3EA22654" w:rsidR="009209BE" w:rsidRPr="00C635DB" w:rsidRDefault="000902B4" w:rsidP="00C635DB">
      <w:r w:rsidRPr="000902B4">
        <w:rPr>
          <w:noProof/>
        </w:rPr>
        <w:lastRenderedPageBreak/>
        <w:drawing>
          <wp:anchor distT="0" distB="0" distL="114300" distR="114300" simplePos="0" relativeHeight="251704320" behindDoc="0" locked="0" layoutInCell="1" allowOverlap="1" wp14:anchorId="18232F0F" wp14:editId="00E1BFF9">
            <wp:simplePos x="0" y="0"/>
            <wp:positionH relativeFrom="margin">
              <wp:align>right</wp:align>
            </wp:positionH>
            <wp:positionV relativeFrom="paragraph">
              <wp:posOffset>85667</wp:posOffset>
            </wp:positionV>
            <wp:extent cx="5400040" cy="949325"/>
            <wp:effectExtent l="0" t="0" r="0" b="3175"/>
            <wp:wrapSquare wrapText="bothSides"/>
            <wp:docPr id="50" name="Imagen 50"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Interfaz de usuario gráfica&#10;&#10;Descripción generada automáticament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949325"/>
                    </a:xfrm>
                    <a:prstGeom prst="rect">
                      <a:avLst/>
                    </a:prstGeom>
                  </pic:spPr>
                </pic:pic>
              </a:graphicData>
            </a:graphic>
          </wp:anchor>
        </w:drawing>
      </w:r>
      <w:r w:rsidR="00990B7B">
        <w:br/>
      </w:r>
    </w:p>
    <w:p w14:paraId="4322AA37" w14:textId="6DA52A6C" w:rsidR="00C635DB" w:rsidRPr="00C635DB" w:rsidRDefault="000902B4" w:rsidP="00C635DB">
      <w:r w:rsidRPr="000902B4">
        <w:rPr>
          <w:noProof/>
        </w:rPr>
        <w:drawing>
          <wp:anchor distT="0" distB="0" distL="114300" distR="114300" simplePos="0" relativeHeight="251703296" behindDoc="0" locked="0" layoutInCell="1" allowOverlap="1" wp14:anchorId="2E2A9B57" wp14:editId="1B929280">
            <wp:simplePos x="0" y="0"/>
            <wp:positionH relativeFrom="margin">
              <wp:align>right</wp:align>
            </wp:positionH>
            <wp:positionV relativeFrom="paragraph">
              <wp:posOffset>152226</wp:posOffset>
            </wp:positionV>
            <wp:extent cx="5400040" cy="945515"/>
            <wp:effectExtent l="0" t="0" r="0" b="6985"/>
            <wp:wrapSquare wrapText="bothSides"/>
            <wp:docPr id="51" name="Imagen 51" descr="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Pantalla de un video juego&#10;&#10;Descripción generada automáticamente con confianza media"/>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00040" cy="945515"/>
                    </a:xfrm>
                    <a:prstGeom prst="rect">
                      <a:avLst/>
                    </a:prstGeom>
                  </pic:spPr>
                </pic:pic>
              </a:graphicData>
            </a:graphic>
          </wp:anchor>
        </w:drawing>
      </w:r>
    </w:p>
    <w:p w14:paraId="75D5CD04" w14:textId="757F712C" w:rsidR="009A0832" w:rsidRDefault="009A0832" w:rsidP="00BC6D03"/>
    <w:p w14:paraId="78364463" w14:textId="037707F1" w:rsidR="00B2339F" w:rsidRDefault="004A11B7" w:rsidP="00BC6D03">
      <w:r w:rsidRPr="004A11B7">
        <w:rPr>
          <w:noProof/>
        </w:rPr>
        <w:drawing>
          <wp:anchor distT="0" distB="0" distL="114300" distR="114300" simplePos="0" relativeHeight="251705344" behindDoc="0" locked="0" layoutInCell="1" allowOverlap="1" wp14:anchorId="6F17850F" wp14:editId="5741FFF2">
            <wp:simplePos x="0" y="0"/>
            <wp:positionH relativeFrom="margin">
              <wp:align>center</wp:align>
            </wp:positionH>
            <wp:positionV relativeFrom="paragraph">
              <wp:posOffset>795039</wp:posOffset>
            </wp:positionV>
            <wp:extent cx="4517390" cy="1750695"/>
            <wp:effectExtent l="0" t="0" r="0" b="1905"/>
            <wp:wrapSquare wrapText="bothSides"/>
            <wp:docPr id="52" name="Imagen 5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Imagen que contiene Diagrama&#10;&#10;Descripción generada automáticamente"/>
                    <pic:cNvPicPr/>
                  </pic:nvPicPr>
                  <pic:blipFill>
                    <a:blip r:embed="rId40">
                      <a:extLst>
                        <a:ext uri="{28A0092B-C50C-407E-A947-70E740481C1C}">
                          <a14:useLocalDpi xmlns:a14="http://schemas.microsoft.com/office/drawing/2010/main" val="0"/>
                        </a:ext>
                      </a:extLst>
                    </a:blip>
                    <a:stretch>
                      <a:fillRect/>
                    </a:stretch>
                  </pic:blipFill>
                  <pic:spPr>
                    <a:xfrm>
                      <a:off x="0" y="0"/>
                      <a:ext cx="4517390" cy="1750695"/>
                    </a:xfrm>
                    <a:prstGeom prst="rect">
                      <a:avLst/>
                    </a:prstGeom>
                  </pic:spPr>
                </pic:pic>
              </a:graphicData>
            </a:graphic>
          </wp:anchor>
        </w:drawing>
      </w:r>
      <w:r w:rsidR="000902B4">
        <w:t xml:space="preserve">El PWM mostrado en las dos imágenes anteriores corresponde a una frecuencia de 100KHz y para un ciclo de trabajo de 50%. Con modo complementario activado y un </w:t>
      </w:r>
      <w:proofErr w:type="spellStart"/>
      <w:r w:rsidR="000902B4">
        <w:t>deadband</w:t>
      </w:r>
      <w:proofErr w:type="spellEnd"/>
      <w:r w:rsidR="000902B4">
        <w:t xml:space="preserve"> de 4 ciclos se observa como las salidas PWM_H (PWM alto) y PWM_L se encuentran espaciadas por cuatro ciclos de reloj.</w:t>
      </w:r>
      <w:r w:rsidR="000902B4">
        <w:br/>
      </w:r>
    </w:p>
    <w:p w14:paraId="7F5486E2" w14:textId="77777777" w:rsidR="00DD67C6" w:rsidRDefault="00DD67C6" w:rsidP="00BC6D03"/>
    <w:p w14:paraId="1B4AFEE3" w14:textId="0BB472A0" w:rsidR="00F17298" w:rsidRDefault="00F17298" w:rsidP="00BC6D03"/>
    <w:p w14:paraId="249E167B" w14:textId="6DB7EAF6" w:rsidR="004A11B7" w:rsidRDefault="004A11B7" w:rsidP="00BC6D03"/>
    <w:p w14:paraId="43BDDAD9" w14:textId="65819DDB" w:rsidR="004A11B7" w:rsidRDefault="004A11B7" w:rsidP="00BC6D03"/>
    <w:p w14:paraId="3891D165" w14:textId="4D1AECAD" w:rsidR="004A11B7" w:rsidRDefault="004A11B7" w:rsidP="00BC6D03"/>
    <w:p w14:paraId="1CF692A6" w14:textId="3A64B010" w:rsidR="004A11B7" w:rsidRDefault="004A11B7" w:rsidP="00BC6D03"/>
    <w:p w14:paraId="6562BCC0" w14:textId="20F06378" w:rsidR="004A11B7" w:rsidRDefault="004A11B7" w:rsidP="00BC6D03">
      <w:r>
        <w:t>Con el modo Complementario desactivado se aprecia como la única señal en realizar el PWM es la salida PWM_H, la salida de PWM_L permanece desactivada de forma constante.</w:t>
      </w:r>
    </w:p>
    <w:p w14:paraId="4124C730" w14:textId="40540F55" w:rsidR="004A11B7" w:rsidRDefault="004A11B7" w:rsidP="00BC6D03"/>
    <w:p w14:paraId="6CC98BF1" w14:textId="524DE6E6" w:rsidR="00343C85" w:rsidRDefault="00343C85" w:rsidP="00343C85">
      <w:pPr>
        <w:pStyle w:val="Ttulo1"/>
        <w:numPr>
          <w:ilvl w:val="4"/>
          <w:numId w:val="2"/>
        </w:numPr>
      </w:pPr>
      <w:bookmarkStart w:id="26" w:name="_Toc104248587"/>
      <w:proofErr w:type="spellStart"/>
      <w:r>
        <w:t>Decoder</w:t>
      </w:r>
      <w:proofErr w:type="spellEnd"/>
      <w:r>
        <w:t xml:space="preserve"> PWM</w:t>
      </w:r>
      <w:bookmarkEnd w:id="26"/>
    </w:p>
    <w:p w14:paraId="6A384660" w14:textId="32F1CC24" w:rsidR="00343C85" w:rsidRDefault="00343C85" w:rsidP="00BC6D03"/>
    <w:p w14:paraId="6D763A3F" w14:textId="5ED2AD57" w:rsidR="00A458A7" w:rsidRDefault="00343C85" w:rsidP="00BC6D03">
      <w:r>
        <w:t>Con respecto a lo expuesto en la introducción el siguiente módulo descrito tiene la tarea de determinar que transistores del inversor se deben activar en función de la señal captada a través de los sensores HALL.</w:t>
      </w:r>
      <w:r>
        <w:br/>
        <w:t xml:space="preserve">En el apartado XXXXX se introdujo la combinación necesaria de </w:t>
      </w:r>
      <w:r w:rsidR="00A458A7">
        <w:t>alimentación</w:t>
      </w:r>
      <w:r>
        <w:t xml:space="preserve"> de las 3 fases del motor para poder realizar un giro horario u antihorario.</w:t>
      </w:r>
      <w:r>
        <w:br/>
      </w:r>
      <w:r w:rsidR="00A16C64">
        <w:t xml:space="preserve">Cada ciclo eléctrico se compone de 6 combinaciones, por lo tanto se ha planteado este decodificador como una máquina de estado la cual en función de sus tres entradas( HALL A, HALL B y HALL C) determina cuales de sus 6 salidas (PWM_AH, PWM_AL, PWM_BH, PWM_BL, </w:t>
      </w:r>
    </w:p>
    <w:p w14:paraId="1BE72C12" w14:textId="499BF18E" w:rsidR="00343C85" w:rsidRDefault="00A458A7" w:rsidP="00BC6D03">
      <w:r w:rsidRPr="00A458A7">
        <w:rPr>
          <w:noProof/>
        </w:rPr>
        <w:lastRenderedPageBreak/>
        <w:drawing>
          <wp:anchor distT="0" distB="0" distL="114300" distR="114300" simplePos="0" relativeHeight="251709440" behindDoc="0" locked="0" layoutInCell="1" allowOverlap="1" wp14:anchorId="6C4605E1" wp14:editId="7E8EA6A1">
            <wp:simplePos x="0" y="0"/>
            <wp:positionH relativeFrom="margin">
              <wp:align>right</wp:align>
            </wp:positionH>
            <wp:positionV relativeFrom="paragraph">
              <wp:posOffset>613863</wp:posOffset>
            </wp:positionV>
            <wp:extent cx="5400040" cy="2506980"/>
            <wp:effectExtent l="0" t="0" r="0" b="7620"/>
            <wp:wrapSquare wrapText="bothSides"/>
            <wp:docPr id="60" name="Imagen 60"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Diagrama, Esquemático&#10;&#10;Descripción generada automáticamente"/>
                    <pic:cNvPicPr/>
                  </pic:nvPicPr>
                  <pic:blipFill>
                    <a:blip r:embed="rId41">
                      <a:extLst>
                        <a:ext uri="{28A0092B-C50C-407E-A947-70E740481C1C}">
                          <a14:useLocalDpi xmlns:a14="http://schemas.microsoft.com/office/drawing/2010/main" val="0"/>
                        </a:ext>
                      </a:extLst>
                    </a:blip>
                    <a:stretch>
                      <a:fillRect/>
                    </a:stretch>
                  </pic:blipFill>
                  <pic:spPr>
                    <a:xfrm>
                      <a:off x="0" y="0"/>
                      <a:ext cx="5400040" cy="2506980"/>
                    </a:xfrm>
                    <a:prstGeom prst="rect">
                      <a:avLst/>
                    </a:prstGeom>
                  </pic:spPr>
                </pic:pic>
              </a:graphicData>
            </a:graphic>
          </wp:anchor>
        </w:drawing>
      </w:r>
      <w:r w:rsidR="00A16C64">
        <w:t xml:space="preserve">PWM_CH y PWM_CL) se activan. Esta máquina de estado es de tipo </w:t>
      </w:r>
      <w:proofErr w:type="spellStart"/>
      <w:r w:rsidR="00A16C64">
        <w:t>Mealy</w:t>
      </w:r>
      <w:proofErr w:type="spellEnd"/>
      <w:r w:rsidR="00A16C64">
        <w:t xml:space="preserve"> ya que </w:t>
      </w:r>
      <w:r w:rsidR="004548C7">
        <w:t>el valor de las salidas no solo depende</w:t>
      </w:r>
      <w:r w:rsidR="00A16C64">
        <w:t xml:space="preserve"> del estado en el que se encuentran, sino de su</w:t>
      </w:r>
      <w:r w:rsidR="00334410">
        <w:t xml:space="preserve">s entradas </w:t>
      </w:r>
      <w:r w:rsidR="00A16C64">
        <w:t xml:space="preserve">sentido </w:t>
      </w:r>
      <w:r w:rsidR="00334410">
        <w:t xml:space="preserve">(horario y antihorario), </w:t>
      </w:r>
      <w:proofErr w:type="spellStart"/>
      <w:r w:rsidR="00334410">
        <w:t>Reset</w:t>
      </w:r>
      <w:proofErr w:type="spellEnd"/>
      <w:r w:rsidR="004548C7">
        <w:t xml:space="preserve"> y PWM_H y PWM_L.</w:t>
      </w:r>
    </w:p>
    <w:p w14:paraId="4253E618" w14:textId="77777777" w:rsidR="00A458A7" w:rsidRDefault="00A458A7" w:rsidP="00BC6D03"/>
    <w:p w14:paraId="3D57A993" w14:textId="2439BD5D" w:rsidR="000F5559" w:rsidRDefault="007B45FD" w:rsidP="00BC6D03">
      <w:r w:rsidRPr="00334410">
        <w:rPr>
          <w:noProof/>
        </w:rPr>
        <w:drawing>
          <wp:anchor distT="0" distB="0" distL="114300" distR="114300" simplePos="0" relativeHeight="251706368" behindDoc="0" locked="0" layoutInCell="1" allowOverlap="1" wp14:anchorId="11044A01" wp14:editId="255C26F5">
            <wp:simplePos x="0" y="0"/>
            <wp:positionH relativeFrom="margin">
              <wp:align>right</wp:align>
            </wp:positionH>
            <wp:positionV relativeFrom="paragraph">
              <wp:posOffset>2056633</wp:posOffset>
            </wp:positionV>
            <wp:extent cx="5400040" cy="1040765"/>
            <wp:effectExtent l="0" t="0" r="0" b="6985"/>
            <wp:wrapSquare wrapText="bothSides"/>
            <wp:docPr id="54" name="Imagen 5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Gráfico&#10;&#10;Descripción generada automáticament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1040765"/>
                    </a:xfrm>
                    <a:prstGeom prst="rect">
                      <a:avLst/>
                    </a:prstGeom>
                  </pic:spPr>
                </pic:pic>
              </a:graphicData>
            </a:graphic>
          </wp:anchor>
        </w:drawing>
      </w:r>
      <w:r w:rsidR="000F5559">
        <w:t>Para el diagrama de flujo de estados mostrados se ha señalizado únicamente los cambios de estado en función de las entradas de los tres sensores HALL (</w:t>
      </w:r>
      <w:r w:rsidR="00B841DA">
        <w:t>A, B, C</w:t>
      </w:r>
      <w:r w:rsidR="000F5559">
        <w:t xml:space="preserve">). </w:t>
      </w:r>
      <w:r w:rsidR="00B841DA">
        <w:br/>
        <w:t xml:space="preserve">Se puede observar </w:t>
      </w:r>
      <w:proofErr w:type="spellStart"/>
      <w:r w:rsidR="00B841DA">
        <w:t>como</w:t>
      </w:r>
      <w:proofErr w:type="spellEnd"/>
      <w:r w:rsidR="00B841DA">
        <w:t xml:space="preserve"> el proceso de determinación del siguiente estado va ligado al valor de los sensores HALL. Los sensores HALL emiten una señal </w:t>
      </w:r>
      <w:r w:rsidR="00233D64">
        <w:t>desfasada 30</w:t>
      </w:r>
      <w:r w:rsidR="00233D64" w:rsidRPr="00233D64">
        <w:rPr>
          <w:vertAlign w:val="superscript"/>
        </w:rPr>
        <w:t>0</w:t>
      </w:r>
      <w:r w:rsidR="00A458A7">
        <w:t xml:space="preserve"> </w:t>
      </w:r>
      <w:r w:rsidR="00A458A7" w:rsidRPr="00A458A7">
        <w:t>o</w:t>
      </w:r>
      <w:r w:rsidR="00A458A7">
        <w:t xml:space="preserve"> </w:t>
      </w:r>
      <w:r w:rsidR="00B841DA" w:rsidRPr="00A458A7">
        <w:t>60</w:t>
      </w:r>
      <w:r w:rsidR="00B841DA" w:rsidRPr="00A458A7">
        <w:rPr>
          <w:vertAlign w:val="superscript"/>
        </w:rPr>
        <w:t>0</w:t>
      </w:r>
      <w:r w:rsidR="00B841DA">
        <w:t xml:space="preserve"> entre ellas por lo tanto el cambio entre un estado y otro se debe al cambio de una única señal. Si se diera el caso de un cambio de dos señales, esto repercut</w:t>
      </w:r>
      <w:r w:rsidR="00233D64">
        <w:t>iría</w:t>
      </w:r>
      <w:r w:rsidR="00B841DA">
        <w:t xml:space="preserve"> en un error debido a que o se están perdiendo lecturas o los sensores no funcionan correctamente. La máquina de estado refleja este caso trasladándose a un estado pozo llamado S6_Error</w:t>
      </w:r>
      <w:r w:rsidR="00334410">
        <w:t xml:space="preserve"> y anulando las salidas</w:t>
      </w:r>
      <w:r w:rsidR="00B841DA">
        <w:t>. Solo se puede salir de este estado poniendo a RESET el sistema.</w:t>
      </w:r>
      <w:r w:rsidR="000F5559">
        <w:br/>
      </w:r>
    </w:p>
    <w:p w14:paraId="6378B502" w14:textId="77777777" w:rsidR="00A458A7" w:rsidRDefault="00A458A7" w:rsidP="00BC6D03"/>
    <w:p w14:paraId="056748EC" w14:textId="66654665" w:rsidR="00A458A7" w:rsidRDefault="00334410" w:rsidP="00BC6D03">
      <w:r>
        <w:t xml:space="preserve">En </w:t>
      </w:r>
      <w:r w:rsidR="007B45FD">
        <w:t xml:space="preserve">el </w:t>
      </w:r>
      <w:r>
        <w:t>diagrama de bloques</w:t>
      </w:r>
      <w:r w:rsidR="007B45FD">
        <w:t xml:space="preserve"> del módulo</w:t>
      </w:r>
      <w:r>
        <w:t xml:space="preserve"> se aprecia como la salida depende del estado actual y las entradas de </w:t>
      </w:r>
      <w:proofErr w:type="spellStart"/>
      <w:r>
        <w:t>Reset</w:t>
      </w:r>
      <w:proofErr w:type="spellEnd"/>
      <w:r>
        <w:t>, Sentido, PWM_H y PWM_L.</w:t>
      </w:r>
      <w:r w:rsidR="00F4746D">
        <w:t xml:space="preserve"> Estas dos últimas señales son generadas por el módulo </w:t>
      </w:r>
      <w:r w:rsidR="00F4746D" w:rsidRPr="00F4746D">
        <w:rPr>
          <w:i/>
          <w:iCs/>
        </w:rPr>
        <w:t>Generador PWM</w:t>
      </w:r>
      <w:r w:rsidR="00F4746D">
        <w:t xml:space="preserve"> mencionado en el apartado anterior.</w:t>
      </w:r>
    </w:p>
    <w:p w14:paraId="6FCDFC9C" w14:textId="11227CBC" w:rsidR="00192DFF" w:rsidRDefault="00A458A7" w:rsidP="00BC6D03">
      <w:r w:rsidRPr="00192DFF">
        <w:rPr>
          <w:noProof/>
        </w:rPr>
        <w:lastRenderedPageBreak/>
        <w:drawing>
          <wp:anchor distT="0" distB="0" distL="114300" distR="114300" simplePos="0" relativeHeight="251707392" behindDoc="0" locked="0" layoutInCell="1" allowOverlap="1" wp14:anchorId="30115CA1" wp14:editId="75FC70C6">
            <wp:simplePos x="0" y="0"/>
            <wp:positionH relativeFrom="margin">
              <wp:align>center</wp:align>
            </wp:positionH>
            <wp:positionV relativeFrom="paragraph">
              <wp:posOffset>528</wp:posOffset>
            </wp:positionV>
            <wp:extent cx="4933950" cy="1951355"/>
            <wp:effectExtent l="0" t="0" r="0" b="0"/>
            <wp:wrapSquare wrapText="bothSides"/>
            <wp:docPr id="57" name="Imagen 57" descr="Imagen de la pantalla de un computado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descr="Imagen de la pantalla de un computador&#10;&#10;Descripción generada automáticamente con confianza baja"/>
                    <pic:cNvPicPr/>
                  </pic:nvPicPr>
                  <pic:blipFill>
                    <a:blip r:embed="rId43">
                      <a:extLst>
                        <a:ext uri="{28A0092B-C50C-407E-A947-70E740481C1C}">
                          <a14:useLocalDpi xmlns:a14="http://schemas.microsoft.com/office/drawing/2010/main" val="0"/>
                        </a:ext>
                      </a:extLst>
                    </a:blip>
                    <a:stretch>
                      <a:fillRect/>
                    </a:stretch>
                  </pic:blipFill>
                  <pic:spPr>
                    <a:xfrm>
                      <a:off x="0" y="0"/>
                      <a:ext cx="4933950" cy="1951355"/>
                    </a:xfrm>
                    <a:prstGeom prst="rect">
                      <a:avLst/>
                    </a:prstGeom>
                  </pic:spPr>
                </pic:pic>
              </a:graphicData>
            </a:graphic>
            <wp14:sizeRelH relativeFrom="margin">
              <wp14:pctWidth>0</wp14:pctWidth>
            </wp14:sizeRelH>
            <wp14:sizeRelV relativeFrom="margin">
              <wp14:pctHeight>0</wp14:pctHeight>
            </wp14:sizeRelV>
          </wp:anchor>
        </w:drawing>
      </w:r>
      <w:r w:rsidR="00192DFF" w:rsidRPr="00192DFF">
        <w:rPr>
          <w:noProof/>
        </w:rPr>
        <w:drawing>
          <wp:anchor distT="0" distB="0" distL="114300" distR="114300" simplePos="0" relativeHeight="251708416" behindDoc="0" locked="0" layoutInCell="1" allowOverlap="1" wp14:anchorId="79734063" wp14:editId="256D4714">
            <wp:simplePos x="0" y="0"/>
            <wp:positionH relativeFrom="margin">
              <wp:align>center</wp:align>
            </wp:positionH>
            <wp:positionV relativeFrom="paragraph">
              <wp:posOffset>2228916</wp:posOffset>
            </wp:positionV>
            <wp:extent cx="5010785" cy="1890395"/>
            <wp:effectExtent l="0" t="0" r="0" b="0"/>
            <wp:wrapSquare wrapText="bothSides"/>
            <wp:docPr id="58" name="Imagen 58" descr="Imagen de la 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Imagen de la pantalla de un video juego&#10;&#10;Descripción generada automáticamente con confianza media"/>
                    <pic:cNvPicPr/>
                  </pic:nvPicPr>
                  <pic:blipFill>
                    <a:blip r:embed="rId44">
                      <a:extLst>
                        <a:ext uri="{28A0092B-C50C-407E-A947-70E740481C1C}">
                          <a14:useLocalDpi xmlns:a14="http://schemas.microsoft.com/office/drawing/2010/main" val="0"/>
                        </a:ext>
                      </a:extLst>
                    </a:blip>
                    <a:stretch>
                      <a:fillRect/>
                    </a:stretch>
                  </pic:blipFill>
                  <pic:spPr>
                    <a:xfrm>
                      <a:off x="0" y="0"/>
                      <a:ext cx="5010785" cy="1890395"/>
                    </a:xfrm>
                    <a:prstGeom prst="rect">
                      <a:avLst/>
                    </a:prstGeom>
                  </pic:spPr>
                </pic:pic>
              </a:graphicData>
            </a:graphic>
            <wp14:sizeRelH relativeFrom="margin">
              <wp14:pctWidth>0</wp14:pctWidth>
            </wp14:sizeRelH>
            <wp14:sizeRelV relativeFrom="margin">
              <wp14:pctHeight>0</wp14:pctHeight>
            </wp14:sizeRelV>
          </wp:anchor>
        </w:drawing>
      </w:r>
    </w:p>
    <w:p w14:paraId="6991B027" w14:textId="7317E015" w:rsidR="0015189F" w:rsidRDefault="00233D64" w:rsidP="00BC6D03">
      <w:r w:rsidRPr="0015189F">
        <w:rPr>
          <w:noProof/>
        </w:rPr>
        <w:drawing>
          <wp:anchor distT="0" distB="0" distL="114300" distR="114300" simplePos="0" relativeHeight="251710464" behindDoc="0" locked="0" layoutInCell="1" allowOverlap="1" wp14:anchorId="309EEA2D" wp14:editId="6150E37F">
            <wp:simplePos x="0" y="0"/>
            <wp:positionH relativeFrom="margin">
              <wp:align>center</wp:align>
            </wp:positionH>
            <wp:positionV relativeFrom="paragraph">
              <wp:posOffset>2230120</wp:posOffset>
            </wp:positionV>
            <wp:extent cx="5028565" cy="1656715"/>
            <wp:effectExtent l="0" t="0" r="635" b="635"/>
            <wp:wrapSquare wrapText="bothSides"/>
            <wp:docPr id="59" name="Imagen 59"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Interfaz de usuario gráfica&#10;&#10;Descripción generada automáticament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28565" cy="1656715"/>
                    </a:xfrm>
                    <a:prstGeom prst="rect">
                      <a:avLst/>
                    </a:prstGeom>
                  </pic:spPr>
                </pic:pic>
              </a:graphicData>
            </a:graphic>
            <wp14:sizeRelH relativeFrom="margin">
              <wp14:pctWidth>0</wp14:pctWidth>
            </wp14:sizeRelH>
            <wp14:sizeRelV relativeFrom="margin">
              <wp14:pctHeight>0</wp14:pctHeight>
            </wp14:sizeRelV>
          </wp:anchor>
        </w:drawing>
      </w:r>
    </w:p>
    <w:p w14:paraId="7D3A4E7E" w14:textId="77777777" w:rsidR="0015189F" w:rsidRDefault="0015189F" w:rsidP="00BC6D03"/>
    <w:p w14:paraId="42987769" w14:textId="77777777" w:rsidR="0015189F" w:rsidRDefault="0015189F" w:rsidP="00BC6D03"/>
    <w:p w14:paraId="448FF749" w14:textId="4C2AF5BE" w:rsidR="00973EFA" w:rsidRDefault="00973EFA" w:rsidP="00BC6D03">
      <w:r>
        <w:t>Como se puede apreciar en las dos primeras simulaciones, a la salida se aplica el valor en ese momento de las entradas PWM_H y PWM_</w:t>
      </w:r>
      <w:r w:rsidR="00A458A7">
        <w:t>L y</w:t>
      </w:r>
      <w:r>
        <w:t xml:space="preserve"> según el valor del sentido horario u antihorario las salidas de los 6 estados de un ciclo eléctrico varían en función del valor de dicha entrada.</w:t>
      </w:r>
    </w:p>
    <w:p w14:paraId="7F18B9A3" w14:textId="4C3AD2C5" w:rsidR="0015189F" w:rsidRDefault="0015189F" w:rsidP="00BC6D03">
      <w:r>
        <w:t xml:space="preserve">En la última simulación, se observan los sensores HALL en una combinación incorrecta lo que redunda en un estado de error. Pese a que las entradas PWM y de sentido estén activas el estado de error anula cualquier salida y activa la salida de error. </w:t>
      </w:r>
      <w:r w:rsidR="00E71858">
        <w:t>Finalmente,</w:t>
      </w:r>
      <w:r>
        <w:t xml:space="preserve"> gracias al </w:t>
      </w:r>
      <w:proofErr w:type="spellStart"/>
      <w:r>
        <w:t>Reset</w:t>
      </w:r>
      <w:proofErr w:type="spellEnd"/>
      <w:r>
        <w:t>, se reinicia el sistema estableciéndose el estado correcto.</w:t>
      </w:r>
      <w:r>
        <w:br/>
      </w:r>
    </w:p>
    <w:p w14:paraId="0EC6BA45" w14:textId="78E4913A" w:rsidR="00786605" w:rsidRDefault="00786605" w:rsidP="00BC6D03"/>
    <w:p w14:paraId="22E0899D" w14:textId="2F23B405" w:rsidR="00484856" w:rsidRDefault="006D6535" w:rsidP="00484856">
      <w:pPr>
        <w:pStyle w:val="Ttulo1"/>
        <w:numPr>
          <w:ilvl w:val="3"/>
          <w:numId w:val="2"/>
        </w:numPr>
      </w:pPr>
      <w:bookmarkStart w:id="27" w:name="_Toc104248588"/>
      <w:r>
        <w:lastRenderedPageBreak/>
        <w:t>Controlador PI</w:t>
      </w:r>
      <w:bookmarkEnd w:id="27"/>
    </w:p>
    <w:p w14:paraId="22EBEC59" w14:textId="58272F05" w:rsidR="00D82116" w:rsidRDefault="00E71858" w:rsidP="00E71858">
      <w:r>
        <w:br/>
      </w:r>
      <w:r w:rsidR="00D96A3F">
        <w:t xml:space="preserve">Los algoritmos de control de PID se basan en tres aspectos básicos, los modos </w:t>
      </w:r>
      <w:r w:rsidR="003B65B6">
        <w:t>proporcional,</w:t>
      </w:r>
      <w:r w:rsidR="00D96A3F">
        <w:t xml:space="preserve"> integral y derivativo.</w:t>
      </w:r>
      <w:r w:rsidR="00D96A3F">
        <w:br/>
        <w:t xml:space="preserve">Cuando se </w:t>
      </w:r>
      <w:r w:rsidR="00D82116">
        <w:t xml:space="preserve">utiliza dicho algoritmo es necesario definir que parámetros y en cual de sus combinaciones se </w:t>
      </w:r>
      <w:r w:rsidR="00990786">
        <w:t>van a</w:t>
      </w:r>
      <w:r w:rsidR="003B65B6">
        <w:t xml:space="preserve"> </w:t>
      </w:r>
      <w:r w:rsidR="00D82116">
        <w:t xml:space="preserve">utilizar. Generalmente existen 3 tipos de algoritmos el P, PI y PID. Estos son ampliamente utilizados en microprocesadores y chips DSP. Sin </w:t>
      </w:r>
      <w:r w:rsidR="0029088F">
        <w:t>embargo,</w:t>
      </w:r>
      <w:r w:rsidR="00D82116">
        <w:t xml:space="preserve"> en los últimos tiempos su incorporación a las </w:t>
      </w:r>
      <w:proofErr w:type="spellStart"/>
      <w:r w:rsidR="00D82116">
        <w:t>FPGAs</w:t>
      </w:r>
      <w:proofErr w:type="spellEnd"/>
      <w:r w:rsidR="00D82116">
        <w:t xml:space="preserve"> se ha vuelto muy extendido.</w:t>
      </w:r>
      <w:r w:rsidR="00D82116">
        <w:br/>
        <w:t>La forma simple de la ecuación de un PID es la siguiente:</w:t>
      </w:r>
    </w:p>
    <w:p w14:paraId="12896E17" w14:textId="77777777" w:rsidR="0029088F" w:rsidRPr="0029088F" w:rsidRDefault="00D82116" w:rsidP="00E71858">
      <m:oMathPara>
        <m:oMath>
          <m:r>
            <w:rPr>
              <w:rFonts w:ascii="Cambria Math" w:hAnsi="Cambria Math"/>
              <w:sz w:val="18"/>
              <w:szCs w:val="18"/>
            </w:rPr>
            <m:t>U</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p</m:t>
              </m:r>
            </m:sub>
          </m:sSub>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i</m:t>
                  </m:r>
                </m:sub>
              </m:sSub>
            </m:den>
          </m:f>
          <m:nary>
            <m:naryPr>
              <m:limLoc m:val="undOvr"/>
              <m:subHide m:val="1"/>
              <m:supHide m:val="1"/>
              <m:ctrlPr>
                <w:rPr>
                  <w:rFonts w:ascii="Cambria Math" w:hAnsi="Cambria Math"/>
                  <w:i/>
                  <w:sz w:val="18"/>
                  <w:szCs w:val="18"/>
                </w:rPr>
              </m:ctrlPr>
            </m:naryPr>
            <m:sub/>
            <m:sup/>
            <m:e>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dt</m:t>
              </m:r>
            </m:e>
          </m:nary>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d</m:t>
              </m:r>
            </m:sub>
          </m:sSub>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e</m:t>
                  </m:r>
                </m:sub>
              </m:sSub>
              <m:r>
                <w:rPr>
                  <w:rFonts w:ascii="Cambria Math" w:hAnsi="Cambria Math"/>
                  <w:sz w:val="18"/>
                  <w:szCs w:val="18"/>
                </w:rPr>
                <m:t>(t)</m:t>
              </m:r>
            </m:num>
            <m:den>
              <m:r>
                <w:rPr>
                  <w:rFonts w:ascii="Cambria Math" w:hAnsi="Cambria Math"/>
                  <w:sz w:val="18"/>
                  <w:szCs w:val="18"/>
                </w:rPr>
                <m:t>dt</m:t>
              </m:r>
            </m:den>
          </m:f>
          <m:r>
            <w:rPr>
              <w:rFonts w:ascii="Cambria Math" w:hAnsi="Cambria Math"/>
              <w:sz w:val="18"/>
              <w:szCs w:val="18"/>
            </w:rPr>
            <m:t>)</m:t>
          </m:r>
        </m:oMath>
      </m:oMathPara>
    </w:p>
    <w:p w14:paraId="713F37AE" w14:textId="77777777" w:rsidR="0029088F" w:rsidRDefault="0029088F" w:rsidP="00E71858">
      <w:r>
        <w:t xml:space="preserve">La constante </w:t>
      </w:r>
      <w:proofErr w:type="spellStart"/>
      <w:r>
        <w:t>Kp</w:t>
      </w:r>
      <w:proofErr w:type="spellEnd"/>
      <w:r>
        <w:t xml:space="preserve"> es la ganancia proporcional la T</w:t>
      </w:r>
      <w:r w:rsidRPr="006C392C">
        <w:rPr>
          <w:vertAlign w:val="subscript"/>
        </w:rPr>
        <w:t>i</w:t>
      </w:r>
      <w:r>
        <w:t xml:space="preserve"> la integral del tiempo y </w:t>
      </w:r>
      <w:proofErr w:type="spellStart"/>
      <w:r>
        <w:t>T</w:t>
      </w:r>
      <w:r w:rsidRPr="006C392C">
        <w:rPr>
          <w:vertAlign w:val="subscript"/>
        </w:rPr>
        <w:t>d</w:t>
      </w:r>
      <w:proofErr w:type="spellEnd"/>
      <w:r>
        <w:t xml:space="preserve"> es la derivación del tiempo, e(t) representa el error de la señal y U(t) es la salida del controlador</w:t>
      </w:r>
    </w:p>
    <w:p w14:paraId="3D81809F" w14:textId="7DCB35AE" w:rsidR="0029088F" w:rsidRDefault="0029088F" w:rsidP="00E71858">
      <w:r>
        <w:t xml:space="preserve">Dicha ecuación del PID digitalizada se puede </w:t>
      </w:r>
      <w:r w:rsidR="001952CD">
        <w:t xml:space="preserve">expresar </w:t>
      </w:r>
      <w:r>
        <w:t>de la siguiente forma.</w:t>
      </w:r>
      <w:r>
        <w:br/>
      </w:r>
    </w:p>
    <w:p w14:paraId="732DB7D5" w14:textId="45575CB5" w:rsidR="0029088F" w:rsidRPr="0029088F" w:rsidRDefault="00BD6A3F" w:rsidP="0029088F">
      <m:oMathPara>
        <m:oMath>
          <m:sSub>
            <m:sSubPr>
              <m:ctrlPr>
                <w:rPr>
                  <w:rFonts w:ascii="Cambria Math" w:eastAsiaTheme="minorEastAsia" w:hAnsi="Cambria Math"/>
                  <w:i/>
                  <w:sz w:val="18"/>
                  <w:szCs w:val="18"/>
                </w:rPr>
              </m:ctrlPr>
            </m:sSubPr>
            <m:e>
              <m:r>
                <w:rPr>
                  <w:rFonts w:ascii="Cambria Math" w:eastAsiaTheme="minorEastAsia" w:hAnsi="Cambria Math"/>
                  <w:sz w:val="18"/>
                  <w:szCs w:val="18"/>
                </w:rPr>
                <m:t>U</m:t>
              </m:r>
            </m:e>
            <m:sub>
              <m:r>
                <w:rPr>
                  <w:rFonts w:ascii="Cambria Math" w:eastAsiaTheme="minorEastAsia" w:hAnsi="Cambria Math"/>
                  <w:sz w:val="18"/>
                  <w:szCs w:val="18"/>
                </w:rPr>
                <m:t>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p</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i</m:t>
              </m:r>
            </m:sub>
          </m:sSub>
          <m:nary>
            <m:naryPr>
              <m:chr m:val="∑"/>
              <m:limLoc m:val="undOvr"/>
              <m:ctrlPr>
                <w:rPr>
                  <w:rFonts w:ascii="Cambria Math" w:hAnsi="Cambria Math"/>
                  <w:i/>
                  <w:sz w:val="18"/>
                  <w:szCs w:val="18"/>
                </w:rPr>
              </m:ctrlPr>
            </m:naryPr>
            <m:sub>
              <m:r>
                <w:rPr>
                  <w:rFonts w:ascii="Cambria Math" w:hAnsi="Cambria Math"/>
                  <w:sz w:val="18"/>
                  <w:szCs w:val="18"/>
                </w:rPr>
                <m:t>i=0</m:t>
              </m:r>
            </m:sub>
            <m:sup>
              <m:r>
                <w:rPr>
                  <w:rFonts w:ascii="Cambria Math" w:hAnsi="Cambria Math"/>
                  <w:sz w:val="18"/>
                  <w:szCs w:val="18"/>
                </w:rPr>
                <m:t>n</m:t>
              </m:r>
            </m:sup>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i</m:t>
                  </m:r>
                </m:sub>
              </m:sSub>
            </m:e>
          </m:nary>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m:t>
              </m:r>
            </m:sub>
          </m:sSub>
          <m:r>
            <w:rPr>
              <w:rFonts w:ascii="Cambria Math"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e</m:t>
              </m:r>
            </m:e>
            <m:sub>
              <m:r>
                <w:rPr>
                  <w:rFonts w:ascii="Cambria Math" w:eastAsiaTheme="minorEastAsia" w:hAnsi="Cambria Math"/>
                  <w:sz w:val="18"/>
                  <w:szCs w:val="18"/>
                </w:rPr>
                <m:t>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n-1</m:t>
              </m:r>
            </m:sub>
          </m:sSub>
          <m:r>
            <w:rPr>
              <w:rFonts w:ascii="Cambria Math" w:hAnsi="Cambria Math"/>
              <w:sz w:val="18"/>
              <w:szCs w:val="18"/>
            </w:rPr>
            <m:t>)</m:t>
          </m:r>
        </m:oMath>
      </m:oMathPara>
    </w:p>
    <w:p w14:paraId="728F0058" w14:textId="5951B882" w:rsidR="00D723B4" w:rsidRDefault="00E71858" w:rsidP="0029088F">
      <w:pPr>
        <w:rPr>
          <w:rFonts w:eastAsiaTheme="minorEastAsia"/>
          <w:sz w:val="18"/>
          <w:szCs w:val="18"/>
        </w:rPr>
      </w:pPr>
      <w:r>
        <w:br/>
      </w:r>
      <m:oMath>
        <m:sSub>
          <m:sSubPr>
            <m:ctrlPr>
              <w:rPr>
                <w:rFonts w:ascii="Cambria Math" w:eastAsiaTheme="minorEastAsia" w:hAnsi="Cambria Math"/>
                <w:i/>
                <w:sz w:val="18"/>
                <w:szCs w:val="18"/>
              </w:rPr>
            </m:ctrlPr>
          </m:sSubPr>
          <m:e>
            <m:r>
              <w:rPr>
                <w:rFonts w:ascii="Cambria Math" w:eastAsiaTheme="minorEastAsia" w:hAnsi="Cambria Math"/>
                <w:sz w:val="18"/>
                <w:szCs w:val="18"/>
              </w:rPr>
              <m:t>AU</m:t>
            </m:r>
          </m:e>
          <m:sub>
            <m:r>
              <w:rPr>
                <w:rFonts w:ascii="Cambria Math" w:eastAsiaTheme="minorEastAsia" w:hAnsi="Cambria Math"/>
                <w:sz w:val="18"/>
                <w:szCs w:val="18"/>
              </w:rPr>
              <m:t>n</m:t>
            </m:r>
          </m:sub>
        </m:sSub>
        <m:r>
          <w:rPr>
            <w:rFonts w:ascii="Cambria Math"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U</m:t>
            </m:r>
          </m:e>
          <m:sub>
            <m:r>
              <w:rPr>
                <w:rFonts w:ascii="Cambria Math" w:eastAsiaTheme="minorEastAsia" w:hAnsi="Cambria Math"/>
                <w:sz w:val="18"/>
                <w:szCs w:val="18"/>
              </w:rPr>
              <m:t>n</m:t>
            </m:r>
          </m:sub>
        </m:sSub>
        <m:r>
          <w:rPr>
            <w:rFonts w:ascii="Cambria Math"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U</m:t>
            </m:r>
          </m:e>
          <m:sub>
            <m:r>
              <w:rPr>
                <w:rFonts w:ascii="Cambria Math" w:eastAsiaTheme="minorEastAsia" w:hAnsi="Cambria Math"/>
                <w:sz w:val="18"/>
                <w:szCs w:val="18"/>
              </w:rPr>
              <m:t>n-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p</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n</m:t>
            </m:r>
          </m:sub>
        </m:sSub>
        <m:r>
          <w:rPr>
            <w:rFonts w:ascii="Cambria Math" w:hAnsi="Cambria Math"/>
            <w:sz w:val="18"/>
            <w:szCs w:val="18"/>
          </w:rPr>
          <m:t>-(2</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n-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n-2</m:t>
            </m:r>
          </m:sub>
        </m:sSub>
      </m:oMath>
      <w:r w:rsidR="001952CD">
        <w:rPr>
          <w:rFonts w:eastAsiaTheme="minorEastAsia"/>
          <w:sz w:val="18"/>
          <w:szCs w:val="18"/>
        </w:rPr>
        <w:t xml:space="preserve">        </w:t>
      </w:r>
    </w:p>
    <w:p w14:paraId="7B11362C" w14:textId="2FE88D8F" w:rsidR="0029088F" w:rsidRPr="0029088F" w:rsidRDefault="001952CD" w:rsidP="0029088F">
      <w:r>
        <w:rPr>
          <w:rFonts w:eastAsiaTheme="minorEastAsia"/>
          <w:sz w:val="18"/>
          <w:szCs w:val="18"/>
        </w:rPr>
        <w:t xml:space="preserve"> </w:t>
      </w:r>
      <m:oMath>
        <m:sSub>
          <m:sSubPr>
            <m:ctrlPr>
              <w:rPr>
                <w:rFonts w:ascii="Cambria Math" w:eastAsiaTheme="minorEastAsia" w:hAnsi="Cambria Math"/>
                <w:i/>
                <w:sz w:val="18"/>
                <w:szCs w:val="18"/>
              </w:rPr>
            </m:ctrlPr>
          </m:sSubPr>
          <m:e>
            <m:r>
              <w:rPr>
                <w:rFonts w:ascii="Cambria Math" w:eastAsiaTheme="minorEastAsia" w:hAnsi="Cambria Math"/>
                <w:sz w:val="18"/>
                <w:szCs w:val="18"/>
              </w:rPr>
              <m:t>U</m:t>
            </m:r>
          </m:e>
          <m:sub>
            <m:r>
              <w:rPr>
                <w:rFonts w:ascii="Cambria Math" w:eastAsiaTheme="minorEastAsia" w:hAnsi="Cambria Math"/>
                <w:sz w:val="18"/>
                <w:szCs w:val="18"/>
              </w:rPr>
              <m:t>n</m:t>
            </m:r>
          </m:sub>
        </m:sSub>
        <m:r>
          <w:rPr>
            <w:rFonts w:ascii="Cambria Math" w:eastAsiaTheme="minorEastAsia" w:hAnsi="Cambria Math"/>
            <w:sz w:val="18"/>
            <w:szCs w:val="18"/>
          </w:rPr>
          <m:t>=</m:t>
        </m:r>
        <m:sSub>
          <m:sSubPr>
            <m:ctrlPr>
              <w:rPr>
                <w:rFonts w:ascii="Cambria Math" w:eastAsiaTheme="minorEastAsia" w:hAnsi="Cambria Math"/>
                <w:i/>
                <w:sz w:val="18"/>
                <w:szCs w:val="18"/>
              </w:rPr>
            </m:ctrlPr>
          </m:sSubPr>
          <m:e>
            <m:r>
              <w:rPr>
                <w:rFonts w:ascii="Cambria Math" w:eastAsiaTheme="minorEastAsia" w:hAnsi="Cambria Math"/>
                <w:sz w:val="18"/>
                <w:szCs w:val="18"/>
              </w:rPr>
              <m:t>U</m:t>
            </m:r>
          </m:e>
          <m:sub>
            <m:r>
              <w:rPr>
                <w:rFonts w:ascii="Cambria Math" w:eastAsiaTheme="minorEastAsia" w:hAnsi="Cambria Math"/>
                <w:sz w:val="18"/>
                <w:szCs w:val="18"/>
              </w:rPr>
              <m:t>n-1</m:t>
            </m:r>
          </m:sub>
        </m:sSub>
        <m:r>
          <w:rPr>
            <w:rFonts w:ascii="Cambria Math" w:eastAsiaTheme="minorEastAsia"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0</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n-1</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2</m:t>
            </m:r>
          </m:sub>
        </m:sSub>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n-2</m:t>
            </m:r>
          </m:sub>
        </m:sSub>
      </m:oMath>
      <w:r>
        <w:rPr>
          <w:rFonts w:eastAsiaTheme="minorEastAsia"/>
          <w:sz w:val="18"/>
          <w:szCs w:val="18"/>
        </w:rPr>
        <w:t xml:space="preserve">            </w:t>
      </w:r>
    </w:p>
    <w:p w14:paraId="6BD76032" w14:textId="281DCB23" w:rsidR="00D96A3F" w:rsidRPr="00D723B4" w:rsidRDefault="00D723B4" w:rsidP="00E71858">
      <w:r>
        <w:t>Los valores de K</w:t>
      </w:r>
      <w:r>
        <w:rPr>
          <w:vertAlign w:val="subscript"/>
        </w:rPr>
        <w:t>0,</w:t>
      </w:r>
      <w:r>
        <w:t xml:space="preserve"> K</w:t>
      </w:r>
      <w:r>
        <w:rPr>
          <w:vertAlign w:val="subscript"/>
        </w:rPr>
        <w:t>1</w:t>
      </w:r>
      <w:r>
        <w:t xml:space="preserve"> y K</w:t>
      </w:r>
      <w:r>
        <w:rPr>
          <w:vertAlign w:val="subscript"/>
        </w:rPr>
        <w:t>2</w:t>
      </w:r>
      <w:r>
        <w:t xml:space="preserve"> son los siguientes.</w:t>
      </w:r>
    </w:p>
    <w:p w14:paraId="62B6D1EC" w14:textId="0D380398" w:rsidR="003B65B6" w:rsidRPr="005714DB" w:rsidRDefault="00BD6A3F" w:rsidP="00E71858">
      <w:pPr>
        <w:rPr>
          <w:rFonts w:eastAsiaTheme="minorEastAsia"/>
          <w:sz w:val="18"/>
          <w:szCs w:val="18"/>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0</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p</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m:t>
              </m:r>
            </m:sub>
          </m:sSub>
        </m:oMath>
      </m:oMathPara>
    </w:p>
    <w:p w14:paraId="38EEA387" w14:textId="078B7913" w:rsidR="005714DB" w:rsidRPr="005714DB" w:rsidRDefault="00BD6A3F" w:rsidP="00E71858">
      <w:pPr>
        <w:rPr>
          <w:rFonts w:eastAsiaTheme="minorEastAsia"/>
          <w:sz w:val="18"/>
          <w:szCs w:val="18"/>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1</m:t>
              </m:r>
            </m:sub>
          </m:sSub>
          <m:r>
            <w:rPr>
              <w:rFonts w:ascii="Cambria Math" w:hAnsi="Cambria Math"/>
              <w:sz w:val="18"/>
              <w:szCs w:val="18"/>
            </w:rPr>
            <m:t>=-(2</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i</m:t>
              </m:r>
            </m:sub>
          </m:sSub>
          <m:r>
            <w:rPr>
              <w:rFonts w:ascii="Cambria Math" w:hAnsi="Cambria Math"/>
              <w:sz w:val="18"/>
              <w:szCs w:val="18"/>
            </w:rPr>
            <m:t>)</m:t>
          </m:r>
        </m:oMath>
      </m:oMathPara>
    </w:p>
    <w:p w14:paraId="005AB57F" w14:textId="32F18B60" w:rsidR="005714DB" w:rsidRPr="005714DB" w:rsidRDefault="00BD6A3F" w:rsidP="005714DB">
      <w:pPr>
        <w:jc w:val="center"/>
        <w:rPr>
          <w:rFonts w:eastAsiaTheme="minorEastAsia"/>
          <w:noProof/>
          <w:sz w:val="18"/>
          <w:szCs w:val="18"/>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m:t>
              </m:r>
            </m:sub>
          </m:sSub>
        </m:oMath>
      </m:oMathPara>
    </w:p>
    <w:p w14:paraId="1DB7C7EA" w14:textId="2E7D14CE" w:rsidR="005714DB" w:rsidRDefault="005714DB" w:rsidP="005714DB">
      <w:pPr>
        <w:rPr>
          <w:rFonts w:eastAsiaTheme="minorEastAsia"/>
          <w:noProof/>
          <w:sz w:val="18"/>
          <w:szCs w:val="18"/>
        </w:rPr>
      </w:pPr>
    </w:p>
    <w:p w14:paraId="25D15F6D" w14:textId="77777777" w:rsidR="005714DB" w:rsidRDefault="005714DB" w:rsidP="005714DB">
      <w:pPr>
        <w:rPr>
          <w:rFonts w:eastAsiaTheme="minorEastAsia"/>
          <w:noProof/>
        </w:rPr>
      </w:pPr>
      <w:r w:rsidRPr="005714DB">
        <w:rPr>
          <w:rFonts w:eastAsiaTheme="minorEastAsia"/>
          <w:noProof/>
        </w:rPr>
        <w:t>El controlador que se ha realizado en este proyecto es un controlador de tipo PI. Es decir solo se tendrá en cuenta la parte proporcional e  integral aplicada al sistema.</w:t>
      </w:r>
    </w:p>
    <w:p w14:paraId="6464F911" w14:textId="5AD3ADC8" w:rsidR="006C392C" w:rsidRDefault="005714DB" w:rsidP="005714DB">
      <w:pPr>
        <w:rPr>
          <w:rFonts w:eastAsiaTheme="minorEastAsia"/>
          <w:noProof/>
        </w:rPr>
      </w:pPr>
      <w:r>
        <w:rPr>
          <w:rFonts w:eastAsiaTheme="minorEastAsia"/>
          <w:noProof/>
        </w:rPr>
        <w:t>Por lo tanto, la funcion del controlador a programar será la de estimar que ciclo de trabajo es el adecuado en funcion de</w:t>
      </w:r>
      <w:r w:rsidR="006C392C">
        <w:rPr>
          <w:rFonts w:eastAsiaTheme="minorEastAsia"/>
          <w:noProof/>
        </w:rPr>
        <w:t>l error entre la referencia y la realimentacion. Este ciclo de trabajo se pasará posteriormente al módulo PWM para su generación.</w:t>
      </w:r>
    </w:p>
    <w:p w14:paraId="73A445B1" w14:textId="4FA714D8" w:rsidR="00786605" w:rsidRDefault="001C5046" w:rsidP="00BC6D03">
      <w:r w:rsidRPr="00D96A3F">
        <w:rPr>
          <w:noProof/>
        </w:rPr>
        <w:drawing>
          <wp:anchor distT="0" distB="0" distL="114300" distR="114300" simplePos="0" relativeHeight="251711488" behindDoc="0" locked="0" layoutInCell="1" allowOverlap="1" wp14:anchorId="1155EEC9" wp14:editId="7E7B4A05">
            <wp:simplePos x="0" y="0"/>
            <wp:positionH relativeFrom="margin">
              <wp:posOffset>-40740</wp:posOffset>
            </wp:positionH>
            <wp:positionV relativeFrom="paragraph">
              <wp:posOffset>270384</wp:posOffset>
            </wp:positionV>
            <wp:extent cx="5400040" cy="1278255"/>
            <wp:effectExtent l="0" t="0" r="0" b="0"/>
            <wp:wrapSquare wrapText="bothSides"/>
            <wp:docPr id="62" name="Imagen 6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62" descr="Diagrama&#10;&#10;Descripción generada automáticament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400040" cy="1278255"/>
                    </a:xfrm>
                    <a:prstGeom prst="rect">
                      <a:avLst/>
                    </a:prstGeom>
                    <a:noFill/>
                    <a:ln>
                      <a:noFill/>
                    </a:ln>
                  </pic:spPr>
                </pic:pic>
              </a:graphicData>
            </a:graphic>
          </wp:anchor>
        </w:drawing>
      </w:r>
      <w:r w:rsidR="006C392C">
        <w:rPr>
          <w:rFonts w:eastAsiaTheme="minorEastAsia"/>
          <w:noProof/>
        </w:rPr>
        <w:br/>
      </w:r>
    </w:p>
    <w:p w14:paraId="08FCE735" w14:textId="242C8F33" w:rsidR="00F4746D" w:rsidRDefault="00F96A05" w:rsidP="00BC6D03">
      <w:r>
        <w:lastRenderedPageBreak/>
        <w:t xml:space="preserve">La estimación </w:t>
      </w:r>
      <w:r w:rsidR="006C392C">
        <w:t>de las constantes del PI se realizará en el apartado de pruebas de campo. Mediante el procedimiento de s</w:t>
      </w:r>
      <w:r>
        <w:t>i</w:t>
      </w:r>
      <w:r w:rsidR="006C392C">
        <w:t>nton</w:t>
      </w:r>
      <w:r>
        <w:t>í</w:t>
      </w:r>
      <w:r w:rsidR="006C392C">
        <w:t>a experimental de controladores.</w:t>
      </w:r>
      <w:r w:rsidR="001C5046">
        <w:br/>
      </w:r>
      <w:r>
        <w:t xml:space="preserve">De la FIGURAAA mostrada se aprecian por lo tanto tres funciones en las cuales dividir el controlador. Sensor, PID y </w:t>
      </w:r>
      <w:proofErr w:type="spellStart"/>
      <w:r>
        <w:t>Sample</w:t>
      </w:r>
      <w:proofErr w:type="spellEnd"/>
      <w:r>
        <w:t>.</w:t>
      </w:r>
      <w:r>
        <w:br/>
      </w:r>
      <w:r>
        <w:br/>
      </w:r>
    </w:p>
    <w:p w14:paraId="66BA5A68" w14:textId="2B890085" w:rsidR="00F96A05" w:rsidRDefault="000A611A" w:rsidP="00F96A05">
      <w:pPr>
        <w:pStyle w:val="Ttulo1"/>
        <w:numPr>
          <w:ilvl w:val="4"/>
          <w:numId w:val="2"/>
        </w:numPr>
      </w:pPr>
      <w:bookmarkStart w:id="28" w:name="_Toc104248589"/>
      <w:r>
        <w:t>Sensor</w:t>
      </w:r>
      <w:bookmarkEnd w:id="28"/>
    </w:p>
    <w:p w14:paraId="41E5A64A" w14:textId="222932A9" w:rsidR="000A611A" w:rsidRDefault="000A611A" w:rsidP="000A611A"/>
    <w:p w14:paraId="7AB6180F" w14:textId="0309ED8A" w:rsidR="00440BFE" w:rsidRDefault="00B4763D" w:rsidP="000A611A">
      <w:r w:rsidRPr="00B4763D">
        <w:rPr>
          <w:noProof/>
        </w:rPr>
        <w:drawing>
          <wp:anchor distT="0" distB="0" distL="114300" distR="114300" simplePos="0" relativeHeight="251712512" behindDoc="0" locked="0" layoutInCell="1" allowOverlap="1" wp14:anchorId="45B17F3C" wp14:editId="2EEA7032">
            <wp:simplePos x="0" y="0"/>
            <wp:positionH relativeFrom="margin">
              <wp:align>center</wp:align>
            </wp:positionH>
            <wp:positionV relativeFrom="paragraph">
              <wp:posOffset>830250</wp:posOffset>
            </wp:positionV>
            <wp:extent cx="3762900" cy="1200318"/>
            <wp:effectExtent l="0" t="0" r="0" b="0"/>
            <wp:wrapSquare wrapText="bothSides"/>
            <wp:docPr id="67" name="Imagen 67"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Imagen que contiene Diagrama&#10;&#10;Descripción generada automáticamente"/>
                    <pic:cNvPicPr/>
                  </pic:nvPicPr>
                  <pic:blipFill>
                    <a:blip r:embed="rId47">
                      <a:extLst>
                        <a:ext uri="{28A0092B-C50C-407E-A947-70E740481C1C}">
                          <a14:useLocalDpi xmlns:a14="http://schemas.microsoft.com/office/drawing/2010/main" val="0"/>
                        </a:ext>
                      </a:extLst>
                    </a:blip>
                    <a:stretch>
                      <a:fillRect/>
                    </a:stretch>
                  </pic:blipFill>
                  <pic:spPr>
                    <a:xfrm>
                      <a:off x="0" y="0"/>
                      <a:ext cx="3762900" cy="1200318"/>
                    </a:xfrm>
                    <a:prstGeom prst="rect">
                      <a:avLst/>
                    </a:prstGeom>
                  </pic:spPr>
                </pic:pic>
              </a:graphicData>
            </a:graphic>
          </wp:anchor>
        </w:drawing>
      </w:r>
      <w:r w:rsidR="000A611A">
        <w:t xml:space="preserve">El siguiente submódulo será el encargado de establecer la velocidad del motor. Sin </w:t>
      </w:r>
      <w:r w:rsidR="009A4916">
        <w:t>embargo,</w:t>
      </w:r>
      <w:r w:rsidR="000A611A">
        <w:t xml:space="preserve"> dicha tarea no es sencilla. El sensor solo recibe tres señales desfasadas de los sensores HALL.</w:t>
      </w:r>
      <w:r w:rsidR="009A4916">
        <w:br/>
        <w:t>Para poder convertir la velocidad en RPM con respecto a la medida entre dos pulsos se realiza de la forma siguiente.</w:t>
      </w:r>
    </w:p>
    <w:p w14:paraId="218945B4" w14:textId="72DEF652" w:rsidR="000A611A" w:rsidRDefault="000A611A" w:rsidP="000A611A"/>
    <w:p w14:paraId="6E9C958E" w14:textId="57946C62" w:rsidR="00B4763D" w:rsidRDefault="00B4763D" w:rsidP="000A611A"/>
    <w:p w14:paraId="740EDFBD" w14:textId="79AA4453" w:rsidR="00B4763D" w:rsidRDefault="00B4763D" w:rsidP="000A611A"/>
    <w:p w14:paraId="140C2F4C" w14:textId="327F35ED" w:rsidR="00B4763D" w:rsidRDefault="00B4763D" w:rsidP="000A611A"/>
    <w:p w14:paraId="55448B3B" w14:textId="77777777" w:rsidR="00B4763D" w:rsidRDefault="00B4763D" w:rsidP="000A611A"/>
    <w:p w14:paraId="521A62AD" w14:textId="42C340CC" w:rsidR="009A4916" w:rsidRPr="000A611A" w:rsidRDefault="009A4916" w:rsidP="000A611A">
      <m:oMathPara>
        <m:oMath>
          <m:r>
            <w:rPr>
              <w:rFonts w:ascii="Cambria Math" w:hAnsi="Cambria Math"/>
            </w:rPr>
            <m:t>RPM=</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pul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ulsos/vuelta</m:t>
                  </m:r>
                </m:sub>
              </m:sSub>
            </m:den>
          </m:f>
          <m:r>
            <w:rPr>
              <w:rFonts w:ascii="Cambria Math" w:hAnsi="Cambria Math"/>
            </w:rPr>
            <m:t>*60</m:t>
          </m:r>
        </m:oMath>
      </m:oMathPara>
    </w:p>
    <w:p w14:paraId="77032D44" w14:textId="4FEC81F6" w:rsidR="00343C85" w:rsidRDefault="00343C85" w:rsidP="00BC6D03"/>
    <w:p w14:paraId="64D9D162" w14:textId="4C0A2965" w:rsidR="00632EBF" w:rsidRDefault="00440BFE" w:rsidP="00BC6D03">
      <w:r>
        <w:t>Realizar el c</w:t>
      </w:r>
      <w:r w:rsidR="00632EBF">
        <w:t>á</w:t>
      </w:r>
      <w:r>
        <w:t>lculo en RPM es complejo y da poco margen de valores a la hora de calcular el error con la referencia.</w:t>
      </w:r>
      <w:r>
        <w:br/>
      </w:r>
      <w:r w:rsidR="00B4763D">
        <w:t>Se</w:t>
      </w:r>
      <w:r>
        <w:t xml:space="preserve"> ha optado</w:t>
      </w:r>
      <w:r w:rsidR="00B4763D">
        <w:t xml:space="preserve"> por lo tanto en </w:t>
      </w:r>
      <w:r>
        <w:t xml:space="preserve">realizar el control a partir del tiempo que </w:t>
      </w:r>
      <w:r w:rsidR="00B4763D">
        <w:t xml:space="preserve">hay </w:t>
      </w:r>
      <w:r>
        <w:t xml:space="preserve">entre </w:t>
      </w:r>
      <w:r w:rsidR="00B4763D">
        <w:t>pulsos de los sensores HALL.</w:t>
      </w:r>
      <w:r>
        <w:t xml:space="preserve"> La referencia se convierte por lo tanto de RPM-&gt;t pulso.</w:t>
      </w:r>
      <w:r w:rsidR="00B4763D">
        <w:br/>
      </w:r>
      <w:r w:rsidR="00632EBF">
        <w:t>Las tareas del sensor se pueden dividir en FSM HALL y Temporizador.</w:t>
      </w:r>
    </w:p>
    <w:p w14:paraId="42384D65" w14:textId="42518F5F" w:rsidR="00B4763D" w:rsidRDefault="00B4763D" w:rsidP="00BC6D03"/>
    <w:p w14:paraId="4C6E6187" w14:textId="4DF600A9" w:rsidR="00343C85" w:rsidRDefault="00632EBF" w:rsidP="00BC6D03">
      <w:r>
        <w:rPr>
          <w:noProof/>
        </w:rPr>
        <w:drawing>
          <wp:anchor distT="0" distB="0" distL="114300" distR="114300" simplePos="0" relativeHeight="251713536" behindDoc="0" locked="0" layoutInCell="1" allowOverlap="1" wp14:anchorId="2B0D50DE" wp14:editId="4A109590">
            <wp:simplePos x="0" y="0"/>
            <wp:positionH relativeFrom="margin">
              <wp:align>center</wp:align>
            </wp:positionH>
            <wp:positionV relativeFrom="paragraph">
              <wp:posOffset>4267</wp:posOffset>
            </wp:positionV>
            <wp:extent cx="4153535" cy="1470025"/>
            <wp:effectExtent l="0" t="0" r="0" b="0"/>
            <wp:wrapSquare wrapText="bothSides"/>
            <wp:docPr id="71" name="Imagen 71"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n 71" descr="Escala de tiempo&#10;&#10;Descripción generada automáticament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53535" cy="14700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5FD01FC" w14:textId="7641DD03" w:rsidR="004A11B7" w:rsidRDefault="004A11B7" w:rsidP="00BC6D03"/>
    <w:p w14:paraId="57C8AC55" w14:textId="4888169D" w:rsidR="004A11B7" w:rsidRDefault="004A11B7" w:rsidP="00BC6D03"/>
    <w:p w14:paraId="27D867CB" w14:textId="341299A8" w:rsidR="004A11B7" w:rsidRDefault="004A11B7" w:rsidP="00BC6D03"/>
    <w:p w14:paraId="489DA3BD" w14:textId="629F5E1A" w:rsidR="004A11B7" w:rsidRDefault="004A11B7" w:rsidP="00BC6D03"/>
    <w:p w14:paraId="16EA007C" w14:textId="2A21643F" w:rsidR="004A11B7" w:rsidRDefault="004A11B7" w:rsidP="00BC6D03"/>
    <w:p w14:paraId="5E0F9E80" w14:textId="184077A2" w:rsidR="004A11B7" w:rsidRDefault="004A11B7" w:rsidP="00BC6D03"/>
    <w:p w14:paraId="7C3A413D" w14:textId="61E5B49F" w:rsidR="004A11B7" w:rsidRDefault="004A11B7" w:rsidP="00BC6D03"/>
    <w:p w14:paraId="444F3484" w14:textId="693E9293" w:rsidR="004A11B7" w:rsidRDefault="004A11B7" w:rsidP="00BC6D03"/>
    <w:p w14:paraId="61BA2D52" w14:textId="4443FE36" w:rsidR="00632EBF" w:rsidRDefault="00632EBF" w:rsidP="00632EBF">
      <w:pPr>
        <w:pStyle w:val="Ttulo1"/>
        <w:numPr>
          <w:ilvl w:val="5"/>
          <w:numId w:val="2"/>
        </w:numPr>
      </w:pPr>
      <w:bookmarkStart w:id="29" w:name="_Toc104248590"/>
      <w:r>
        <w:lastRenderedPageBreak/>
        <w:t>FSM HALL</w:t>
      </w:r>
      <w:bookmarkEnd w:id="29"/>
    </w:p>
    <w:p w14:paraId="20BF1D3E" w14:textId="2C3F29CE" w:rsidR="00632EBF" w:rsidRDefault="00632EBF" w:rsidP="00632EBF"/>
    <w:p w14:paraId="73228A9E" w14:textId="3B830DE1" w:rsidR="00371F19" w:rsidRDefault="00371F19" w:rsidP="00632EBF">
      <w:r w:rsidRPr="00371F19">
        <w:rPr>
          <w:noProof/>
        </w:rPr>
        <w:drawing>
          <wp:anchor distT="0" distB="0" distL="114300" distR="114300" simplePos="0" relativeHeight="251714560" behindDoc="0" locked="0" layoutInCell="1" allowOverlap="1" wp14:anchorId="518BD6DE" wp14:editId="59B88D1A">
            <wp:simplePos x="0" y="0"/>
            <wp:positionH relativeFrom="margin">
              <wp:align>left</wp:align>
            </wp:positionH>
            <wp:positionV relativeFrom="paragraph">
              <wp:posOffset>695414</wp:posOffset>
            </wp:positionV>
            <wp:extent cx="5400040" cy="2331720"/>
            <wp:effectExtent l="0" t="0" r="0" b="0"/>
            <wp:wrapSquare wrapText="bothSides"/>
            <wp:docPr id="73" name="Imagen 7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Imagen 73" descr="Diagrama, Esquemático&#10;&#10;Descripción generada automáticament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2331720"/>
                    </a:xfrm>
                    <a:prstGeom prst="rect">
                      <a:avLst/>
                    </a:prstGeom>
                  </pic:spPr>
                </pic:pic>
              </a:graphicData>
            </a:graphic>
          </wp:anchor>
        </w:drawing>
      </w:r>
      <w:r w:rsidR="008956B2">
        <w:t xml:space="preserve">Este submódulo </w:t>
      </w:r>
      <w:r w:rsidR="007F2B0F">
        <w:t>comparte numerosas</w:t>
      </w:r>
      <w:r w:rsidR="008956B2">
        <w:t xml:space="preserve"> similitudes con respecto al descrito en el </w:t>
      </w:r>
      <w:proofErr w:type="spellStart"/>
      <w:r w:rsidR="008956B2">
        <w:t>Decoder</w:t>
      </w:r>
      <w:proofErr w:type="spellEnd"/>
      <w:r w:rsidR="008956B2">
        <w:t xml:space="preserve"> </w:t>
      </w:r>
      <w:r w:rsidR="00E1646A">
        <w:t>PWM</w:t>
      </w:r>
      <w:r w:rsidR="007F2B0F">
        <w:t>. S</w:t>
      </w:r>
      <w:r w:rsidR="008956B2">
        <w:t xml:space="preserve">in embargo, </w:t>
      </w:r>
      <w:r w:rsidR="00E1646A">
        <w:t>su</w:t>
      </w:r>
      <w:r w:rsidR="008956B2">
        <w:t xml:space="preserve"> única tarea será indicar cuando se produce un cambio en sus estados, esto permitirá estimar posteriormente el tiempo transcurrido entre </w:t>
      </w:r>
      <w:r w:rsidR="00E1646A">
        <w:t>pulsos</w:t>
      </w:r>
      <w:r w:rsidR="008956B2">
        <w:t>.</w:t>
      </w:r>
    </w:p>
    <w:p w14:paraId="0E337D02" w14:textId="1809F1C5" w:rsidR="008956B2" w:rsidRDefault="008956B2" w:rsidP="00632EBF">
      <w:r>
        <w:br/>
      </w:r>
    </w:p>
    <w:p w14:paraId="508CD0E8" w14:textId="50F91842" w:rsidR="00371F19" w:rsidRDefault="004101B5" w:rsidP="00632EBF">
      <w:r>
        <w:rPr>
          <w:noProof/>
        </w:rPr>
        <w:drawing>
          <wp:anchor distT="0" distB="0" distL="114300" distR="114300" simplePos="0" relativeHeight="251715584" behindDoc="0" locked="0" layoutInCell="1" allowOverlap="1" wp14:anchorId="24AFEF90" wp14:editId="4B065C06">
            <wp:simplePos x="0" y="0"/>
            <wp:positionH relativeFrom="margin">
              <wp:align>right</wp:align>
            </wp:positionH>
            <wp:positionV relativeFrom="paragraph">
              <wp:posOffset>671360</wp:posOffset>
            </wp:positionV>
            <wp:extent cx="5400040" cy="1250315"/>
            <wp:effectExtent l="0" t="0" r="0" b="6985"/>
            <wp:wrapSquare wrapText="bothSides"/>
            <wp:docPr id="74" name="Imagen 74" descr="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n 74" descr="Pantalla de un video juego&#10;&#10;Descripción generada automáticamente con confianza media"/>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00040" cy="1250315"/>
                    </a:xfrm>
                    <a:prstGeom prst="rect">
                      <a:avLst/>
                    </a:prstGeom>
                    <a:noFill/>
                    <a:ln>
                      <a:noFill/>
                    </a:ln>
                  </pic:spPr>
                </pic:pic>
              </a:graphicData>
            </a:graphic>
          </wp:anchor>
        </w:drawing>
      </w:r>
      <w:r w:rsidR="00371F19">
        <w:t>Al igual que para su homólogo</w:t>
      </w:r>
      <w:r w:rsidR="001C5046">
        <w:t>,</w:t>
      </w:r>
      <w:r w:rsidR="00371F19">
        <w:t xml:space="preserve"> el </w:t>
      </w:r>
      <w:r w:rsidR="00ED1F5C">
        <w:t xml:space="preserve">Decodificador </w:t>
      </w:r>
      <w:r w:rsidR="00371F19">
        <w:t>PWM</w:t>
      </w:r>
      <w:r w:rsidR="001C5046">
        <w:t>,</w:t>
      </w:r>
      <w:r w:rsidR="00371F19">
        <w:t xml:space="preserve"> </w:t>
      </w:r>
      <w:r w:rsidR="001C5046">
        <w:t>la siguiente</w:t>
      </w:r>
      <w:r w:rsidR="00371F19">
        <w:t xml:space="preserve"> </w:t>
      </w:r>
      <w:r w:rsidR="001C5046">
        <w:t>máquina</w:t>
      </w:r>
      <w:r w:rsidR="00371F19">
        <w:t xml:space="preserve"> de estados consta de un estado pozo </w:t>
      </w:r>
      <w:r w:rsidR="00ED1F5C">
        <w:t>“</w:t>
      </w:r>
      <w:r w:rsidR="00371F19">
        <w:t>S6_Error</w:t>
      </w:r>
      <w:r w:rsidR="00ED1F5C">
        <w:t>”</w:t>
      </w:r>
      <w:r w:rsidR="00371F19">
        <w:t xml:space="preserve"> al cual se transita en caso de no darse correctamente la</w:t>
      </w:r>
      <w:r w:rsidR="00BD7DC2">
        <w:t xml:space="preserve">s </w:t>
      </w:r>
      <w:r w:rsidR="00371F19">
        <w:t>secuencias de transición.</w:t>
      </w:r>
    </w:p>
    <w:p w14:paraId="3018B6FE" w14:textId="2714551C" w:rsidR="00371F19" w:rsidRDefault="00371F19" w:rsidP="00632EBF"/>
    <w:p w14:paraId="3DFCFAAB" w14:textId="1C40F795" w:rsidR="00371F19" w:rsidRDefault="004101B5" w:rsidP="00BC6D03">
      <w:r>
        <w:rPr>
          <w:noProof/>
        </w:rPr>
        <w:drawing>
          <wp:inline distT="0" distB="0" distL="0" distR="0" wp14:anchorId="65412DEB" wp14:editId="027834C3">
            <wp:extent cx="5414839" cy="1252220"/>
            <wp:effectExtent l="0" t="0" r="0" b="5080"/>
            <wp:docPr id="76" name="Imagen 76"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n 76" descr="Interfaz de usuario gráfica&#10;&#10;Descripción generada automáticament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9652" cy="1269521"/>
                    </a:xfrm>
                    <a:prstGeom prst="rect">
                      <a:avLst/>
                    </a:prstGeom>
                    <a:noFill/>
                    <a:ln>
                      <a:noFill/>
                    </a:ln>
                  </pic:spPr>
                </pic:pic>
              </a:graphicData>
            </a:graphic>
          </wp:inline>
        </w:drawing>
      </w:r>
    </w:p>
    <w:p w14:paraId="5FF2DADD" w14:textId="02C34135" w:rsidR="00371F19" w:rsidRDefault="00371F19" w:rsidP="00BC6D03"/>
    <w:p w14:paraId="0DFD11AC" w14:textId="5F431103" w:rsidR="004101B5" w:rsidRDefault="004101B5" w:rsidP="00BC6D03">
      <w:r>
        <w:t>En la primera imagen se aprecian varios pulsos consecutivos tras cambiar alguna de las 3 señales de los sensores HALL. La segunda imagen muestra la secuencia durante el cambio de estado en el momento en el cual se actualiza al nuevo estado.</w:t>
      </w:r>
    </w:p>
    <w:p w14:paraId="2AF07A74" w14:textId="6696903A" w:rsidR="00EB6699" w:rsidRDefault="00EB6699" w:rsidP="00BC6D03"/>
    <w:p w14:paraId="1172E018" w14:textId="710D1588" w:rsidR="00EB6699" w:rsidRDefault="007F2B0F" w:rsidP="00EB6699">
      <w:pPr>
        <w:pStyle w:val="Ttulo1"/>
        <w:numPr>
          <w:ilvl w:val="5"/>
          <w:numId w:val="2"/>
        </w:numPr>
      </w:pPr>
      <w:bookmarkStart w:id="30" w:name="_Toc104248591"/>
      <w:r>
        <w:lastRenderedPageBreak/>
        <w:t>Temporizador</w:t>
      </w:r>
      <w:bookmarkEnd w:id="30"/>
    </w:p>
    <w:p w14:paraId="0F0124BF" w14:textId="1D692ECF" w:rsidR="007F2B0F" w:rsidRDefault="007F2B0F" w:rsidP="007F2B0F"/>
    <w:p w14:paraId="67356CE0" w14:textId="7A7AA58F" w:rsidR="007F2B0F" w:rsidRPr="007F2B0F" w:rsidRDefault="000043F4" w:rsidP="007F2B0F">
      <w:r w:rsidRPr="000043F4">
        <w:rPr>
          <w:noProof/>
        </w:rPr>
        <w:drawing>
          <wp:anchor distT="0" distB="0" distL="114300" distR="114300" simplePos="0" relativeHeight="251717632" behindDoc="0" locked="0" layoutInCell="1" allowOverlap="1" wp14:anchorId="087F3311" wp14:editId="65DADC26">
            <wp:simplePos x="0" y="0"/>
            <wp:positionH relativeFrom="margin">
              <wp:align>right</wp:align>
            </wp:positionH>
            <wp:positionV relativeFrom="paragraph">
              <wp:posOffset>2632622</wp:posOffset>
            </wp:positionV>
            <wp:extent cx="5400040" cy="842645"/>
            <wp:effectExtent l="0" t="0" r="0" b="0"/>
            <wp:wrapSquare wrapText="bothSides"/>
            <wp:docPr id="78" name="Imagen 78" descr="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n 78" descr="Pantalla de un video juego&#10;&#10;Descripción generada automáticamente con confianza media"/>
                    <pic:cNvPicPr/>
                  </pic:nvPicPr>
                  <pic:blipFill>
                    <a:blip r:embed="rId52">
                      <a:extLst>
                        <a:ext uri="{28A0092B-C50C-407E-A947-70E740481C1C}">
                          <a14:useLocalDpi xmlns:a14="http://schemas.microsoft.com/office/drawing/2010/main" val="0"/>
                        </a:ext>
                      </a:extLst>
                    </a:blip>
                    <a:stretch>
                      <a:fillRect/>
                    </a:stretch>
                  </pic:blipFill>
                  <pic:spPr>
                    <a:xfrm>
                      <a:off x="0" y="0"/>
                      <a:ext cx="5400040" cy="842645"/>
                    </a:xfrm>
                    <a:prstGeom prst="rect">
                      <a:avLst/>
                    </a:prstGeom>
                  </pic:spPr>
                </pic:pic>
              </a:graphicData>
            </a:graphic>
          </wp:anchor>
        </w:drawing>
      </w:r>
      <w:r>
        <w:rPr>
          <w:noProof/>
        </w:rPr>
        <w:drawing>
          <wp:anchor distT="0" distB="0" distL="114300" distR="114300" simplePos="0" relativeHeight="251716608" behindDoc="0" locked="0" layoutInCell="1" allowOverlap="1" wp14:anchorId="4CC3A11E" wp14:editId="120F8022">
            <wp:simplePos x="0" y="0"/>
            <wp:positionH relativeFrom="margin">
              <wp:align>right</wp:align>
            </wp:positionH>
            <wp:positionV relativeFrom="paragraph">
              <wp:posOffset>1418907</wp:posOffset>
            </wp:positionV>
            <wp:extent cx="5400040" cy="943610"/>
            <wp:effectExtent l="0" t="0" r="0" b="8890"/>
            <wp:wrapSquare wrapText="bothSides"/>
            <wp:docPr id="77" name="Imagen 77" descr="Pantalla de computador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n 77" descr="Pantalla de computadora&#10;&#10;Descripción generada automáticamente con confianza media"/>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40" cy="943610"/>
                    </a:xfrm>
                    <a:prstGeom prst="rect">
                      <a:avLst/>
                    </a:prstGeom>
                    <a:noFill/>
                    <a:ln>
                      <a:noFill/>
                    </a:ln>
                  </pic:spPr>
                </pic:pic>
              </a:graphicData>
            </a:graphic>
          </wp:anchor>
        </w:drawing>
      </w:r>
      <w:r w:rsidR="007F2B0F">
        <w:t>Este submódulo realiza la tarea de estimación del tiempo transcurrido entre pulsos. Durante las primeras fases</w:t>
      </w:r>
      <w:r w:rsidR="0037435B">
        <w:t>,</w:t>
      </w:r>
      <w:r w:rsidR="007F2B0F">
        <w:t xml:space="preserve"> programación y pruebas</w:t>
      </w:r>
      <w:r w:rsidR="0037435B">
        <w:t>,</w:t>
      </w:r>
      <w:r w:rsidR="007F2B0F">
        <w:t xml:space="preserve"> se comprobó irregularidades</w:t>
      </w:r>
      <w:r w:rsidR="001C5046">
        <w:t>,</w:t>
      </w:r>
      <w:r w:rsidR="007F2B0F">
        <w:t xml:space="preserve"> con alimentación a ciclo de trabajo constante del motor</w:t>
      </w:r>
      <w:r w:rsidR="001C5046">
        <w:t>,</w:t>
      </w:r>
      <w:r w:rsidR="007F2B0F">
        <w:t xml:space="preserve"> en el resultado del tiempo entre pulsos. A fin de obtener una muestra con mayor continuidad se optó por realizar una media de los pulsos calculados por ciclo eléctrico. Es decir, un contador realiza la estimación de tiempo entre pulsos y posteriormente </w:t>
      </w:r>
      <w:r w:rsidR="0037435B">
        <w:t>almacena en un acumulador. Al realizarse 6 pulsos, correspondientes a un ciclo eléctrico, se realiza la media de los 6 valores de tiempo acumulados.</w:t>
      </w:r>
      <w:r w:rsidR="0037435B">
        <w:br/>
      </w:r>
    </w:p>
    <w:p w14:paraId="311B7D9D" w14:textId="5A2CF6DF" w:rsidR="004101B5" w:rsidRDefault="004101B5" w:rsidP="00BC6D03"/>
    <w:p w14:paraId="0A07B5A9" w14:textId="5287E9E5" w:rsidR="000043F4" w:rsidRDefault="000043F4" w:rsidP="00BC6D03">
      <w:r>
        <w:t xml:space="preserve">En la primera imagen se aprecia como van acumulándose en la señal </w:t>
      </w:r>
      <w:proofErr w:type="spellStart"/>
      <w:r>
        <w:t>N_Average</w:t>
      </w:r>
      <w:proofErr w:type="spellEnd"/>
      <w:r>
        <w:t xml:space="preserve"> las cuentas realizadas por el contador </w:t>
      </w:r>
      <w:proofErr w:type="spellStart"/>
      <w:r>
        <w:t>Count_s</w:t>
      </w:r>
      <w:proofErr w:type="spellEnd"/>
      <w:r>
        <w:t xml:space="preserve">. La segunda imagen corresponde al instante del sexto pulso detectado, en este instante se suma el </w:t>
      </w:r>
      <w:proofErr w:type="spellStart"/>
      <w:r>
        <w:t>ultimo</w:t>
      </w:r>
      <w:proofErr w:type="spellEnd"/>
      <w:r>
        <w:t xml:space="preserve"> tiempo medido y se procede a realizar la media de las seis medidas.</w:t>
      </w:r>
      <w:r>
        <w:br/>
        <w:t>Las divisiones en binario no son tarea sencilla, una estrategia para resolverlas es buscar multiplicar el valor a dividir por una constante que nos permita posteriormente dividir por una potencia</w:t>
      </w:r>
      <w:r w:rsidR="00FA6367">
        <w:t xml:space="preserve"> de dos</w:t>
      </w:r>
      <w:r>
        <w:t xml:space="preserve">. Dividir por una potencia de dos consiste en realizar un desplazamiento a la derecha de N bits </w:t>
      </w:r>
      <w:r w:rsidR="00500379">
        <w:t>igual a la potencia.</w:t>
      </w:r>
      <w:r w:rsidR="00500379">
        <w:br/>
        <w:t xml:space="preserve">Para el caso </w:t>
      </w:r>
      <w:r w:rsidR="0008688B">
        <w:t xml:space="preserve">de la </w:t>
      </w:r>
      <w:r w:rsidR="00500379">
        <w:t>media se desea realizar una división entre 6</w:t>
      </w:r>
      <w:r w:rsidR="0008688B">
        <w:t>.</w:t>
      </w:r>
      <w:r w:rsidR="00500379">
        <w:br/>
      </w:r>
    </w:p>
    <w:p w14:paraId="0DCD8ABA" w14:textId="61AC8BB5" w:rsidR="00500379" w:rsidRDefault="00BD6A3F" w:rsidP="00BC6D03">
      <w:pPr>
        <w:rPr>
          <w:rFonts w:eastAsiaTheme="minorEastAsia"/>
          <w:sz w:val="20"/>
          <w:szCs w:val="20"/>
        </w:rPr>
      </w:pPr>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6</m:t>
            </m:r>
          </m:den>
        </m:f>
        <m:r>
          <w:rPr>
            <w:rFonts w:ascii="Cambria Math" w:hAnsi="Cambria Math"/>
            <w:sz w:val="20"/>
            <w:szCs w:val="20"/>
          </w:rPr>
          <m:t>=0.1</m:t>
        </m:r>
        <m:acc>
          <m:accPr>
            <m:ctrlPr>
              <w:rPr>
                <w:rFonts w:ascii="Cambria Math" w:hAnsi="Cambria Math"/>
                <w:i/>
                <w:sz w:val="20"/>
                <w:szCs w:val="20"/>
              </w:rPr>
            </m:ctrlPr>
          </m:accPr>
          <m:e>
            <m:r>
              <w:rPr>
                <w:rFonts w:ascii="Cambria Math" w:hAnsi="Cambria Math"/>
                <w:sz w:val="20"/>
                <w:szCs w:val="20"/>
              </w:rPr>
              <m:t>6</m:t>
            </m:r>
          </m:e>
        </m:acc>
      </m:oMath>
      <w:r w:rsidR="00500379" w:rsidRPr="00500379">
        <w:rPr>
          <w:rFonts w:eastAsiaTheme="minorEastAsia"/>
          <w:sz w:val="18"/>
          <w:szCs w:val="18"/>
        </w:rPr>
        <w:t xml:space="preserve">    </w:t>
      </w:r>
      <w:r w:rsidR="00500379">
        <w:rPr>
          <w:rFonts w:eastAsiaTheme="minorEastAsia"/>
          <w:sz w:val="18"/>
          <w:szCs w:val="18"/>
        </w:rPr>
        <w:t xml:space="preserve">   </w:t>
      </w:r>
      <w:r w:rsidR="00500379">
        <w:rPr>
          <w:rFonts w:eastAsiaTheme="minorEastAsia"/>
        </w:rPr>
        <w:t xml:space="preserve">su equivalente aproximado  </w:t>
      </w:r>
      <m:oMath>
        <m:f>
          <m:fPr>
            <m:ctrlPr>
              <w:rPr>
                <w:rFonts w:ascii="Cambria Math" w:eastAsiaTheme="minorEastAsia" w:hAnsi="Cambria Math"/>
                <w:i/>
                <w:sz w:val="20"/>
                <w:szCs w:val="20"/>
              </w:rPr>
            </m:ctrlPr>
          </m:fPr>
          <m:num>
            <m:r>
              <w:rPr>
                <w:rFonts w:ascii="Cambria Math" w:eastAsiaTheme="minorEastAsia" w:hAnsi="Cambria Math"/>
                <w:sz w:val="20"/>
                <w:szCs w:val="20"/>
              </w:rPr>
              <m:t>85</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2</m:t>
                </m:r>
              </m:e>
              <m:sup>
                <m:r>
                  <w:rPr>
                    <w:rFonts w:ascii="Cambria Math" w:eastAsiaTheme="minorEastAsia" w:hAnsi="Cambria Math"/>
                    <w:sz w:val="20"/>
                    <w:szCs w:val="20"/>
                  </w:rPr>
                  <m:t>9</m:t>
                </m:r>
              </m:sup>
            </m:sSup>
          </m:den>
        </m:f>
        <m:r>
          <w:rPr>
            <w:rFonts w:ascii="Cambria Math" w:eastAsiaTheme="minorEastAsia" w:hAnsi="Cambria Math"/>
            <w:sz w:val="20"/>
            <w:szCs w:val="20"/>
          </w:rPr>
          <m:t>=0.166015</m:t>
        </m:r>
      </m:oMath>
    </w:p>
    <w:p w14:paraId="4B1C2912" w14:textId="71073596" w:rsidR="0008688B" w:rsidRDefault="0008688B" w:rsidP="00BC6D03">
      <w:pPr>
        <w:rPr>
          <w:rFonts w:eastAsiaTheme="minorEastAsia"/>
        </w:rPr>
      </w:pPr>
      <w:r>
        <w:rPr>
          <w:rFonts w:eastAsiaTheme="minorEastAsia"/>
        </w:rPr>
        <w:t xml:space="preserve">En la simulación se aprecia que el valor 160199 se repite 6 veces. </w:t>
      </w:r>
      <w:r>
        <w:rPr>
          <w:rFonts w:eastAsiaTheme="minorEastAsia"/>
        </w:rPr>
        <w:br/>
        <w:t>El resultado de la media es 159573. El error relativo entre el resultado teórico y aproximado es el siguiente.</w:t>
      </w:r>
      <w:r>
        <w:rPr>
          <w:rFonts w:eastAsiaTheme="minorEastAsia"/>
        </w:rPr>
        <w:br/>
      </w:r>
    </w:p>
    <w:p w14:paraId="3C9FADE9" w14:textId="21A0C86D" w:rsidR="0008688B" w:rsidRPr="0008688B" w:rsidRDefault="00BD6A3F" w:rsidP="00BC6D0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r</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60199-159573</m:t>
              </m:r>
            </m:num>
            <m:den>
              <m:r>
                <w:rPr>
                  <w:rFonts w:ascii="Cambria Math" w:eastAsiaTheme="minorEastAsia" w:hAnsi="Cambria Math"/>
                </w:rPr>
                <m:t>160199</m:t>
              </m:r>
            </m:den>
          </m:f>
          <m:r>
            <w:rPr>
              <w:rFonts w:ascii="Cambria Math" w:eastAsiaTheme="minorEastAsia" w:hAnsi="Cambria Math"/>
            </w:rPr>
            <m:t>=0.0039</m:t>
          </m:r>
        </m:oMath>
      </m:oMathPara>
    </w:p>
    <w:p w14:paraId="5A32F03F" w14:textId="32B767A0" w:rsidR="00371F19" w:rsidRDefault="00371F19" w:rsidP="00BC6D03"/>
    <w:p w14:paraId="410F3200" w14:textId="26A24EA5" w:rsidR="00FA6367" w:rsidRDefault="00FA6367" w:rsidP="00BC6D03">
      <w:r>
        <w:t xml:space="preserve">Con este margen se estima poder realizar la división sin perder demasiada precisión en el </w:t>
      </w:r>
      <w:r w:rsidR="00C73ED0">
        <w:t>error</w:t>
      </w:r>
      <w:r>
        <w:t>.</w:t>
      </w:r>
      <w:r>
        <w:br/>
      </w:r>
    </w:p>
    <w:p w14:paraId="77102821" w14:textId="34834B9D" w:rsidR="00C73ED0" w:rsidRDefault="00C73ED0" w:rsidP="00C73ED0">
      <w:pPr>
        <w:pStyle w:val="Ttulo1"/>
        <w:numPr>
          <w:ilvl w:val="4"/>
          <w:numId w:val="2"/>
        </w:numPr>
      </w:pPr>
      <w:bookmarkStart w:id="31" w:name="_Toc104248592"/>
      <w:r>
        <w:lastRenderedPageBreak/>
        <w:t>SAMPLE</w:t>
      </w:r>
      <w:bookmarkEnd w:id="31"/>
    </w:p>
    <w:p w14:paraId="2BF89F93" w14:textId="41C47FEC" w:rsidR="004450CC" w:rsidRDefault="004450CC" w:rsidP="004450CC"/>
    <w:p w14:paraId="148A8776" w14:textId="307883EB" w:rsidR="004450CC" w:rsidRDefault="005F03C6" w:rsidP="004450CC">
      <w:r w:rsidRPr="005F03C6">
        <w:rPr>
          <w:noProof/>
        </w:rPr>
        <w:drawing>
          <wp:anchor distT="0" distB="0" distL="114300" distR="114300" simplePos="0" relativeHeight="251718656" behindDoc="0" locked="0" layoutInCell="1" allowOverlap="1" wp14:anchorId="3188657A" wp14:editId="1A699615">
            <wp:simplePos x="0" y="0"/>
            <wp:positionH relativeFrom="margin">
              <wp:align>left</wp:align>
            </wp:positionH>
            <wp:positionV relativeFrom="paragraph">
              <wp:posOffset>1222990</wp:posOffset>
            </wp:positionV>
            <wp:extent cx="5400040" cy="1831340"/>
            <wp:effectExtent l="0" t="0" r="0" b="0"/>
            <wp:wrapSquare wrapText="bothSides"/>
            <wp:docPr id="79" name="Imagen 79"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Imagen 79" descr="Interfaz de usuario gráfica&#10;&#10;Descripción generada automáticamente"/>
                    <pic:cNvPicPr/>
                  </pic:nvPicPr>
                  <pic:blipFill>
                    <a:blip r:embed="rId54">
                      <a:extLst>
                        <a:ext uri="{28A0092B-C50C-407E-A947-70E740481C1C}">
                          <a14:useLocalDpi xmlns:a14="http://schemas.microsoft.com/office/drawing/2010/main" val="0"/>
                        </a:ext>
                      </a:extLst>
                    </a:blip>
                    <a:stretch>
                      <a:fillRect/>
                    </a:stretch>
                  </pic:blipFill>
                  <pic:spPr>
                    <a:xfrm>
                      <a:off x="0" y="0"/>
                      <a:ext cx="5400040" cy="1831340"/>
                    </a:xfrm>
                    <a:prstGeom prst="rect">
                      <a:avLst/>
                    </a:prstGeom>
                  </pic:spPr>
                </pic:pic>
              </a:graphicData>
            </a:graphic>
          </wp:anchor>
        </w:drawing>
      </w:r>
      <w:r w:rsidR="004450CC">
        <w:t xml:space="preserve">El siguiente submódulo permite configurar el tiempo de muestreo en un margen entre 1ms-100ms. La configuración del tiempo de muestreo permite establecer según los requisitos del proyecto </w:t>
      </w:r>
      <w:r w:rsidR="00A27BC0">
        <w:t xml:space="preserve">el muestreo y reacción </w:t>
      </w:r>
      <w:r w:rsidR="004450CC">
        <w:t>ante nuevas medidas captadas por el sensor.</w:t>
      </w:r>
      <w:r w:rsidR="004450CC">
        <w:br/>
        <w:t>Su configuración redunda en un simple contador que al llegar al n</w:t>
      </w:r>
      <w:r w:rsidR="00A27BC0">
        <w:t>ú</w:t>
      </w:r>
      <w:r w:rsidR="004450CC">
        <w:t>mero de ciclos deseado genera una señal de aviso que permite avisar al controlador de realizar otro calculo en base a las nuevas medidas capturadas por el módulo sensor.</w:t>
      </w:r>
      <w:r w:rsidR="004450CC">
        <w:br/>
      </w:r>
    </w:p>
    <w:p w14:paraId="1D0850A4" w14:textId="5FAF5096" w:rsidR="004450CC" w:rsidRDefault="004450CC" w:rsidP="004450CC"/>
    <w:p w14:paraId="63B363BB" w14:textId="3BC5AAE7" w:rsidR="005F03C6" w:rsidRDefault="005F03C6" w:rsidP="004450CC">
      <w:r>
        <w:t xml:space="preserve">La configuración del tiempo de muestreo es </w:t>
      </w:r>
      <w:r w:rsidR="007729DB">
        <w:t>definida</w:t>
      </w:r>
      <w:r>
        <w:t xml:space="preserve"> como genérico en la declaración del componente.</w:t>
      </w:r>
    </w:p>
    <w:p w14:paraId="4360A0B6" w14:textId="77777777" w:rsidR="005F03C6" w:rsidRPr="004450CC" w:rsidRDefault="005F03C6" w:rsidP="004450CC"/>
    <w:p w14:paraId="6D14F6D3" w14:textId="558D9B24" w:rsidR="007729DB" w:rsidRDefault="007729DB" w:rsidP="006D6535">
      <w:pPr>
        <w:pStyle w:val="Ttulo1"/>
        <w:numPr>
          <w:ilvl w:val="4"/>
          <w:numId w:val="2"/>
        </w:numPr>
      </w:pPr>
      <w:bookmarkStart w:id="32" w:name="_Toc104248593"/>
      <w:r>
        <w:t>PI</w:t>
      </w:r>
      <w:bookmarkEnd w:id="32"/>
    </w:p>
    <w:p w14:paraId="3E751A39" w14:textId="40088E7B" w:rsidR="007729DB" w:rsidRDefault="007729DB" w:rsidP="007729DB"/>
    <w:p w14:paraId="6FD48BFB" w14:textId="7228DE8A" w:rsidR="007729DB" w:rsidRDefault="006B7DA1" w:rsidP="00BC6D03">
      <w:r w:rsidRPr="006B7DA1">
        <w:rPr>
          <w:noProof/>
        </w:rPr>
        <w:drawing>
          <wp:anchor distT="0" distB="0" distL="114300" distR="114300" simplePos="0" relativeHeight="251719680" behindDoc="0" locked="0" layoutInCell="1" allowOverlap="1" wp14:anchorId="7B49741A" wp14:editId="568F0F87">
            <wp:simplePos x="0" y="0"/>
            <wp:positionH relativeFrom="margin">
              <wp:align>left</wp:align>
            </wp:positionH>
            <wp:positionV relativeFrom="paragraph">
              <wp:posOffset>877130</wp:posOffset>
            </wp:positionV>
            <wp:extent cx="5400040" cy="1106170"/>
            <wp:effectExtent l="0" t="0" r="0" b="0"/>
            <wp:wrapSquare wrapText="bothSides"/>
            <wp:docPr id="80" name="Imagen 80"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n 80" descr="Diagrama&#10;&#10;Descripción generada automáticamente con confianza media"/>
                    <pic:cNvPicPr/>
                  </pic:nvPicPr>
                  <pic:blipFill>
                    <a:blip r:embed="rId55">
                      <a:extLst>
                        <a:ext uri="{28A0092B-C50C-407E-A947-70E740481C1C}">
                          <a14:useLocalDpi xmlns:a14="http://schemas.microsoft.com/office/drawing/2010/main" val="0"/>
                        </a:ext>
                      </a:extLst>
                    </a:blip>
                    <a:stretch>
                      <a:fillRect/>
                    </a:stretch>
                  </pic:blipFill>
                  <pic:spPr>
                    <a:xfrm>
                      <a:off x="0" y="0"/>
                      <a:ext cx="5400040" cy="1106170"/>
                    </a:xfrm>
                    <a:prstGeom prst="rect">
                      <a:avLst/>
                    </a:prstGeom>
                  </pic:spPr>
                </pic:pic>
              </a:graphicData>
            </a:graphic>
          </wp:anchor>
        </w:drawing>
      </w:r>
      <w:r w:rsidR="007729DB">
        <w:t>El módulo PI gestiona el c</w:t>
      </w:r>
      <w:r>
        <w:t>á</w:t>
      </w:r>
      <w:r w:rsidR="007729DB">
        <w:t xml:space="preserve">lculo del error </w:t>
      </w:r>
      <w:r w:rsidR="00276EF1">
        <w:t xml:space="preserve">multiplicado </w:t>
      </w:r>
      <w:r w:rsidR="007729DB">
        <w:t xml:space="preserve">por las constantes de un controlador PI. Al activarse la señal de </w:t>
      </w:r>
      <w:proofErr w:type="spellStart"/>
      <w:r w:rsidR="007729DB">
        <w:t>enable</w:t>
      </w:r>
      <w:proofErr w:type="spellEnd"/>
      <w:r w:rsidR="007729DB">
        <w:t xml:space="preserve"> se inicia un proceso secuencial </w:t>
      </w:r>
      <w:r w:rsidR="00276EF1">
        <w:t xml:space="preserve">que </w:t>
      </w:r>
      <w:r w:rsidR="007729DB">
        <w:t xml:space="preserve">con cada ciclo de reloj </w:t>
      </w:r>
      <w:r w:rsidR="00276EF1">
        <w:t>r</w:t>
      </w:r>
      <w:r w:rsidR="007729DB">
        <w:t xml:space="preserve">ealiza las tareas de </w:t>
      </w:r>
      <w:r>
        <w:t>cálculo</w:t>
      </w:r>
      <w:r w:rsidR="007729DB">
        <w:t xml:space="preserve"> del controlador. Dicho proceso secuencial solo puede ser interrumpido en caso de activarse la señal de </w:t>
      </w:r>
      <w:proofErr w:type="spellStart"/>
      <w:r w:rsidR="007729DB">
        <w:t>Reset</w:t>
      </w:r>
      <w:proofErr w:type="spellEnd"/>
      <w:r w:rsidR="007729DB">
        <w:t xml:space="preserve"> del sistema.</w:t>
      </w:r>
      <w:r w:rsidR="007729DB">
        <w:br/>
      </w:r>
    </w:p>
    <w:p w14:paraId="2600AA39" w14:textId="08384443" w:rsidR="006B7DA1" w:rsidRDefault="006B7DA1" w:rsidP="00BC6D03"/>
    <w:p w14:paraId="582A77E4" w14:textId="708E4AAE" w:rsidR="008F282A" w:rsidRDefault="006B7DA1" w:rsidP="00BC6D03">
      <w:r w:rsidRPr="00C92A67">
        <w:rPr>
          <w:i/>
          <w:iCs/>
        </w:rPr>
        <w:t>Cálculo del error</w:t>
      </w:r>
      <w:r>
        <w:t xml:space="preserve">: El cálculo del error se realiza restando el tiempo medido por el sensor por el tiempo de referencia. En un sistema </w:t>
      </w:r>
      <w:r w:rsidR="008F282A">
        <w:t>convencional</w:t>
      </w:r>
      <w:r w:rsidR="00763E93">
        <w:t>,</w:t>
      </w:r>
      <w:r>
        <w:t xml:space="preserve"> el error es medido gracias a la resta de la referencia por el valor realimentado en este caso se realiza dicha operación </w:t>
      </w:r>
      <w:r w:rsidR="00276B67">
        <w:t xml:space="preserve">a la inversa con el fin de </w:t>
      </w:r>
      <w:r>
        <w:t xml:space="preserve">evitar tener el error invertido. El tiempo medido es inversamente proporcional a la </w:t>
      </w:r>
      <w:r>
        <w:lastRenderedPageBreak/>
        <w:t xml:space="preserve">velocidad, para </w:t>
      </w:r>
      <w:r w:rsidR="008F282A">
        <w:t>un tiempo captado</w:t>
      </w:r>
      <w:r>
        <w:t xml:space="preserve"> por el sensor de valor alto, significa que la velocidad es lenta ya que el tiempo entre pulsos es mayor y en caso de velocidades altas el tiempo entre pulsos es menor. Por lo tanto, si se realiza la resta de forma convencional </w:t>
      </w:r>
      <w:r w:rsidR="008F282A">
        <w:t>con un error negativo la velocidad es inferior y con un error positivo la velocidad es superior.</w:t>
      </w:r>
      <w:r w:rsidR="008F282A">
        <w:br/>
        <w:t>Con el fin de evitar esta inversión en el sentido, se invierten los signos en la resta obteniendo por lo tanto a error positivo, velocidad menor que la referencia y a error negativo velocidad mayor que la referencia.</w:t>
      </w:r>
      <w:r w:rsidR="008F282A" w:rsidRPr="008F282A">
        <w:t xml:space="preserve"> </w:t>
      </w:r>
      <w:r w:rsidR="008F282A">
        <w:br/>
      </w:r>
      <w:r w:rsidR="008F282A" w:rsidRPr="008F282A">
        <w:rPr>
          <w:noProof/>
        </w:rPr>
        <w:drawing>
          <wp:anchor distT="0" distB="0" distL="114300" distR="114300" simplePos="0" relativeHeight="251720704" behindDoc="0" locked="0" layoutInCell="1" allowOverlap="1" wp14:anchorId="7CD11915" wp14:editId="5C05B50F">
            <wp:simplePos x="0" y="0"/>
            <wp:positionH relativeFrom="margin">
              <wp:align>left</wp:align>
            </wp:positionH>
            <wp:positionV relativeFrom="paragraph">
              <wp:posOffset>1498425</wp:posOffset>
            </wp:positionV>
            <wp:extent cx="5306060" cy="504825"/>
            <wp:effectExtent l="0" t="0" r="8890" b="9525"/>
            <wp:wrapSquare wrapText="bothSides"/>
            <wp:docPr id="82" name="Imagen 82"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n 82" descr="Imagen que contiene Texto&#10;&#10;Descripción generada automáticamente"/>
                    <pic:cNvPicPr/>
                  </pic:nvPicPr>
                  <pic:blipFill>
                    <a:blip r:embed="rId56">
                      <a:extLst>
                        <a:ext uri="{28A0092B-C50C-407E-A947-70E740481C1C}">
                          <a14:useLocalDpi xmlns:a14="http://schemas.microsoft.com/office/drawing/2010/main" val="0"/>
                        </a:ext>
                      </a:extLst>
                    </a:blip>
                    <a:stretch>
                      <a:fillRect/>
                    </a:stretch>
                  </pic:blipFill>
                  <pic:spPr>
                    <a:xfrm>
                      <a:off x="0" y="0"/>
                      <a:ext cx="5306060" cy="504825"/>
                    </a:xfrm>
                    <a:prstGeom prst="rect">
                      <a:avLst/>
                    </a:prstGeom>
                  </pic:spPr>
                </pic:pic>
              </a:graphicData>
            </a:graphic>
          </wp:anchor>
        </w:drawing>
      </w:r>
    </w:p>
    <w:p w14:paraId="719F7961" w14:textId="25E26566" w:rsidR="006B7DA1" w:rsidRDefault="006B7DA1" w:rsidP="00BC6D03"/>
    <w:p w14:paraId="11658545" w14:textId="1265FCE8" w:rsidR="00A0196F" w:rsidRDefault="00A0196F" w:rsidP="00BC6D03">
      <w:r>
        <w:t>A su vez se aprecia en la resta como se escala</w:t>
      </w:r>
      <w:r w:rsidR="00276B67">
        <w:t>n</w:t>
      </w:r>
      <w:r>
        <w:t xml:space="preserve"> los valores del sensor y de referencia al dividirlos por una potencia de 2.</w:t>
      </w:r>
      <w:r w:rsidR="00276B67">
        <w:t xml:space="preserve"> Esta última operación permite reducir el uso de bits eliminando los menos significativos. La reducción en el uso de bits permite usar márgenes más grandes durante la multiplicación.</w:t>
      </w:r>
    </w:p>
    <w:p w14:paraId="3FB0D4A1" w14:textId="7D7D69AA" w:rsidR="00371F19" w:rsidRDefault="00DF6637" w:rsidP="00BC6D03">
      <w:r w:rsidRPr="00940C8C">
        <w:rPr>
          <w:i/>
          <w:iCs/>
          <w:noProof/>
        </w:rPr>
        <w:drawing>
          <wp:anchor distT="0" distB="0" distL="114300" distR="114300" simplePos="0" relativeHeight="251721728" behindDoc="0" locked="0" layoutInCell="1" allowOverlap="1" wp14:anchorId="0C92E528" wp14:editId="08089083">
            <wp:simplePos x="0" y="0"/>
            <wp:positionH relativeFrom="column">
              <wp:posOffset>-143315</wp:posOffset>
            </wp:positionH>
            <wp:positionV relativeFrom="paragraph">
              <wp:posOffset>1205580</wp:posOffset>
            </wp:positionV>
            <wp:extent cx="5400040" cy="1339850"/>
            <wp:effectExtent l="0" t="0" r="0" b="0"/>
            <wp:wrapSquare wrapText="bothSides"/>
            <wp:docPr id="84" name="Imagen 84"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n 84" descr="Interfaz de usuario gráfica, Texto, Aplicación, Correo electrónico&#10;&#10;Descripción generada automáticamente"/>
                    <pic:cNvPicPr/>
                  </pic:nvPicPr>
                  <pic:blipFill>
                    <a:blip r:embed="rId57">
                      <a:extLst>
                        <a:ext uri="{28A0092B-C50C-407E-A947-70E740481C1C}">
                          <a14:useLocalDpi xmlns:a14="http://schemas.microsoft.com/office/drawing/2010/main" val="0"/>
                        </a:ext>
                      </a:extLst>
                    </a:blip>
                    <a:stretch>
                      <a:fillRect/>
                    </a:stretch>
                  </pic:blipFill>
                  <pic:spPr>
                    <a:xfrm>
                      <a:off x="0" y="0"/>
                      <a:ext cx="5400040" cy="1339850"/>
                    </a:xfrm>
                    <a:prstGeom prst="rect">
                      <a:avLst/>
                    </a:prstGeom>
                  </pic:spPr>
                </pic:pic>
              </a:graphicData>
            </a:graphic>
          </wp:anchor>
        </w:drawing>
      </w:r>
      <w:r w:rsidR="008F282A" w:rsidRPr="00940C8C">
        <w:rPr>
          <w:i/>
          <w:iCs/>
        </w:rPr>
        <w:t>Multiplicación de constantes</w:t>
      </w:r>
      <w:r w:rsidR="008F282A">
        <w:t>: Se realiza la multiplicación del error por la constante proporcional</w:t>
      </w:r>
      <w:r w:rsidR="00940C8C">
        <w:t>,</w:t>
      </w:r>
      <w:r w:rsidR="008F282A">
        <w:t xml:space="preserve"> en el caso de la corrección proporcional. Para el caso de la constante </w:t>
      </w:r>
      <w:r w:rsidR="002C5AD2">
        <w:t>integrativa se realiza la multiplicación de su constante por el error actual sumado al error anterior.</w:t>
      </w:r>
      <w:r w:rsidR="002C5AD2">
        <w:br/>
        <w:t>El error actual será a su vez almacenado a final de ciclo en la variable del error anterior.</w:t>
      </w:r>
      <w:r w:rsidR="002C5AD2">
        <w:br/>
        <w:t>No se realiza un sumatorio de los errores anteriores debido al riesgo de desbordamiento de la variable optando por lo tanto por almacenar únicamente el error anterior.</w:t>
      </w:r>
      <w:r w:rsidR="007729DB">
        <w:br/>
      </w:r>
    </w:p>
    <w:p w14:paraId="02B9ADB0" w14:textId="096D8AF0" w:rsidR="007729DB" w:rsidRDefault="007729DB" w:rsidP="00BC6D03"/>
    <w:p w14:paraId="2E243805" w14:textId="324F80CF" w:rsidR="00371F19" w:rsidRDefault="00111D35" w:rsidP="00BC6D03">
      <w:r w:rsidRPr="00940C8C">
        <w:rPr>
          <w:i/>
          <w:iCs/>
        </w:rPr>
        <w:t>Escalado con Salidas</w:t>
      </w:r>
      <w:r>
        <w:t xml:space="preserve">: Se establece un valor máximo y mínimo en la salida calculada que permite en caso de estar fuera de los márgenes establecer un ciclo de trabajo del 100% o del 0%. </w:t>
      </w:r>
      <w:r>
        <w:br/>
        <w:t xml:space="preserve">El cálculo realizado por el PI permite determinar el ciclo de trabajo para una frecuencia de 100KHz. En caso de seleccionarse 50KHz o 40KHz las dos últimas etapas permiten realizar el cálculo para adaptar el valor del </w:t>
      </w:r>
      <w:proofErr w:type="spellStart"/>
      <w:r>
        <w:t>duty</w:t>
      </w:r>
      <w:proofErr w:type="spellEnd"/>
      <w:r>
        <w:t xml:space="preserve"> a dichas frecuencias.</w:t>
      </w:r>
    </w:p>
    <w:p w14:paraId="2EBAC393" w14:textId="55580F2F" w:rsidR="00371F19" w:rsidRDefault="00111D35" w:rsidP="00BC6D03">
      <w:r w:rsidRPr="00111D35">
        <w:rPr>
          <w:noProof/>
        </w:rPr>
        <w:lastRenderedPageBreak/>
        <w:drawing>
          <wp:anchor distT="0" distB="0" distL="114300" distR="114300" simplePos="0" relativeHeight="251722752" behindDoc="0" locked="0" layoutInCell="1" allowOverlap="1" wp14:anchorId="2E4B688C" wp14:editId="0E050A8D">
            <wp:simplePos x="0" y="0"/>
            <wp:positionH relativeFrom="column">
              <wp:posOffset>400689</wp:posOffset>
            </wp:positionH>
            <wp:positionV relativeFrom="paragraph">
              <wp:posOffset>30694</wp:posOffset>
            </wp:positionV>
            <wp:extent cx="4448796" cy="1448002"/>
            <wp:effectExtent l="0" t="0" r="9525" b="0"/>
            <wp:wrapSquare wrapText="bothSides"/>
            <wp:docPr id="85" name="Imagen 8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Imagen 85" descr="Interfaz de usuario gráfica, Texto, Aplicación&#10;&#10;Descripción generada automáticamente"/>
                    <pic:cNvPicPr/>
                  </pic:nvPicPr>
                  <pic:blipFill>
                    <a:blip r:embed="rId58">
                      <a:extLst>
                        <a:ext uri="{28A0092B-C50C-407E-A947-70E740481C1C}">
                          <a14:useLocalDpi xmlns:a14="http://schemas.microsoft.com/office/drawing/2010/main" val="0"/>
                        </a:ext>
                      </a:extLst>
                    </a:blip>
                    <a:stretch>
                      <a:fillRect/>
                    </a:stretch>
                  </pic:blipFill>
                  <pic:spPr>
                    <a:xfrm>
                      <a:off x="0" y="0"/>
                      <a:ext cx="4448796" cy="1448002"/>
                    </a:xfrm>
                    <a:prstGeom prst="rect">
                      <a:avLst/>
                    </a:prstGeom>
                  </pic:spPr>
                </pic:pic>
              </a:graphicData>
            </a:graphic>
          </wp:anchor>
        </w:drawing>
      </w:r>
    </w:p>
    <w:p w14:paraId="3046DC4A" w14:textId="297DC173" w:rsidR="00371F19" w:rsidRDefault="00371F19" w:rsidP="00BC6D03"/>
    <w:p w14:paraId="587325F4" w14:textId="5483DEED" w:rsidR="00371F19" w:rsidRDefault="00371F19" w:rsidP="00BC6D03"/>
    <w:p w14:paraId="620C0968" w14:textId="02D1B66C" w:rsidR="00371F19" w:rsidRDefault="00371F19" w:rsidP="00BC6D03"/>
    <w:p w14:paraId="42500654" w14:textId="130FAE18" w:rsidR="00371F19" w:rsidRDefault="00371F19" w:rsidP="00BC6D03"/>
    <w:p w14:paraId="5B969693" w14:textId="3B1B66A9" w:rsidR="00371F19" w:rsidRDefault="00371F19" w:rsidP="00BC6D03"/>
    <w:p w14:paraId="253E3265" w14:textId="2F0D65EF" w:rsidR="00371F19" w:rsidRDefault="00371F19" w:rsidP="00BC6D03"/>
    <w:p w14:paraId="300C4868" w14:textId="7969123B" w:rsidR="00111D35" w:rsidRDefault="00111D35" w:rsidP="00BC6D03">
      <w:r>
        <w:t xml:space="preserve">Cuando se tiene seleccionado una frecuencia de 100KHz el </w:t>
      </w:r>
      <w:proofErr w:type="spellStart"/>
      <w:r>
        <w:t>duty</w:t>
      </w:r>
      <w:proofErr w:type="spellEnd"/>
      <w:r>
        <w:t xml:space="preserve"> tiene un rango de 0-</w:t>
      </w:r>
      <w:r w:rsidR="00C92A67">
        <w:t>1000,</w:t>
      </w:r>
      <w:r>
        <w:t xml:space="preserve"> 50Khz </w:t>
      </w:r>
      <w:proofErr w:type="spellStart"/>
      <w:r>
        <w:t>duty</w:t>
      </w:r>
      <w:proofErr w:type="spellEnd"/>
      <w:r>
        <w:t xml:space="preserve"> 0-2000 y para 40KHz el </w:t>
      </w:r>
      <w:proofErr w:type="spellStart"/>
      <w:r>
        <w:t>duty</w:t>
      </w:r>
      <w:proofErr w:type="spellEnd"/>
      <w:r>
        <w:t xml:space="preserve"> </w:t>
      </w:r>
      <w:r w:rsidR="00C92A67">
        <w:t>es de</w:t>
      </w:r>
      <w:r>
        <w:t xml:space="preserve"> 0-2500.</w:t>
      </w:r>
      <w:r>
        <w:br/>
      </w:r>
      <w:r>
        <w:br/>
        <w:t xml:space="preserve">Cuando es seleccionado una frecuencia de trabajo de 40KHz entra en acción la última etapa que </w:t>
      </w:r>
      <w:r w:rsidR="00C92A67">
        <w:t xml:space="preserve">(Proceso adicional frecuencia 40Hz) </w:t>
      </w:r>
      <w:r>
        <w:t xml:space="preserve">permite </w:t>
      </w:r>
      <w:r w:rsidR="00C92A67">
        <w:t>realizar la división</w:t>
      </w:r>
      <w:r w:rsidR="00944330">
        <w:t xml:space="preserve"> </w:t>
      </w:r>
      <w:r w:rsidR="0075498C">
        <w:t>a la mitad</w:t>
      </w:r>
      <w:r w:rsidR="00C92A67">
        <w:t xml:space="preserve"> necesaria para tal caso.</w:t>
      </w:r>
      <w:r w:rsidR="00C92A67">
        <w:br/>
      </w:r>
    </w:p>
    <w:p w14:paraId="37FAD1D6" w14:textId="0EB45EF9" w:rsidR="004A11B7" w:rsidRDefault="00940C8C" w:rsidP="00BC6D03">
      <w:r w:rsidRPr="00940C8C">
        <w:rPr>
          <w:noProof/>
        </w:rPr>
        <w:drawing>
          <wp:anchor distT="0" distB="0" distL="114300" distR="114300" simplePos="0" relativeHeight="251723776" behindDoc="0" locked="0" layoutInCell="1" allowOverlap="1" wp14:anchorId="6DA5EE05" wp14:editId="5860E17F">
            <wp:simplePos x="0" y="0"/>
            <wp:positionH relativeFrom="column">
              <wp:posOffset>69858</wp:posOffset>
            </wp:positionH>
            <wp:positionV relativeFrom="paragraph">
              <wp:posOffset>1361954</wp:posOffset>
            </wp:positionV>
            <wp:extent cx="5400040" cy="2037715"/>
            <wp:effectExtent l="0" t="0" r="0" b="635"/>
            <wp:wrapSquare wrapText="bothSides"/>
            <wp:docPr id="88" name="Imagen 88" descr="Pantalla de video jueg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n 88" descr="Pantalla de video juego&#10;&#10;Descripción generada automáticament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400040" cy="2037715"/>
                    </a:xfrm>
                    <a:prstGeom prst="rect">
                      <a:avLst/>
                    </a:prstGeom>
                  </pic:spPr>
                </pic:pic>
              </a:graphicData>
            </a:graphic>
          </wp:anchor>
        </w:drawing>
      </w:r>
      <w:r w:rsidR="008D4C40">
        <w:t xml:space="preserve">Durante la fase de </w:t>
      </w:r>
      <w:r w:rsidR="008D4C40">
        <w:rPr>
          <w:i/>
          <w:iCs/>
        </w:rPr>
        <w:t>M</w:t>
      </w:r>
      <w:r w:rsidR="008D4C40" w:rsidRPr="008D4C40">
        <w:rPr>
          <w:i/>
          <w:iCs/>
        </w:rPr>
        <w:t>ultiplicación de constante</w:t>
      </w:r>
      <w:r w:rsidR="008D4C40">
        <w:t xml:space="preserve"> mostrada en XXXXXXX se puede apreciar que la multiplicación del valor proporcional e integral dependen de los valores “</w:t>
      </w:r>
      <w:proofErr w:type="spellStart"/>
      <w:r w:rsidR="008D4C40">
        <w:t>Externali</w:t>
      </w:r>
      <w:proofErr w:type="spellEnd"/>
      <w:r w:rsidR="008D4C40">
        <w:t>” y “</w:t>
      </w:r>
      <w:proofErr w:type="spellStart"/>
      <w:r w:rsidR="008D4C40">
        <w:t>Externalp</w:t>
      </w:r>
      <w:proofErr w:type="spellEnd"/>
      <w:r w:rsidR="008D4C40">
        <w:t>”. Dichas entradas permiten optar por constantes definidas por valores genéricos declarados en el componente o entradas que se pueden variar dinámicamente.</w:t>
      </w:r>
      <w:r w:rsidR="008D4C40">
        <w:br/>
        <w:t xml:space="preserve">Se ha programado de tal manera esta parte del código a fin de poder variar las constantes </w:t>
      </w:r>
      <w:r w:rsidR="00365D26">
        <w:t>posteriormente a través de los registros del bus AXI en el IP.</w:t>
      </w:r>
    </w:p>
    <w:p w14:paraId="4BC64C0A" w14:textId="79F0C646" w:rsidR="00365D26" w:rsidRDefault="00365D26" w:rsidP="00BC6D03"/>
    <w:p w14:paraId="62958062" w14:textId="77777777" w:rsidR="00940C8C" w:rsidRDefault="00940C8C" w:rsidP="00BC6D03"/>
    <w:p w14:paraId="7091A6EA" w14:textId="7C8B5D67" w:rsidR="00C92A67" w:rsidRDefault="00940C8C" w:rsidP="00BC6D03">
      <w:r>
        <w:t>La siguiente simulación muestra 4 instantes calculados por el controlador PI en el cual se modifican los valores introducidos por la entrada Sensor para una referencia (</w:t>
      </w:r>
      <w:proofErr w:type="spellStart"/>
      <w:r>
        <w:t>Set</w:t>
      </w:r>
      <w:r w:rsidR="00C04A14">
        <w:t>_Point</w:t>
      </w:r>
      <w:proofErr w:type="spellEnd"/>
      <w:r>
        <w:t>)</w:t>
      </w:r>
      <w:r w:rsidR="00C04A14">
        <w:t xml:space="preserve"> fija.</w:t>
      </w:r>
      <w:r w:rsidR="00C04A14">
        <w:br/>
        <w:t xml:space="preserve">En primer lugar se debe precisar que el controlador se encuentra utilizando los valores genéricos KP y KI y no los introducidos por las entradas proporcional e integral. Esto se debe a que las entradas </w:t>
      </w:r>
      <w:proofErr w:type="spellStart"/>
      <w:r w:rsidR="00C04A14">
        <w:t>ExternalP</w:t>
      </w:r>
      <w:proofErr w:type="spellEnd"/>
      <w:r w:rsidR="00C04A14">
        <w:t xml:space="preserve"> y </w:t>
      </w:r>
      <w:proofErr w:type="spellStart"/>
      <w:r w:rsidR="00C04A14">
        <w:t>ExternalI</w:t>
      </w:r>
      <w:proofErr w:type="spellEnd"/>
      <w:r w:rsidR="00C04A14">
        <w:t xml:space="preserve"> se encuentran desactivadas.</w:t>
      </w:r>
      <w:r w:rsidR="00C04A14">
        <w:br/>
        <w:t xml:space="preserve">La variable </w:t>
      </w:r>
      <w:proofErr w:type="spellStart"/>
      <w:r w:rsidR="00C04A14">
        <w:t>Flag</w:t>
      </w:r>
      <w:proofErr w:type="spellEnd"/>
      <w:r w:rsidR="00C04A14">
        <w:t xml:space="preserve"> muestra codificado el flujo secuencial mostrado en la figura XXXXXX. </w:t>
      </w:r>
      <w:r w:rsidR="00AE0133">
        <w:br/>
      </w:r>
      <w:proofErr w:type="spellStart"/>
      <w:r w:rsidR="00AE0133">
        <w:t>Pout</w:t>
      </w:r>
      <w:proofErr w:type="spellEnd"/>
      <w:r w:rsidR="00AE0133">
        <w:t xml:space="preserve"> y </w:t>
      </w:r>
      <w:proofErr w:type="spellStart"/>
      <w:r w:rsidR="00AE0133">
        <w:t>Iout</w:t>
      </w:r>
      <w:proofErr w:type="spellEnd"/>
      <w:r w:rsidR="00AE0133">
        <w:t xml:space="preserve"> recogen la multiplicación de los errores por sus constantes respectivas. Finalmente se suma la Antigua salida con la suma de las constantes por sus errores escalado entre 2048.</w:t>
      </w:r>
      <w:r w:rsidR="000F580D">
        <w:br/>
      </w:r>
      <w:r w:rsidR="000F580D">
        <w:lastRenderedPageBreak/>
        <w:t xml:space="preserve">La señal </w:t>
      </w:r>
      <w:proofErr w:type="spellStart"/>
      <w:r w:rsidR="000F580D">
        <w:t>SumarError</w:t>
      </w:r>
      <w:proofErr w:type="spellEnd"/>
      <w:r w:rsidR="000F580D">
        <w:t xml:space="preserve"> recoge el valor anterior del error y lo almacena para su posterior uso en el siguiente cálculo.</w:t>
      </w:r>
      <w:r w:rsidR="00AE0133">
        <w:br/>
        <w:t>Podemos apreciar claramente un cambio de tendencia en el crecimiento de la salida cuando el error pasa de ser positivo a negativo.</w:t>
      </w:r>
      <w:r w:rsidR="00AE0133">
        <w:br/>
      </w:r>
    </w:p>
    <w:p w14:paraId="5F734512" w14:textId="53561452" w:rsidR="00AE0133" w:rsidRDefault="00AE0133" w:rsidP="00BC6D03"/>
    <w:p w14:paraId="28567065" w14:textId="1722AE08" w:rsidR="007067B2" w:rsidRDefault="007067B2" w:rsidP="00BC6D03"/>
    <w:p w14:paraId="287B2C7E" w14:textId="4EF36BB1" w:rsidR="007067B2" w:rsidRDefault="007067B2" w:rsidP="00BC6D03"/>
    <w:p w14:paraId="1D84DF5C" w14:textId="3BA6C21D" w:rsidR="002F0F04" w:rsidRDefault="008450C9" w:rsidP="002F0F04">
      <w:pPr>
        <w:pStyle w:val="Ttulo1"/>
        <w:numPr>
          <w:ilvl w:val="3"/>
          <w:numId w:val="2"/>
        </w:numPr>
      </w:pPr>
      <w:bookmarkStart w:id="33" w:name="_Toc104248594"/>
      <w:r>
        <w:t xml:space="preserve">Generador </w:t>
      </w:r>
      <w:r w:rsidR="002F0F04">
        <w:t>Interrupción</w:t>
      </w:r>
      <w:bookmarkEnd w:id="33"/>
      <w:r w:rsidR="002F0F04">
        <w:t xml:space="preserve"> </w:t>
      </w:r>
    </w:p>
    <w:p w14:paraId="2EB805FD" w14:textId="64CA7846" w:rsidR="002F0F04" w:rsidRDefault="002F0F04" w:rsidP="002F0F04"/>
    <w:p w14:paraId="46750C91" w14:textId="0B9CD50D" w:rsidR="002F0F04" w:rsidRDefault="009C09F3" w:rsidP="002F0F04">
      <w:r w:rsidRPr="009C09F3">
        <w:rPr>
          <w:noProof/>
        </w:rPr>
        <w:drawing>
          <wp:anchor distT="0" distB="0" distL="114300" distR="114300" simplePos="0" relativeHeight="251724800" behindDoc="0" locked="0" layoutInCell="1" allowOverlap="1" wp14:anchorId="689210BC" wp14:editId="1AA60601">
            <wp:simplePos x="0" y="0"/>
            <wp:positionH relativeFrom="margin">
              <wp:align>right</wp:align>
            </wp:positionH>
            <wp:positionV relativeFrom="paragraph">
              <wp:posOffset>1908671</wp:posOffset>
            </wp:positionV>
            <wp:extent cx="5400040" cy="1123315"/>
            <wp:effectExtent l="0" t="0" r="0" b="635"/>
            <wp:wrapSquare wrapText="bothSides"/>
            <wp:docPr id="89" name="Imagen 89"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Imagen 89" descr="Interfaz de usuario gráfica&#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5400040" cy="1123315"/>
                    </a:xfrm>
                    <a:prstGeom prst="rect">
                      <a:avLst/>
                    </a:prstGeom>
                  </pic:spPr>
                </pic:pic>
              </a:graphicData>
            </a:graphic>
          </wp:anchor>
        </w:drawing>
      </w:r>
      <w:r w:rsidR="002F0F04">
        <w:t xml:space="preserve">Como se describió al inicio de esta sección una de las funcionalidades deseadas para el IP es la de generar una señal de interrupción. </w:t>
      </w:r>
      <w:r w:rsidR="002F0F04">
        <w:br/>
        <w:t>Las señales de interrupción pueden ser de 2 tipos por nivel lógico u flanco tanto d activo o inactivo, ascendente u descendente. Para este caso concreto se desea generar una interrupción de flanco de subida.</w:t>
      </w:r>
      <w:r w:rsidR="002F0F04">
        <w:br/>
        <w:t>El siguiente módulo genera un pulso de 10 ciclos de duración para y posteriormente se deshabilita.</w:t>
      </w:r>
      <w:r w:rsidR="002F0F04">
        <w:br/>
        <w:t xml:space="preserve">La activación de la salida se realiza cuando el </w:t>
      </w:r>
      <w:proofErr w:type="spellStart"/>
      <w:r w:rsidR="002F0F04">
        <w:t>reset</w:t>
      </w:r>
      <w:proofErr w:type="spellEnd"/>
      <w:r w:rsidR="002F0F04">
        <w:t xml:space="preserve"> se encuentra desactivado y a la señal de entrada se presenta un valor distinto al almacenado en el registro interno de valores de entrada.</w:t>
      </w:r>
      <w:r w:rsidR="002F0F04">
        <w:br/>
      </w:r>
    </w:p>
    <w:p w14:paraId="6B830BB8" w14:textId="77777777" w:rsidR="008450C9" w:rsidRDefault="009C09F3" w:rsidP="002F0F04">
      <w:r>
        <w:t xml:space="preserve">En la siguiente simulación, cuando entra un valor nuevo a la entrada no registrado en la señal </w:t>
      </w:r>
      <w:proofErr w:type="spellStart"/>
      <w:r>
        <w:t>Prevalue</w:t>
      </w:r>
      <w:proofErr w:type="spellEnd"/>
      <w:r>
        <w:t xml:space="preserve"> se activa la interrupción. La duración es de 10 ciclos y se gestiona realizando un desplazamiento de 0 del menos significativo al más significativo, en un vector de 10 bits de longitud, siendo la salida </w:t>
      </w:r>
      <w:proofErr w:type="spellStart"/>
      <w:r>
        <w:t>Intc</w:t>
      </w:r>
      <w:proofErr w:type="spellEnd"/>
      <w:r>
        <w:t xml:space="preserve"> el valor del bit más significativo.</w:t>
      </w:r>
    </w:p>
    <w:p w14:paraId="5922B040" w14:textId="77777777" w:rsidR="008450C9" w:rsidRDefault="008450C9" w:rsidP="002F0F04"/>
    <w:p w14:paraId="62BB43A3" w14:textId="0C329A60" w:rsidR="007463FD" w:rsidRDefault="008450C9" w:rsidP="00BC6D03">
      <w:pPr>
        <w:pStyle w:val="Ttulo1"/>
        <w:numPr>
          <w:ilvl w:val="3"/>
          <w:numId w:val="2"/>
        </w:numPr>
      </w:pPr>
      <w:bookmarkStart w:id="34" w:name="_Toc104248595"/>
      <w:proofErr w:type="spellStart"/>
      <w:r>
        <w:t>Displays</w:t>
      </w:r>
      <w:proofErr w:type="spellEnd"/>
      <w:r>
        <w:t xml:space="preserve"> 7 Segmentos.</w:t>
      </w:r>
      <w:bookmarkEnd w:id="34"/>
    </w:p>
    <w:p w14:paraId="0C5912D8" w14:textId="5034A443" w:rsidR="007463FD" w:rsidRDefault="007463FD" w:rsidP="007463FD"/>
    <w:p w14:paraId="0E8E763C" w14:textId="615B12DE" w:rsidR="007463FD" w:rsidRPr="007463FD" w:rsidRDefault="007463FD" w:rsidP="007463FD">
      <w:r>
        <w:t xml:space="preserve">La última funcionalidad deseada para el IP </w:t>
      </w:r>
      <w:proofErr w:type="gramStart"/>
      <w:r w:rsidR="0090426B">
        <w:t xml:space="preserve">es </w:t>
      </w:r>
      <w:r>
        <w:t xml:space="preserve"> el</w:t>
      </w:r>
      <w:proofErr w:type="gramEnd"/>
      <w:r>
        <w:t xml:space="preserve"> despliegue en  4 </w:t>
      </w:r>
      <w:proofErr w:type="spellStart"/>
      <w:r>
        <w:t>displays</w:t>
      </w:r>
      <w:proofErr w:type="spellEnd"/>
      <w:r>
        <w:t xml:space="preserve"> de 7 segmentos de la velocidad. Con el fin de favorecer su reutilización se ha separado este módulo del resto y programado para que pueda mostrar </w:t>
      </w:r>
      <w:r w:rsidR="00096979">
        <w:t>cualquier cifra de 4 dígitos.</w:t>
      </w:r>
      <w:r w:rsidR="00096979">
        <w:br/>
        <w:t xml:space="preserve">Al igual que para el resto de </w:t>
      </w:r>
      <w:r w:rsidR="0090426B">
        <w:t>los módulos</w:t>
      </w:r>
      <w:r w:rsidR="00096979">
        <w:t xml:space="preserve"> descritos anteriormente el análisis previo del </w:t>
      </w:r>
      <w:proofErr w:type="gramStart"/>
      <w:r w:rsidR="00096979">
        <w:t>problema,</w:t>
      </w:r>
      <w:proofErr w:type="gramEnd"/>
      <w:r w:rsidR="00096979">
        <w:t xml:space="preserve"> permite dividir la tarea a realizar en 3 funciones.</w:t>
      </w:r>
      <w:r w:rsidR="00096979">
        <w:br/>
      </w:r>
    </w:p>
    <w:p w14:paraId="36B31E50" w14:textId="6C0F5602" w:rsidR="007067B2" w:rsidRDefault="00096979" w:rsidP="00BC6D03">
      <w:r w:rsidRPr="009A0832">
        <w:rPr>
          <w:noProof/>
        </w:rPr>
        <w:lastRenderedPageBreak/>
        <w:drawing>
          <wp:anchor distT="0" distB="0" distL="114300" distR="114300" simplePos="0" relativeHeight="251726848" behindDoc="0" locked="0" layoutInCell="1" allowOverlap="1" wp14:anchorId="2363895C" wp14:editId="4D047E5B">
            <wp:simplePos x="0" y="0"/>
            <wp:positionH relativeFrom="margin">
              <wp:align>center</wp:align>
            </wp:positionH>
            <wp:positionV relativeFrom="paragraph">
              <wp:posOffset>7560</wp:posOffset>
            </wp:positionV>
            <wp:extent cx="3950970" cy="1155700"/>
            <wp:effectExtent l="0" t="0" r="0" b="6350"/>
            <wp:wrapSquare wrapText="bothSides"/>
            <wp:docPr id="42" name="Imagen 4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Diagrama&#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3950970" cy="1155700"/>
                    </a:xfrm>
                    <a:prstGeom prst="rect">
                      <a:avLst/>
                    </a:prstGeom>
                  </pic:spPr>
                </pic:pic>
              </a:graphicData>
            </a:graphic>
            <wp14:sizeRelH relativeFrom="margin">
              <wp14:pctWidth>0</wp14:pctWidth>
            </wp14:sizeRelH>
            <wp14:sizeRelV relativeFrom="margin">
              <wp14:pctHeight>0</wp14:pctHeight>
            </wp14:sizeRelV>
          </wp:anchor>
        </w:drawing>
      </w:r>
    </w:p>
    <w:p w14:paraId="49F91A63" w14:textId="7476277F" w:rsidR="00AE0133" w:rsidRDefault="00AE0133" w:rsidP="00BC6D03"/>
    <w:p w14:paraId="73D623AD" w14:textId="79239D74" w:rsidR="00AE0133" w:rsidRDefault="00AE0133" w:rsidP="00BC6D03"/>
    <w:p w14:paraId="665C63D9" w14:textId="016F6DA7" w:rsidR="00AE0133" w:rsidRDefault="00AE0133" w:rsidP="00BC6D03"/>
    <w:p w14:paraId="2ACE4FC6" w14:textId="31413B02" w:rsidR="00AE0133" w:rsidRDefault="0090426B" w:rsidP="00BC6D03">
      <w:r>
        <w:tab/>
      </w:r>
      <w:r>
        <w:tab/>
      </w:r>
    </w:p>
    <w:p w14:paraId="2F3A1D53" w14:textId="77F666F3" w:rsidR="00096979" w:rsidRDefault="00096979" w:rsidP="00BC6D03"/>
    <w:p w14:paraId="24709459" w14:textId="0DF7E650" w:rsidR="00AE0133" w:rsidRDefault="00AE0133" w:rsidP="00BC6D03"/>
    <w:p w14:paraId="1994BA44" w14:textId="336E66D6" w:rsidR="0090426B" w:rsidRDefault="0071623F" w:rsidP="0090426B">
      <w:pPr>
        <w:pStyle w:val="Ttulo1"/>
        <w:numPr>
          <w:ilvl w:val="4"/>
          <w:numId w:val="2"/>
        </w:numPr>
      </w:pPr>
      <w:bookmarkStart w:id="35" w:name="_Toc104248596"/>
      <w:r>
        <w:t>BDC</w:t>
      </w:r>
      <w:bookmarkEnd w:id="35"/>
    </w:p>
    <w:p w14:paraId="2D6BFDEE" w14:textId="22F9534D" w:rsidR="0071623F" w:rsidRDefault="0071623F" w:rsidP="0071623F"/>
    <w:p w14:paraId="51FD8185" w14:textId="0323873F" w:rsidR="0071623F" w:rsidRDefault="0071623F" w:rsidP="0071623F">
      <w:r>
        <w:t xml:space="preserve">La tarea del siguiente submódulo consiste en dividir un numero de cuatro dígitos en 4 dígitos individuales. Se ha programado de tal forma que </w:t>
      </w:r>
      <w:proofErr w:type="gramStart"/>
      <w:r>
        <w:t>su salidas</w:t>
      </w:r>
      <w:proofErr w:type="gramEnd"/>
      <w:r>
        <w:t xml:space="preserve"> sean combinaciones y asíncronas.</w:t>
      </w:r>
    </w:p>
    <w:p w14:paraId="0A505C26" w14:textId="3CEDE726" w:rsidR="0071623F" w:rsidRDefault="0071623F" w:rsidP="00BC6D03">
      <w:r w:rsidRPr="0071623F">
        <w:drawing>
          <wp:inline distT="0" distB="0" distL="0" distR="0" wp14:anchorId="15E88C55" wp14:editId="7FC57845">
            <wp:extent cx="5400040" cy="779145"/>
            <wp:effectExtent l="0" t="0" r="0" b="1905"/>
            <wp:docPr id="48" name="Imagen 48" descr="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Pantalla de un video juego&#10;&#10;Descripción generada automáticamente con confianza media"/>
                    <pic:cNvPicPr/>
                  </pic:nvPicPr>
                  <pic:blipFill>
                    <a:blip r:embed="rId61"/>
                    <a:stretch>
                      <a:fillRect/>
                    </a:stretch>
                  </pic:blipFill>
                  <pic:spPr>
                    <a:xfrm>
                      <a:off x="0" y="0"/>
                      <a:ext cx="5400040" cy="779145"/>
                    </a:xfrm>
                    <a:prstGeom prst="rect">
                      <a:avLst/>
                    </a:prstGeom>
                  </pic:spPr>
                </pic:pic>
              </a:graphicData>
            </a:graphic>
          </wp:inline>
        </w:drawing>
      </w:r>
    </w:p>
    <w:p w14:paraId="0DC966FD" w14:textId="0280A4A5" w:rsidR="0071623F" w:rsidRDefault="0071623F" w:rsidP="00BC6D03"/>
    <w:p w14:paraId="08E2F5D2" w14:textId="77777777" w:rsidR="005441EF" w:rsidRDefault="0071623F" w:rsidP="00BC6D03">
      <w:r>
        <w:t xml:space="preserve">En la siguiente </w:t>
      </w:r>
      <w:proofErr w:type="spellStart"/>
      <w:r>
        <w:t>simulacion</w:t>
      </w:r>
      <w:proofErr w:type="spellEnd"/>
      <w:r>
        <w:t xml:space="preserve"> se aprecia la división en </w:t>
      </w:r>
      <w:proofErr w:type="spellStart"/>
      <w:r>
        <w:t>digitos</w:t>
      </w:r>
      <w:proofErr w:type="spellEnd"/>
      <w:r>
        <w:t xml:space="preserve"> individuales. </w:t>
      </w:r>
      <w:r w:rsidR="005441EF">
        <w:t xml:space="preserve">Las salidas Digit0 a Digit3 son la división individual de la entrada </w:t>
      </w:r>
      <w:proofErr w:type="spellStart"/>
      <w:r w:rsidR="005441EF">
        <w:t>Number</w:t>
      </w:r>
      <w:proofErr w:type="spellEnd"/>
      <w:r w:rsidR="005441EF">
        <w:t>.</w:t>
      </w:r>
    </w:p>
    <w:p w14:paraId="082FAAAC" w14:textId="3B553564" w:rsidR="005441EF" w:rsidRDefault="005441EF" w:rsidP="00470322">
      <w:pPr>
        <w:pStyle w:val="Ttulo1"/>
        <w:numPr>
          <w:ilvl w:val="4"/>
          <w:numId w:val="2"/>
        </w:numPr>
      </w:pPr>
      <w:bookmarkStart w:id="36" w:name="_Toc104248597"/>
      <w:proofErr w:type="spellStart"/>
      <w:r>
        <w:t>Decoder</w:t>
      </w:r>
      <w:bookmarkEnd w:id="36"/>
      <w:proofErr w:type="spellEnd"/>
    </w:p>
    <w:p w14:paraId="4EEE0BC7" w14:textId="1D46B1F4" w:rsidR="005441EF" w:rsidRDefault="005441EF" w:rsidP="005441EF"/>
    <w:p w14:paraId="3C259D41" w14:textId="0724AAF1" w:rsidR="005441EF" w:rsidRPr="005441EF" w:rsidRDefault="00470322" w:rsidP="005441EF">
      <w:r w:rsidRPr="00470322">
        <w:drawing>
          <wp:anchor distT="0" distB="0" distL="114300" distR="114300" simplePos="0" relativeHeight="251727872" behindDoc="0" locked="0" layoutInCell="1" allowOverlap="1" wp14:anchorId="31970A45" wp14:editId="6DA8627D">
            <wp:simplePos x="0" y="0"/>
            <wp:positionH relativeFrom="margin">
              <wp:align>center</wp:align>
            </wp:positionH>
            <wp:positionV relativeFrom="paragraph">
              <wp:posOffset>612253</wp:posOffset>
            </wp:positionV>
            <wp:extent cx="2069465" cy="1579880"/>
            <wp:effectExtent l="0" t="0" r="6985" b="1270"/>
            <wp:wrapSquare wrapText="bothSides"/>
            <wp:docPr id="53" name="Imagen 5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Tabla&#10;&#10;Descripción generada automáticamente"/>
                    <pic:cNvPicPr/>
                  </pic:nvPicPr>
                  <pic:blipFill>
                    <a:blip r:embed="rId62">
                      <a:extLst>
                        <a:ext uri="{28A0092B-C50C-407E-A947-70E740481C1C}">
                          <a14:useLocalDpi xmlns:a14="http://schemas.microsoft.com/office/drawing/2010/main" val="0"/>
                        </a:ext>
                      </a:extLst>
                    </a:blip>
                    <a:stretch>
                      <a:fillRect/>
                    </a:stretch>
                  </pic:blipFill>
                  <pic:spPr>
                    <a:xfrm>
                      <a:off x="0" y="0"/>
                      <a:ext cx="2069465" cy="1579880"/>
                    </a:xfrm>
                    <a:prstGeom prst="rect">
                      <a:avLst/>
                    </a:prstGeom>
                  </pic:spPr>
                </pic:pic>
              </a:graphicData>
            </a:graphic>
            <wp14:sizeRelH relativeFrom="margin">
              <wp14:pctWidth>0</wp14:pctWidth>
            </wp14:sizeRelH>
            <wp14:sizeRelV relativeFrom="margin">
              <wp14:pctHeight>0</wp14:pctHeight>
            </wp14:sizeRelV>
          </wp:anchor>
        </w:drawing>
      </w:r>
      <w:r>
        <w:t xml:space="preserve">La función que realiza el </w:t>
      </w:r>
      <w:proofErr w:type="spellStart"/>
      <w:r>
        <w:t>Decoder</w:t>
      </w:r>
      <w:proofErr w:type="spellEnd"/>
      <w:r>
        <w:t xml:space="preserve"> consiste en transformar un valor en formado BCD a formato 7 segmentos. Para el caso del siguiente proyecto, los </w:t>
      </w:r>
      <w:proofErr w:type="spellStart"/>
      <w:r>
        <w:t>displays</w:t>
      </w:r>
      <w:proofErr w:type="spellEnd"/>
      <w:r>
        <w:t xml:space="preserve"> de la FPGA son de ánodo común por lo tanto la tabla de codificación es la siguiente.</w:t>
      </w:r>
      <w:r>
        <w:br/>
      </w:r>
    </w:p>
    <w:p w14:paraId="1C391247" w14:textId="6FD756F5" w:rsidR="0071623F" w:rsidRDefault="0071623F" w:rsidP="00BC6D03"/>
    <w:p w14:paraId="332FF775" w14:textId="39695F3E" w:rsidR="00470322" w:rsidRDefault="00470322" w:rsidP="00BC6D03"/>
    <w:p w14:paraId="1A7791A3" w14:textId="781AD1F5" w:rsidR="00470322" w:rsidRDefault="00470322" w:rsidP="00BC6D03"/>
    <w:p w14:paraId="37F5A99A" w14:textId="66784DB0" w:rsidR="00470322" w:rsidRDefault="00470322" w:rsidP="00BC6D03"/>
    <w:p w14:paraId="3049437D" w14:textId="05AED121" w:rsidR="00470322" w:rsidRDefault="00470322" w:rsidP="00BC6D03"/>
    <w:p w14:paraId="1E9993BD" w14:textId="04C58EB5" w:rsidR="00470322" w:rsidRDefault="00470322" w:rsidP="00BC6D03"/>
    <w:p w14:paraId="7BBE2850" w14:textId="44198501" w:rsidR="00470322" w:rsidRPr="00544D5D" w:rsidRDefault="00470322" w:rsidP="00470322">
      <w:pPr>
        <w:pStyle w:val="Ttulo1"/>
        <w:numPr>
          <w:ilvl w:val="4"/>
          <w:numId w:val="2"/>
        </w:numPr>
      </w:pPr>
      <w:bookmarkStart w:id="37" w:name="_Toc104248598"/>
      <w:r w:rsidRPr="00544D5D">
        <w:lastRenderedPageBreak/>
        <w:t xml:space="preserve">CLK </w:t>
      </w:r>
      <w:proofErr w:type="spellStart"/>
      <w:r w:rsidRPr="00544D5D">
        <w:t>Display</w:t>
      </w:r>
      <w:proofErr w:type="spellEnd"/>
      <w:r w:rsidRPr="00544D5D">
        <w:t>.</w:t>
      </w:r>
      <w:bookmarkEnd w:id="37"/>
    </w:p>
    <w:p w14:paraId="539E8BCF" w14:textId="3336AA5A" w:rsidR="00544D5D" w:rsidRDefault="00B422DF" w:rsidP="00470322">
      <w:r w:rsidRPr="00B422DF">
        <w:drawing>
          <wp:anchor distT="0" distB="0" distL="114300" distR="114300" simplePos="0" relativeHeight="251728896" behindDoc="0" locked="0" layoutInCell="1" allowOverlap="1" wp14:anchorId="458C035B" wp14:editId="2DA1D431">
            <wp:simplePos x="0" y="0"/>
            <wp:positionH relativeFrom="margin">
              <wp:align>center</wp:align>
            </wp:positionH>
            <wp:positionV relativeFrom="paragraph">
              <wp:posOffset>1292552</wp:posOffset>
            </wp:positionV>
            <wp:extent cx="5623408" cy="847082"/>
            <wp:effectExtent l="0" t="0" r="0" b="0"/>
            <wp:wrapSquare wrapText="bothSides"/>
            <wp:docPr id="55" name="Imagen 5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descr="Interfaz de usuario gráfica, Aplicación&#10;&#10;Descripción generada automáticamente"/>
                    <pic:cNvPicPr/>
                  </pic:nvPicPr>
                  <pic:blipFill>
                    <a:blip r:embed="rId63">
                      <a:extLst>
                        <a:ext uri="{28A0092B-C50C-407E-A947-70E740481C1C}">
                          <a14:useLocalDpi xmlns:a14="http://schemas.microsoft.com/office/drawing/2010/main" val="0"/>
                        </a:ext>
                      </a:extLst>
                    </a:blip>
                    <a:stretch>
                      <a:fillRect/>
                    </a:stretch>
                  </pic:blipFill>
                  <pic:spPr>
                    <a:xfrm>
                      <a:off x="0" y="0"/>
                      <a:ext cx="5623408" cy="847082"/>
                    </a:xfrm>
                    <a:prstGeom prst="rect">
                      <a:avLst/>
                    </a:prstGeom>
                  </pic:spPr>
                </pic:pic>
              </a:graphicData>
            </a:graphic>
          </wp:anchor>
        </w:drawing>
      </w:r>
      <w:r w:rsidR="00544D5D">
        <w:br/>
      </w:r>
      <w:r w:rsidR="00470322">
        <w:t xml:space="preserve">Una vez realizada la conversión de los </w:t>
      </w:r>
      <w:proofErr w:type="spellStart"/>
      <w:r w:rsidR="00470322">
        <w:t>digitos</w:t>
      </w:r>
      <w:proofErr w:type="spellEnd"/>
      <w:r w:rsidR="00470322">
        <w:t xml:space="preserve"> al formato correcto se debe realizar de forma secuencial el encendido de los 4 </w:t>
      </w:r>
      <w:proofErr w:type="spellStart"/>
      <w:r w:rsidR="00470322">
        <w:t>displays</w:t>
      </w:r>
      <w:proofErr w:type="spellEnd"/>
      <w:r w:rsidR="00470322">
        <w:t xml:space="preserve">. </w:t>
      </w:r>
      <w:r w:rsidR="00544D5D">
        <w:t>Un</w:t>
      </w:r>
      <w:r w:rsidR="00470322">
        <w:t xml:space="preserve"> contador de 2 bits realiza </w:t>
      </w:r>
      <w:r w:rsidR="00544D5D">
        <w:t xml:space="preserve">el cambio de forma continuada. Con el fin de ahorrar energía se realiza la alternancia de los </w:t>
      </w:r>
      <w:proofErr w:type="spellStart"/>
      <w:r w:rsidR="00544D5D">
        <w:t>digitos</w:t>
      </w:r>
      <w:proofErr w:type="spellEnd"/>
      <w:r w:rsidR="00544D5D">
        <w:t xml:space="preserve"> con una frecuencia de 60Hz (límite de la frecuencia visual). Es decir, cada 16ms se actualiza el valor del </w:t>
      </w:r>
      <w:proofErr w:type="spellStart"/>
      <w:r w:rsidR="00544D5D">
        <w:t>Display</w:t>
      </w:r>
      <w:proofErr w:type="spellEnd"/>
      <w:r w:rsidR="00544D5D">
        <w:t>.</w:t>
      </w:r>
    </w:p>
    <w:p w14:paraId="0311D21A" w14:textId="345616FF" w:rsidR="00470322" w:rsidRDefault="00544D5D" w:rsidP="00470322">
      <w:r>
        <w:br/>
      </w:r>
      <w:r>
        <w:br/>
      </w:r>
    </w:p>
    <w:p w14:paraId="65BCFB24" w14:textId="6BE2F662" w:rsidR="00B422DF" w:rsidRPr="00470322" w:rsidRDefault="00B422DF" w:rsidP="00470322">
      <w:r w:rsidRPr="00B422DF">
        <w:drawing>
          <wp:inline distT="0" distB="0" distL="0" distR="0" wp14:anchorId="7D12EDCF" wp14:editId="7A75565E">
            <wp:extent cx="5400040" cy="856615"/>
            <wp:effectExtent l="0" t="0" r="0" b="635"/>
            <wp:docPr id="56" name="Imagen 56" descr="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Pantalla de un video juego&#10;&#10;Descripción generada automáticamente con confianza media"/>
                    <pic:cNvPicPr/>
                  </pic:nvPicPr>
                  <pic:blipFill>
                    <a:blip r:embed="rId64"/>
                    <a:stretch>
                      <a:fillRect/>
                    </a:stretch>
                  </pic:blipFill>
                  <pic:spPr>
                    <a:xfrm>
                      <a:off x="0" y="0"/>
                      <a:ext cx="5400040" cy="856615"/>
                    </a:xfrm>
                    <a:prstGeom prst="rect">
                      <a:avLst/>
                    </a:prstGeom>
                  </pic:spPr>
                </pic:pic>
              </a:graphicData>
            </a:graphic>
          </wp:inline>
        </w:drawing>
      </w:r>
    </w:p>
    <w:p w14:paraId="2CE326AD" w14:textId="20EC2DCF" w:rsidR="00470322" w:rsidRDefault="00470322" w:rsidP="00BC6D03"/>
    <w:p w14:paraId="1FA62575" w14:textId="48CA079A" w:rsidR="00B422DF" w:rsidRDefault="001F29AE" w:rsidP="00BC6D03">
      <w:r>
        <w:t xml:space="preserve">La segunda </w:t>
      </w:r>
      <w:r w:rsidR="004C31F7">
        <w:t>simulación</w:t>
      </w:r>
      <w:r>
        <w:t xml:space="preserve"> corresponde al módulo </w:t>
      </w:r>
      <w:proofErr w:type="spellStart"/>
      <w:r>
        <w:t>Display</w:t>
      </w:r>
      <w:proofErr w:type="spellEnd"/>
      <w:r>
        <w:t xml:space="preserve"> con </w:t>
      </w:r>
      <w:r w:rsidR="004C31F7">
        <w:t>todos sus elementos</w:t>
      </w:r>
      <w:r>
        <w:t xml:space="preserve"> funcionando en paralelo. Ante la entrada </w:t>
      </w:r>
      <w:proofErr w:type="spellStart"/>
      <w:r>
        <w:t>Count</w:t>
      </w:r>
      <w:proofErr w:type="spellEnd"/>
      <w:r>
        <w:t xml:space="preserve">, la salida </w:t>
      </w:r>
      <w:proofErr w:type="spellStart"/>
      <w:r>
        <w:t>Segment</w:t>
      </w:r>
      <w:proofErr w:type="spellEnd"/>
      <w:r>
        <w:t xml:space="preserve"> encargada de configurar el número en el </w:t>
      </w:r>
      <w:proofErr w:type="spellStart"/>
      <w:r>
        <w:t>display</w:t>
      </w:r>
      <w:proofErr w:type="spellEnd"/>
      <w:r>
        <w:t xml:space="preserve"> de la FPGA se configura en función de la salida </w:t>
      </w:r>
      <w:proofErr w:type="spellStart"/>
      <w:r>
        <w:t>Display</w:t>
      </w:r>
      <w:proofErr w:type="spellEnd"/>
      <w:r>
        <w:t xml:space="preserve"> que toca mostrar en cada caso.</w:t>
      </w:r>
    </w:p>
    <w:p w14:paraId="08B11020" w14:textId="0BC46296" w:rsidR="00470322" w:rsidRDefault="00470322" w:rsidP="00BC6D03"/>
    <w:p w14:paraId="77309249" w14:textId="4FFFB453" w:rsidR="002114C2" w:rsidRPr="00544D5D" w:rsidRDefault="00C01F44" w:rsidP="002114C2">
      <w:pPr>
        <w:pStyle w:val="Ttulo1"/>
        <w:numPr>
          <w:ilvl w:val="2"/>
          <w:numId w:val="2"/>
        </w:numPr>
      </w:pPr>
      <w:bookmarkStart w:id="38" w:name="_Toc104248599"/>
      <w:r>
        <w:t>Esquemáticos</w:t>
      </w:r>
      <w:r w:rsidR="002114C2">
        <w:t xml:space="preserve"> de Módulos Programados</w:t>
      </w:r>
      <w:r w:rsidR="002114C2" w:rsidRPr="00544D5D">
        <w:t>.</w:t>
      </w:r>
      <w:bookmarkEnd w:id="38"/>
    </w:p>
    <w:p w14:paraId="0806C87F" w14:textId="074665DD" w:rsidR="00470322" w:rsidRDefault="00470322" w:rsidP="00BC6D03"/>
    <w:p w14:paraId="434801E2" w14:textId="6C0D79FF" w:rsidR="00486B9E" w:rsidRDefault="0055074E" w:rsidP="00BC6D03">
      <w:r w:rsidRPr="00486B9E">
        <w:drawing>
          <wp:anchor distT="0" distB="0" distL="114300" distR="114300" simplePos="0" relativeHeight="251729920" behindDoc="0" locked="0" layoutInCell="1" allowOverlap="1" wp14:anchorId="02E12F8C" wp14:editId="21DAE0B9">
            <wp:simplePos x="0" y="0"/>
            <wp:positionH relativeFrom="margin">
              <wp:posOffset>-635</wp:posOffset>
            </wp:positionH>
            <wp:positionV relativeFrom="paragraph">
              <wp:posOffset>457835</wp:posOffset>
            </wp:positionV>
            <wp:extent cx="5400040" cy="2673350"/>
            <wp:effectExtent l="0" t="0" r="0" b="0"/>
            <wp:wrapSquare wrapText="bothSides"/>
            <wp:docPr id="64" name="Imagen 6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Diagrama, Esquemático&#10;&#10;Descripción generada automáticamente"/>
                    <pic:cNvPicPr/>
                  </pic:nvPicPr>
                  <pic:blipFill>
                    <a:blip r:embed="rId65">
                      <a:extLst>
                        <a:ext uri="{28A0092B-C50C-407E-A947-70E740481C1C}">
                          <a14:useLocalDpi xmlns:a14="http://schemas.microsoft.com/office/drawing/2010/main" val="0"/>
                        </a:ext>
                      </a:extLst>
                    </a:blip>
                    <a:stretch>
                      <a:fillRect/>
                    </a:stretch>
                  </pic:blipFill>
                  <pic:spPr>
                    <a:xfrm>
                      <a:off x="0" y="0"/>
                      <a:ext cx="5400040" cy="2673350"/>
                    </a:xfrm>
                    <a:prstGeom prst="rect">
                      <a:avLst/>
                    </a:prstGeom>
                  </pic:spPr>
                </pic:pic>
              </a:graphicData>
            </a:graphic>
          </wp:anchor>
        </w:drawing>
      </w:r>
      <w:r w:rsidR="0095399D">
        <w:t xml:space="preserve">A continuación, se muestran los módulos </w:t>
      </w:r>
      <w:r>
        <w:t xml:space="preserve">descritos y </w:t>
      </w:r>
      <w:r w:rsidR="00AE0BFD">
        <w:t>programados en</w:t>
      </w:r>
      <w:r w:rsidR="0095399D">
        <w:t xml:space="preserve"> la sección anterior</w:t>
      </w:r>
      <w:r>
        <w:t xml:space="preserve"> unificados en torno a 4 módulos Top</w:t>
      </w:r>
      <w:r w:rsidR="0095399D">
        <w:t>.</w:t>
      </w:r>
    </w:p>
    <w:p w14:paraId="32BE8BD4" w14:textId="6027FB6D" w:rsidR="00470322" w:rsidRDefault="00AE0BFD" w:rsidP="00BC6D03">
      <w:r w:rsidRPr="0055074E">
        <w:lastRenderedPageBreak/>
        <w:drawing>
          <wp:anchor distT="0" distB="0" distL="114300" distR="114300" simplePos="0" relativeHeight="251730944" behindDoc="0" locked="0" layoutInCell="1" allowOverlap="1" wp14:anchorId="0C8D0241" wp14:editId="5DCA7B05">
            <wp:simplePos x="0" y="0"/>
            <wp:positionH relativeFrom="margin">
              <wp:align>right</wp:align>
            </wp:positionH>
            <wp:positionV relativeFrom="paragraph">
              <wp:posOffset>2966085</wp:posOffset>
            </wp:positionV>
            <wp:extent cx="5520690" cy="2451100"/>
            <wp:effectExtent l="0" t="0" r="3810" b="6350"/>
            <wp:wrapSquare wrapText="bothSides"/>
            <wp:docPr id="65" name="Imagen 65"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65" descr="Diagrama, Esquemático&#10;&#10;Descripción generada automáticament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520690" cy="2451100"/>
                    </a:xfrm>
                    <a:prstGeom prst="rect">
                      <a:avLst/>
                    </a:prstGeom>
                  </pic:spPr>
                </pic:pic>
              </a:graphicData>
            </a:graphic>
            <wp14:sizeRelH relativeFrom="margin">
              <wp14:pctWidth>0</wp14:pctWidth>
            </wp14:sizeRelH>
            <wp14:sizeRelV relativeFrom="margin">
              <wp14:pctHeight>0</wp14:pctHeight>
            </wp14:sizeRelV>
          </wp:anchor>
        </w:drawing>
      </w:r>
      <w:r>
        <w:tab/>
      </w:r>
      <w:r>
        <w:tab/>
      </w:r>
      <w:r>
        <w:tab/>
      </w:r>
      <w:r>
        <w:tab/>
      </w:r>
      <w:r>
        <w:tab/>
      </w:r>
      <w:r w:rsidR="0095399D">
        <w:br/>
      </w:r>
      <w:r>
        <w:tab/>
      </w:r>
      <w:r>
        <w:tab/>
      </w:r>
      <w:r>
        <w:tab/>
      </w:r>
      <w:r>
        <w:tab/>
      </w:r>
      <w:r>
        <w:tab/>
      </w:r>
    </w:p>
    <w:p w14:paraId="51B83BC0" w14:textId="54CFE0C8" w:rsidR="00470322" w:rsidRDefault="00EB66DF" w:rsidP="00BC6D03">
      <w:r w:rsidRPr="00EB66DF">
        <w:drawing>
          <wp:anchor distT="0" distB="0" distL="114300" distR="114300" simplePos="0" relativeHeight="251732992" behindDoc="0" locked="0" layoutInCell="1" allowOverlap="1" wp14:anchorId="45EF399D" wp14:editId="26BC5206">
            <wp:simplePos x="0" y="0"/>
            <wp:positionH relativeFrom="margin">
              <wp:align>center</wp:align>
            </wp:positionH>
            <wp:positionV relativeFrom="paragraph">
              <wp:posOffset>0</wp:posOffset>
            </wp:positionV>
            <wp:extent cx="6098481" cy="1391234"/>
            <wp:effectExtent l="0" t="0" r="0" b="0"/>
            <wp:wrapSquare wrapText="bothSides"/>
            <wp:docPr id="68" name="Imagen 6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n 68" descr="Diagrama, Esquemático&#10;&#10;Descripción generada automáticament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6098481" cy="1391234"/>
                    </a:xfrm>
                    <a:prstGeom prst="rect">
                      <a:avLst/>
                    </a:prstGeom>
                  </pic:spPr>
                </pic:pic>
              </a:graphicData>
            </a:graphic>
          </wp:anchor>
        </w:drawing>
      </w:r>
    </w:p>
    <w:p w14:paraId="585F508B" w14:textId="434D9743" w:rsidR="00470322" w:rsidRDefault="00EB66DF" w:rsidP="00BC6D03">
      <w:r w:rsidRPr="00EB66DF">
        <w:drawing>
          <wp:anchor distT="0" distB="0" distL="114300" distR="114300" simplePos="0" relativeHeight="251731968" behindDoc="0" locked="0" layoutInCell="1" allowOverlap="1" wp14:anchorId="5346CCD5" wp14:editId="0C6A0697">
            <wp:simplePos x="0" y="0"/>
            <wp:positionH relativeFrom="margin">
              <wp:align>right</wp:align>
            </wp:positionH>
            <wp:positionV relativeFrom="paragraph">
              <wp:posOffset>393271</wp:posOffset>
            </wp:positionV>
            <wp:extent cx="5400040" cy="1242695"/>
            <wp:effectExtent l="0" t="0" r="0" b="0"/>
            <wp:wrapSquare wrapText="bothSides"/>
            <wp:docPr id="69" name="Imagen 6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n 69" descr="Diagrama&#10;&#10;Descripción generada automáticamente"/>
                    <pic:cNvPicPr/>
                  </pic:nvPicPr>
                  <pic:blipFill>
                    <a:blip r:embed="rId68">
                      <a:extLst>
                        <a:ext uri="{28A0092B-C50C-407E-A947-70E740481C1C}">
                          <a14:useLocalDpi xmlns:a14="http://schemas.microsoft.com/office/drawing/2010/main" val="0"/>
                        </a:ext>
                      </a:extLst>
                    </a:blip>
                    <a:stretch>
                      <a:fillRect/>
                    </a:stretch>
                  </pic:blipFill>
                  <pic:spPr>
                    <a:xfrm>
                      <a:off x="0" y="0"/>
                      <a:ext cx="5400040" cy="1242695"/>
                    </a:xfrm>
                    <a:prstGeom prst="rect">
                      <a:avLst/>
                    </a:prstGeom>
                  </pic:spPr>
                </pic:pic>
              </a:graphicData>
            </a:graphic>
          </wp:anchor>
        </w:drawing>
      </w:r>
    </w:p>
    <w:p w14:paraId="6ACA0FFA" w14:textId="43703928" w:rsidR="00470322" w:rsidRDefault="00470322" w:rsidP="00BC6D03"/>
    <w:p w14:paraId="2EA70412" w14:textId="77777777" w:rsidR="00EB66DF" w:rsidRDefault="00EB66DF" w:rsidP="00B1367A"/>
    <w:p w14:paraId="3A193ED9" w14:textId="3487A094" w:rsidR="00EB66DF" w:rsidRDefault="00EB66DF" w:rsidP="00B1367A">
      <w:r>
        <w:t>Los cuatro esquemáticos mostrados corresponden al reporte del análisis RTL realizado por Vivado en los módulos programados.</w:t>
      </w:r>
      <w:r>
        <w:br/>
        <w:t xml:space="preserve">Los dos primeros reportes muestran claramente como el diseño modular ha permitido reutilizar completamente los módulos diseñados para el control </w:t>
      </w:r>
      <w:r w:rsidR="00567020">
        <w:t>PI</w:t>
      </w:r>
      <w:r>
        <w:t xml:space="preserve"> en el módulo de control </w:t>
      </w:r>
      <w:r w:rsidR="00567020">
        <w:t>directo</w:t>
      </w:r>
      <w:r>
        <w:t xml:space="preserve"> a excepción de añadir dicho módulo de control.</w:t>
      </w:r>
      <w:r>
        <w:br/>
        <w:t xml:space="preserve">Los siguientes reportes muestran los módulos de </w:t>
      </w:r>
      <w:proofErr w:type="spellStart"/>
      <w:r>
        <w:t>Display</w:t>
      </w:r>
      <w:proofErr w:type="spellEnd"/>
      <w:r>
        <w:t xml:space="preserve"> y el generador de interrupciones.</w:t>
      </w:r>
      <w:r>
        <w:br/>
      </w:r>
      <w:r>
        <w:br/>
        <w:t>Como se indicó en la introducción de la sección</w:t>
      </w:r>
      <w:r w:rsidR="004668B6">
        <w:t>,</w:t>
      </w:r>
      <w:r>
        <w:t xml:space="preserve"> se ha realizado la programación, </w:t>
      </w:r>
      <w:r w:rsidR="004668B6">
        <w:t>simulación</w:t>
      </w:r>
      <w:r>
        <w:t xml:space="preserve"> y pruebas de los módulos en Vivado.</w:t>
      </w:r>
      <w:r>
        <w:br/>
      </w:r>
      <w:r w:rsidR="004668B6">
        <w:t>Una vez realizada esta parte del proceso, se tiene la seguridad suficiente sobre su correcto funcionamiento pudiendo pasar a la siguiente fase del proceso en su integración en una estructura IP.</w:t>
      </w:r>
    </w:p>
    <w:p w14:paraId="3ADCA03E" w14:textId="77777777" w:rsidR="00EB66DF" w:rsidRDefault="00EB66DF" w:rsidP="00B1367A"/>
    <w:p w14:paraId="338164D9" w14:textId="77777777" w:rsidR="00EB66DF" w:rsidRDefault="00EB66DF" w:rsidP="00B1367A"/>
    <w:p w14:paraId="48B0F14A" w14:textId="77777777" w:rsidR="00EB66DF" w:rsidRDefault="00EB66DF" w:rsidP="00B1367A"/>
    <w:p w14:paraId="01C8713D" w14:textId="77777777" w:rsidR="00EB66DF" w:rsidRDefault="00EB66DF" w:rsidP="00B1367A"/>
    <w:p w14:paraId="62F11A30" w14:textId="77777777" w:rsidR="00EB66DF" w:rsidRDefault="00EB66DF" w:rsidP="00B1367A"/>
    <w:p w14:paraId="00E82BCF" w14:textId="77777777" w:rsidR="00EB66DF" w:rsidRDefault="00EB66DF" w:rsidP="00B1367A"/>
    <w:p w14:paraId="280B746C" w14:textId="77777777" w:rsidR="00EB66DF" w:rsidRDefault="00EB66DF" w:rsidP="00B1367A"/>
    <w:p w14:paraId="3374BC05" w14:textId="77777777" w:rsidR="00EB66DF" w:rsidRDefault="00EB66DF" w:rsidP="00B1367A"/>
    <w:p w14:paraId="492CBEA6" w14:textId="77777777" w:rsidR="00EB66DF" w:rsidRDefault="00EB66DF" w:rsidP="00B1367A"/>
    <w:p w14:paraId="4FB03E47" w14:textId="77777777" w:rsidR="00EB66DF" w:rsidRDefault="00EB66DF" w:rsidP="00B1367A"/>
    <w:p w14:paraId="6020127F" w14:textId="77777777" w:rsidR="00EB66DF" w:rsidRDefault="00EB66DF" w:rsidP="00B1367A"/>
    <w:p w14:paraId="4848A91A" w14:textId="77777777" w:rsidR="00EB66DF" w:rsidRDefault="00EB66DF" w:rsidP="00B1367A"/>
    <w:p w14:paraId="67E04722" w14:textId="77777777" w:rsidR="00EB66DF" w:rsidRDefault="00EB66DF" w:rsidP="00B1367A"/>
    <w:p w14:paraId="3760EE77" w14:textId="77777777" w:rsidR="00EB66DF" w:rsidRDefault="00EB66DF" w:rsidP="00B1367A"/>
    <w:p w14:paraId="1E08EBD8" w14:textId="77777777" w:rsidR="00EB66DF" w:rsidRDefault="00EB66DF" w:rsidP="00B1367A"/>
    <w:p w14:paraId="2F1C3178" w14:textId="77777777" w:rsidR="00EB66DF" w:rsidRDefault="00EB66DF" w:rsidP="00B1367A"/>
    <w:p w14:paraId="6380C20A" w14:textId="77777777" w:rsidR="00EB66DF" w:rsidRDefault="00EB66DF" w:rsidP="00B1367A"/>
    <w:p w14:paraId="01899058" w14:textId="77777777" w:rsidR="00EB66DF" w:rsidRDefault="00EB66DF" w:rsidP="00B1367A"/>
    <w:p w14:paraId="758AA5C6" w14:textId="5DA0EBF9" w:rsidR="00B1367A" w:rsidRDefault="00B1367A" w:rsidP="00B1367A">
      <w:r>
        <w:t>AXI-Lite</w:t>
      </w:r>
    </w:p>
    <w:p w14:paraId="63068B5F" w14:textId="77777777" w:rsidR="00B1367A" w:rsidRDefault="00B1367A" w:rsidP="00B1367A"/>
    <w:p w14:paraId="0D1DB1D4" w14:textId="77777777" w:rsidR="00B1367A" w:rsidRDefault="00B1367A" w:rsidP="00B1367A">
      <w:r>
        <w:t>Debido a la temática del TFG, se va a profundizar en el funcionamiento básico del protocolo AXI-Lite.</w:t>
      </w:r>
      <w:r>
        <w:br/>
        <w:t>Al igual que su homólogo AXI4 el protocolo AXI4-Lite consta de cinco canales. Dos canales de lectura (</w:t>
      </w:r>
      <w:proofErr w:type="spellStart"/>
      <w:r>
        <w:t>Read</w:t>
      </w:r>
      <w:proofErr w:type="spellEnd"/>
      <w:r>
        <w:t xml:space="preserve"> </w:t>
      </w:r>
      <w:proofErr w:type="spellStart"/>
      <w:r>
        <w:t>Address</w:t>
      </w:r>
      <w:proofErr w:type="spellEnd"/>
      <w:r>
        <w:t xml:space="preserve"> y </w:t>
      </w:r>
      <w:proofErr w:type="spellStart"/>
      <w:r>
        <w:t>Read</w:t>
      </w:r>
      <w:proofErr w:type="spellEnd"/>
      <w:r>
        <w:t xml:space="preserve"> Data) y tres canales de escritura (</w:t>
      </w:r>
      <w:proofErr w:type="spellStart"/>
      <w:r>
        <w:t>Write</w:t>
      </w:r>
      <w:proofErr w:type="spellEnd"/>
      <w:r>
        <w:t xml:space="preserve"> </w:t>
      </w:r>
      <w:proofErr w:type="spellStart"/>
      <w:proofErr w:type="gramStart"/>
      <w:r>
        <w:t>Address,Write</w:t>
      </w:r>
      <w:proofErr w:type="spellEnd"/>
      <w:proofErr w:type="gramEnd"/>
      <w:r>
        <w:t xml:space="preserve"> Data y </w:t>
      </w:r>
      <w:proofErr w:type="spellStart"/>
      <w:r>
        <w:t>Write</w:t>
      </w:r>
      <w:proofErr w:type="spellEnd"/>
      <w:r>
        <w:t xml:space="preserve"> Response). </w:t>
      </w:r>
      <w:r>
        <w:br/>
      </w:r>
      <w:r>
        <w:br/>
      </w:r>
      <w:r w:rsidRPr="00E20807">
        <w:rPr>
          <w:noProof/>
        </w:rPr>
        <w:drawing>
          <wp:inline distT="0" distB="0" distL="0" distR="0" wp14:anchorId="5CBEFAD9" wp14:editId="25AA3B50">
            <wp:extent cx="5400040" cy="1706245"/>
            <wp:effectExtent l="0" t="0" r="0" b="8255"/>
            <wp:docPr id="33" name="Imagen 3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Diagrama&#10;&#10;Descripción generada automáticamente"/>
                    <pic:cNvPicPr/>
                  </pic:nvPicPr>
                  <pic:blipFill>
                    <a:blip r:embed="rId69"/>
                    <a:stretch>
                      <a:fillRect/>
                    </a:stretch>
                  </pic:blipFill>
                  <pic:spPr>
                    <a:xfrm>
                      <a:off x="0" y="0"/>
                      <a:ext cx="5400040" cy="1706245"/>
                    </a:xfrm>
                    <a:prstGeom prst="rect">
                      <a:avLst/>
                    </a:prstGeom>
                  </pic:spPr>
                </pic:pic>
              </a:graphicData>
            </a:graphic>
          </wp:inline>
        </w:drawing>
      </w:r>
    </w:p>
    <w:p w14:paraId="473BBE39" w14:textId="77777777" w:rsidR="00B1367A" w:rsidRDefault="00B1367A" w:rsidP="00B1367A"/>
    <w:p w14:paraId="59FD70FD" w14:textId="6197972E" w:rsidR="00B1367A" w:rsidRDefault="00B1367A" w:rsidP="00B1367A">
      <w:r w:rsidRPr="00905EEF">
        <w:rPr>
          <w:noProof/>
        </w:rPr>
        <w:lastRenderedPageBreak/>
        <w:drawing>
          <wp:anchor distT="0" distB="0" distL="114300" distR="114300" simplePos="0" relativeHeight="251687936" behindDoc="0" locked="0" layoutInCell="1" allowOverlap="1" wp14:anchorId="0EB235CC" wp14:editId="65C67C65">
            <wp:simplePos x="0" y="0"/>
            <wp:positionH relativeFrom="margin">
              <wp:align>left</wp:align>
            </wp:positionH>
            <wp:positionV relativeFrom="paragraph">
              <wp:posOffset>2046605</wp:posOffset>
            </wp:positionV>
            <wp:extent cx="5400040" cy="934085"/>
            <wp:effectExtent l="0" t="0" r="0" b="0"/>
            <wp:wrapSquare wrapText="bothSides"/>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nterfaz de usuario gráfica, Aplicación&#10;&#10;Descripción generada automáticamente"/>
                    <pic:cNvPicPr/>
                  </pic:nvPicPr>
                  <pic:blipFill>
                    <a:blip r:embed="rId70">
                      <a:extLst>
                        <a:ext uri="{28A0092B-C50C-407E-A947-70E740481C1C}">
                          <a14:useLocalDpi xmlns:a14="http://schemas.microsoft.com/office/drawing/2010/main" val="0"/>
                        </a:ext>
                      </a:extLst>
                    </a:blip>
                    <a:stretch>
                      <a:fillRect/>
                    </a:stretch>
                  </pic:blipFill>
                  <pic:spPr>
                    <a:xfrm>
                      <a:off x="0" y="0"/>
                      <a:ext cx="5400040" cy="934085"/>
                    </a:xfrm>
                    <a:prstGeom prst="rect">
                      <a:avLst/>
                    </a:prstGeom>
                  </pic:spPr>
                </pic:pic>
              </a:graphicData>
            </a:graphic>
          </wp:anchor>
        </w:drawing>
      </w:r>
      <w:r>
        <w:t>La figura anterior muestra el esquema de comunicación del protocolo AXI4, el protocolo Lite es idéntico con la diferencia principal como se ha mencionado anteriormente de no poder realizar transmisión en ráfaga.</w:t>
      </w:r>
      <w:r>
        <w:br/>
        <w:t>A pesar de ser un derivado del bus AXI4 para poder realizar comunicación entre ambos se necesitan realizar conversiones para permitir comunicación entre AXI4-AXI4Lite.</w:t>
      </w:r>
      <w:r>
        <w:br/>
        <w:t>Se puede resolver dicha problemática con el uso de un puente (bridge) entre ambos protocolos o se puede definir un esclavo AXI4-Lite que incluya lógica de reflexión de ID. Esto permite evitar el uso de puentes e integrar este en un sistema AXI completo con la garantía de que se accede al esclavo mediante transacciones que cumplen con el subconjunto del protocolo AXI4-Lite.</w:t>
      </w:r>
      <w:r>
        <w:fldChar w:fldCharType="begin"/>
      </w:r>
      <w:r w:rsidR="000447B9">
        <w:instrText xml:space="preserve"> ADDIN ZOTERO_ITEM CSL_CITATION {"citationID":"h4MWbRYg","properties":{"formattedCitation":"[23]","plainCitation":"[23]","noteIndex":0},"citationItems":[{"id":192,"uris":["http://zotero.org/users/9367243/items/794WLS8N"],"itemData":{"id":192,"type":"webpage","title":"AMBA AXI and ACE Protocol Specification Version E","URL":"https://developer.arm.com/documentation/ihi0022/e/AMBA-AXI4-Lite-Interface-Specification/AMBA-AXI4-Lite/Interoperability?lang=en"}}],"schema":"https://github.com/citation-style-language/schema/raw/master/csl-citation.json"} </w:instrText>
      </w:r>
      <w:r>
        <w:fldChar w:fldCharType="separate"/>
      </w:r>
      <w:r w:rsidR="000447B9" w:rsidRPr="000447B9">
        <w:rPr>
          <w:rFonts w:ascii="Calibri" w:hAnsi="Calibri" w:cs="Calibri"/>
        </w:rPr>
        <w:t>[23]</w:t>
      </w:r>
      <w:r>
        <w:fldChar w:fldCharType="end"/>
      </w:r>
      <w:r>
        <w:t xml:space="preserve"> </w:t>
      </w:r>
    </w:p>
    <w:p w14:paraId="6AE48368" w14:textId="77777777" w:rsidR="00B1367A" w:rsidRDefault="00B1367A" w:rsidP="00B1367A">
      <w:r>
        <w:br/>
      </w:r>
    </w:p>
    <w:p w14:paraId="5B922364" w14:textId="51ED6DDE" w:rsidR="00B1367A" w:rsidRDefault="00B1367A" w:rsidP="00B1367A">
      <w:r>
        <w:t>En el cuadro de señales asociadas se pueden apreciar en cada uno de los cinco canales unas señales de VALID y otra señal de READY, ello es debido al proceso de “</w:t>
      </w:r>
      <w:proofErr w:type="spellStart"/>
      <w:r>
        <w:t>handshake</w:t>
      </w:r>
      <w:proofErr w:type="spellEnd"/>
      <w:r>
        <w:t>” (apretón de manos). Este mecanismo doble permite tanto al maestro como al esclavo realizar un control sobre la información que se mueve entre ambos.</w:t>
      </w:r>
      <w:r>
        <w:br/>
        <w:t>La fuente emisora de información genera la señal VALID para indicar que la dirección, dato o control de la información está disponible. Por el contrario, el receptor genera una señal de READY la cual indica que puede aceptar la información. El apretón de manos se realiza cuando tanto la señal de VALID y READY de un mismo canal son asignadas durante un flanco de subida de reloj.</w:t>
      </w:r>
      <w:r>
        <w:fldChar w:fldCharType="begin"/>
      </w:r>
      <w:r w:rsidR="000447B9">
        <w:instrText xml:space="preserve"> ADDIN ZOTERO_ITEM CSL_CITATION {"citationID":"KfZv3PCM","properties":{"formattedCitation":"[22]","plainCitation":"[22]","noteIndex":0},"citationItems":[{"id":194,"uris":["http://zotero.org/users/9367243/items/FAJ8JIGW"],"itemData":{"id":194,"type":"webpage","title":"AXI4-Lite Interface-Introduction to AXI4-Lite","URL":"https://www.realdigital.org/doc/a9fee931f7a172423e1ba73f66ca4081"}}],"schema":"https://github.com/citation-style-language/schema/raw/master/csl-citation.json"} </w:instrText>
      </w:r>
      <w:r>
        <w:fldChar w:fldCharType="separate"/>
      </w:r>
      <w:r w:rsidR="000447B9" w:rsidRPr="000447B9">
        <w:rPr>
          <w:rFonts w:ascii="Calibri" w:hAnsi="Calibri" w:cs="Calibri"/>
        </w:rPr>
        <w:t>[22]</w:t>
      </w:r>
      <w:r>
        <w:fldChar w:fldCharType="end"/>
      </w:r>
    </w:p>
    <w:p w14:paraId="1064A1DA" w14:textId="77777777" w:rsidR="00B1367A" w:rsidRDefault="00B1367A" w:rsidP="00B1367A"/>
    <w:p w14:paraId="7FA1D898" w14:textId="77777777" w:rsidR="00B1367A" w:rsidRPr="00AF1A95" w:rsidRDefault="00B1367A" w:rsidP="00B1367A">
      <w:pPr>
        <w:pStyle w:val="Prrafodelista"/>
        <w:numPr>
          <w:ilvl w:val="0"/>
          <w:numId w:val="15"/>
        </w:numPr>
        <w:rPr>
          <w:b/>
          <w:bCs/>
        </w:rPr>
      </w:pPr>
      <w:r w:rsidRPr="00AF1A95">
        <w:rPr>
          <w:b/>
          <w:bCs/>
        </w:rPr>
        <w:t>Proceso de lectura:</w:t>
      </w:r>
      <w:r w:rsidRPr="00C737A7">
        <w:t xml:space="preserve"> </w:t>
      </w:r>
    </w:p>
    <w:p w14:paraId="7EFF4C74" w14:textId="77777777" w:rsidR="00B1367A" w:rsidRDefault="00B1367A" w:rsidP="00B1367A">
      <w:r>
        <w:rPr>
          <w:noProof/>
        </w:rPr>
        <w:drawing>
          <wp:anchor distT="0" distB="0" distL="114300" distR="114300" simplePos="0" relativeHeight="251689984" behindDoc="0" locked="0" layoutInCell="1" allowOverlap="1" wp14:anchorId="0A9F0BC2" wp14:editId="1292B585">
            <wp:simplePos x="0" y="0"/>
            <wp:positionH relativeFrom="margin">
              <wp:align>center</wp:align>
            </wp:positionH>
            <wp:positionV relativeFrom="paragraph">
              <wp:posOffset>6985</wp:posOffset>
            </wp:positionV>
            <wp:extent cx="4463415" cy="1517650"/>
            <wp:effectExtent l="0" t="0" r="0" b="6350"/>
            <wp:wrapSquare wrapText="bothSides"/>
            <wp:docPr id="38" name="Imagen 38"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Tabla&#10;&#10;Descripción generada automáticament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463415" cy="15176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250D7B" w14:textId="77777777" w:rsidR="00B1367A" w:rsidRDefault="00B1367A" w:rsidP="00B1367A"/>
    <w:p w14:paraId="5F82ED97" w14:textId="77777777" w:rsidR="00B1367A" w:rsidRDefault="00B1367A" w:rsidP="00B1367A"/>
    <w:p w14:paraId="3CE1A5C1" w14:textId="77777777" w:rsidR="00B1367A" w:rsidRDefault="00B1367A" w:rsidP="00B1367A"/>
    <w:p w14:paraId="37A0A62B" w14:textId="77777777" w:rsidR="00B1367A" w:rsidRDefault="00B1367A" w:rsidP="00B1367A"/>
    <w:p w14:paraId="29139D48" w14:textId="77777777" w:rsidR="00B1367A" w:rsidRDefault="00B1367A" w:rsidP="00B1367A">
      <w:r>
        <w:t xml:space="preserve">                                                                </w:t>
      </w:r>
    </w:p>
    <w:p w14:paraId="7085AEF1" w14:textId="77777777" w:rsidR="00B1367A" w:rsidRDefault="00B1367A" w:rsidP="00B1367A">
      <w:r>
        <w:t xml:space="preserve">        </w:t>
      </w:r>
    </w:p>
    <w:p w14:paraId="539540F2" w14:textId="77777777" w:rsidR="00B1367A" w:rsidRDefault="00B1367A" w:rsidP="00B1367A">
      <w:pPr>
        <w:pStyle w:val="Prrafodelista"/>
        <w:numPr>
          <w:ilvl w:val="0"/>
          <w:numId w:val="16"/>
        </w:numPr>
      </w:pPr>
      <w:r>
        <w:t>La secuencia de lectura de un registro del dispositivo esclavo comienza por el maestro colocando la dirección del registro en el canal de lectura de dirección (</w:t>
      </w:r>
      <w:proofErr w:type="spellStart"/>
      <w:r>
        <w:t>Read</w:t>
      </w:r>
      <w:proofErr w:type="spellEnd"/>
      <w:r>
        <w:t xml:space="preserve"> </w:t>
      </w:r>
      <w:proofErr w:type="spellStart"/>
      <w:r>
        <w:t>Address</w:t>
      </w:r>
      <w:proofErr w:type="spellEnd"/>
      <w:r>
        <w:t xml:space="preserve"> </w:t>
      </w:r>
      <w:proofErr w:type="spellStart"/>
      <w:r>
        <w:t>Channel</w:t>
      </w:r>
      <w:proofErr w:type="spellEnd"/>
      <w:r>
        <w:t>) a la vez que asigna nivel ARVALID, indicando por lo tanto que la dirección en ese canal es válida.</w:t>
      </w:r>
    </w:p>
    <w:p w14:paraId="1FE96540" w14:textId="77777777" w:rsidR="00B1367A" w:rsidRDefault="00B1367A" w:rsidP="00B1367A">
      <w:pPr>
        <w:pStyle w:val="Prrafodelista"/>
        <w:numPr>
          <w:ilvl w:val="0"/>
          <w:numId w:val="16"/>
        </w:numPr>
      </w:pPr>
      <w:r>
        <w:lastRenderedPageBreak/>
        <w:t xml:space="preserve">A su vez RREADY indica que el maestro </w:t>
      </w:r>
      <w:proofErr w:type="spellStart"/>
      <w:r>
        <w:t>esta</w:t>
      </w:r>
      <w:proofErr w:type="spellEnd"/>
      <w:r>
        <w:t xml:space="preserve"> listo para leer datos del esclavo.</w:t>
      </w:r>
      <w:r>
        <w:br/>
        <w:t>El esclavo indica a su vez mediante la señal ARREADY que está disponible para recibir la dirección.</w:t>
      </w:r>
    </w:p>
    <w:p w14:paraId="57DDF9DA" w14:textId="77777777" w:rsidR="00B1367A" w:rsidRDefault="00B1367A" w:rsidP="00B1367A">
      <w:pPr>
        <w:pStyle w:val="Prrafodelista"/>
        <w:numPr>
          <w:ilvl w:val="0"/>
          <w:numId w:val="16"/>
        </w:numPr>
      </w:pPr>
      <w:r>
        <w:t>A partir del momento en el que ARVALID y ARREADY están activadas en el siguiente flanco de subida de reloj se produce el apretón de manos (</w:t>
      </w:r>
      <w:proofErr w:type="spellStart"/>
      <w:r>
        <w:t>handshake</w:t>
      </w:r>
      <w:proofErr w:type="spellEnd"/>
      <w:r>
        <w:t xml:space="preserve">). Por lo tanto, el esclavo ya ha recibido la dirección del registro. Una vez ocurrido este proceso tanto maestro como esclavo desenclavan a nivel bajo las señales de ARVALID y ARREADY. El esclavo ya ha recibido la </w:t>
      </w:r>
      <w:proofErr w:type="spellStart"/>
      <w:r>
        <w:t>direccion</w:t>
      </w:r>
      <w:proofErr w:type="spellEnd"/>
      <w:r>
        <w:t>.</w:t>
      </w:r>
    </w:p>
    <w:p w14:paraId="79C70379" w14:textId="77777777" w:rsidR="00B1367A" w:rsidRDefault="00B1367A" w:rsidP="00B1367A">
      <w:pPr>
        <w:pStyle w:val="Prrafodelista"/>
        <w:numPr>
          <w:ilvl w:val="0"/>
          <w:numId w:val="16"/>
        </w:numPr>
      </w:pPr>
      <w:r>
        <w:t>El esclavo coloca la información del registro requerido en el canal de escritura (</w:t>
      </w:r>
      <w:proofErr w:type="spellStart"/>
      <w:r>
        <w:t>Read</w:t>
      </w:r>
      <w:proofErr w:type="spellEnd"/>
      <w:r>
        <w:t xml:space="preserve"> Data </w:t>
      </w:r>
      <w:proofErr w:type="spellStart"/>
      <w:r>
        <w:t>Channel</w:t>
      </w:r>
      <w:proofErr w:type="spellEnd"/>
      <w:r>
        <w:t>) y activa la señal de RVALID indicando nuevamente que el dato en el canal de lectura de datos es válido. Finalmente, en el siguiente flanco de subida del reloj se desactivan las señales RREADY y RVALID.</w:t>
      </w:r>
    </w:p>
    <w:p w14:paraId="62DD2CA5" w14:textId="77777777" w:rsidR="00B1367A" w:rsidRDefault="00B1367A" w:rsidP="00B1367A"/>
    <w:p w14:paraId="5A06A12A" w14:textId="77777777" w:rsidR="00B1367A" w:rsidRPr="00A86EF6" w:rsidRDefault="00B1367A" w:rsidP="00B1367A">
      <w:pPr>
        <w:pStyle w:val="Prrafodelista"/>
        <w:numPr>
          <w:ilvl w:val="0"/>
          <w:numId w:val="15"/>
        </w:numPr>
        <w:rPr>
          <w:b/>
          <w:bCs/>
        </w:rPr>
      </w:pPr>
      <w:r>
        <w:rPr>
          <w:noProof/>
        </w:rPr>
        <w:drawing>
          <wp:anchor distT="0" distB="0" distL="114300" distR="114300" simplePos="0" relativeHeight="251688960" behindDoc="0" locked="0" layoutInCell="1" allowOverlap="1" wp14:anchorId="214A70F5" wp14:editId="3FDC1EFA">
            <wp:simplePos x="0" y="0"/>
            <wp:positionH relativeFrom="margin">
              <wp:align>center</wp:align>
            </wp:positionH>
            <wp:positionV relativeFrom="paragraph">
              <wp:posOffset>226060</wp:posOffset>
            </wp:positionV>
            <wp:extent cx="4057650" cy="1924050"/>
            <wp:effectExtent l="0" t="0" r="0" b="0"/>
            <wp:wrapSquare wrapText="bothSides"/>
            <wp:docPr id="37" name="Imagen 37"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Imagen que contiene Tabla&#10;&#10;Descripción generada automáticament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057650" cy="1924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86EF6">
        <w:rPr>
          <w:b/>
          <w:bCs/>
        </w:rPr>
        <w:t>Proceso de escritura:</w:t>
      </w:r>
      <w:r w:rsidRPr="00A86EF6">
        <w:rPr>
          <w:b/>
          <w:bCs/>
        </w:rPr>
        <w:br/>
      </w:r>
    </w:p>
    <w:p w14:paraId="4B619F53" w14:textId="77777777" w:rsidR="00B1367A" w:rsidRDefault="00B1367A" w:rsidP="00B1367A"/>
    <w:p w14:paraId="7B2A0F89" w14:textId="77777777" w:rsidR="00B1367A" w:rsidRDefault="00B1367A" w:rsidP="00B1367A"/>
    <w:p w14:paraId="17A2F98D" w14:textId="77777777" w:rsidR="00B1367A" w:rsidRDefault="00B1367A" w:rsidP="00B1367A"/>
    <w:p w14:paraId="624C5696" w14:textId="77777777" w:rsidR="00B1367A" w:rsidRDefault="00B1367A" w:rsidP="00B1367A"/>
    <w:p w14:paraId="25A29375" w14:textId="77777777" w:rsidR="00B1367A" w:rsidRDefault="00B1367A" w:rsidP="00B1367A"/>
    <w:p w14:paraId="68FFB69C" w14:textId="77777777" w:rsidR="00B1367A" w:rsidRDefault="00B1367A" w:rsidP="00B1367A"/>
    <w:p w14:paraId="350D66F9" w14:textId="77777777" w:rsidR="00B1367A" w:rsidRDefault="00B1367A" w:rsidP="00B1367A"/>
    <w:p w14:paraId="5E34324D" w14:textId="77777777" w:rsidR="00B1367A" w:rsidRDefault="00B1367A" w:rsidP="00B1367A"/>
    <w:p w14:paraId="137A97A1" w14:textId="77777777" w:rsidR="00B1367A" w:rsidRDefault="00B1367A" w:rsidP="00BD6A3F">
      <w:pPr>
        <w:pStyle w:val="Prrafodelista"/>
        <w:numPr>
          <w:ilvl w:val="0"/>
          <w:numId w:val="17"/>
        </w:numPr>
      </w:pPr>
      <w:r>
        <w:t>El maestro introduce tanto en el canal de escritura y lectura (</w:t>
      </w:r>
      <w:proofErr w:type="spellStart"/>
      <w:r>
        <w:t>Write</w:t>
      </w:r>
      <w:proofErr w:type="spellEnd"/>
      <w:r>
        <w:t xml:space="preserve"> </w:t>
      </w:r>
      <w:proofErr w:type="spellStart"/>
      <w:r>
        <w:t>Adress</w:t>
      </w:r>
      <w:proofErr w:type="spellEnd"/>
      <w:r>
        <w:t xml:space="preserve"> </w:t>
      </w:r>
      <w:proofErr w:type="spellStart"/>
      <w:r>
        <w:t>Channel</w:t>
      </w:r>
      <w:proofErr w:type="spellEnd"/>
      <w:r>
        <w:t xml:space="preserve"> y </w:t>
      </w:r>
      <w:proofErr w:type="spellStart"/>
      <w:r>
        <w:t>Write</w:t>
      </w:r>
      <w:proofErr w:type="spellEnd"/>
      <w:r>
        <w:t xml:space="preserve"> Data </w:t>
      </w:r>
      <w:proofErr w:type="spellStart"/>
      <w:r>
        <w:t>Channel</w:t>
      </w:r>
      <w:proofErr w:type="spellEnd"/>
      <w:r>
        <w:t>) la dirección y dato a transmitir.</w:t>
      </w:r>
      <w:r>
        <w:br/>
        <w:t>En paralelo activa las señales de AWVALID y WVALID indicando al esclavo la validez de los datos y la disponibilidad de una respuesta por parte del esclavo. El maestro también activa la señal BREADY del canal de respuesta a la escritura (</w:t>
      </w:r>
      <w:proofErr w:type="spellStart"/>
      <w:r>
        <w:t>Write</w:t>
      </w:r>
      <w:proofErr w:type="spellEnd"/>
      <w:r>
        <w:t xml:space="preserve"> Response </w:t>
      </w:r>
      <w:proofErr w:type="spellStart"/>
      <w:r>
        <w:t>Channel</w:t>
      </w:r>
      <w:proofErr w:type="spellEnd"/>
      <w:r>
        <w:t>).</w:t>
      </w:r>
    </w:p>
    <w:p w14:paraId="6117C54A" w14:textId="77777777" w:rsidR="00B1367A" w:rsidRDefault="00B1367A" w:rsidP="00BD6A3F">
      <w:pPr>
        <w:pStyle w:val="Prrafodelista"/>
        <w:numPr>
          <w:ilvl w:val="0"/>
          <w:numId w:val="17"/>
        </w:numPr>
      </w:pPr>
      <w:r>
        <w:t>El esclavo a su vez activa las señales de AWREADY y WREADY.</w:t>
      </w:r>
    </w:p>
    <w:p w14:paraId="67F8A4DC" w14:textId="77777777" w:rsidR="00B1367A" w:rsidRDefault="00B1367A" w:rsidP="00BD6A3F">
      <w:pPr>
        <w:pStyle w:val="Prrafodelista"/>
        <w:numPr>
          <w:ilvl w:val="0"/>
          <w:numId w:val="17"/>
        </w:numPr>
      </w:pPr>
      <w:r>
        <w:t>Se produce un doble apretón de manos (</w:t>
      </w:r>
      <w:proofErr w:type="spellStart"/>
      <w:r>
        <w:t>handshake</w:t>
      </w:r>
      <w:proofErr w:type="spellEnd"/>
      <w:r>
        <w:t>) tanto en el canal de direcciones como de datos. En el siguiente flanco de reloj se desactivan las señales AWREADY, AWVALID, WVALID y WREADY.</w:t>
      </w:r>
    </w:p>
    <w:p w14:paraId="48D98B3A" w14:textId="77777777" w:rsidR="00B1367A" w:rsidRDefault="00B1367A" w:rsidP="00BD6A3F">
      <w:pPr>
        <w:pStyle w:val="Prrafodelista"/>
        <w:numPr>
          <w:ilvl w:val="0"/>
          <w:numId w:val="17"/>
        </w:numPr>
      </w:pPr>
      <w:r>
        <w:t>Finalmente, el esclavo responde activando BVALID indicando por lo tanto que la transacción ha sido correcta. En el siguiente flanco positivo de reloj ambas señales se desactivan.</w:t>
      </w:r>
    </w:p>
    <w:p w14:paraId="4E56DE5E" w14:textId="142DD1B3" w:rsidR="00B1367A" w:rsidRDefault="00B1367A" w:rsidP="00B65C8C">
      <w:r>
        <w:t>REGISTROS IP CREADO</w:t>
      </w:r>
      <w:r w:rsidR="00EF7136">
        <w:br/>
      </w:r>
    </w:p>
    <w:p w14:paraId="221D01C4" w14:textId="7B0DDA59" w:rsidR="00BB162D" w:rsidRDefault="00BB162D" w:rsidP="00BD6A3F">
      <w:pPr>
        <w:pStyle w:val="Ttulo1"/>
        <w:numPr>
          <w:ilvl w:val="1"/>
          <w:numId w:val="21"/>
        </w:numPr>
      </w:pPr>
      <w:bookmarkStart w:id="39" w:name="_Toc104248600"/>
      <w:r>
        <w:t>Mapa de registros AXI</w:t>
      </w:r>
      <w:r w:rsidR="00BA7EB0">
        <w:t>4</w:t>
      </w:r>
      <w:r>
        <w:t>-Lite del IP creado.</w:t>
      </w:r>
      <w:bookmarkEnd w:id="39"/>
    </w:p>
    <w:p w14:paraId="57A0C37F" w14:textId="77777777" w:rsidR="00BB162D" w:rsidRPr="00BB162D" w:rsidRDefault="00BB162D" w:rsidP="00BB162D"/>
    <w:tbl>
      <w:tblPr>
        <w:tblStyle w:val="Tablaconcuadrcula"/>
        <w:tblW w:w="0" w:type="auto"/>
        <w:tblLook w:val="04A0" w:firstRow="1" w:lastRow="0" w:firstColumn="1" w:lastColumn="0" w:noHBand="0" w:noVBand="1"/>
      </w:tblPr>
      <w:tblGrid>
        <w:gridCol w:w="1663"/>
        <w:gridCol w:w="792"/>
        <w:gridCol w:w="2071"/>
        <w:gridCol w:w="1301"/>
        <w:gridCol w:w="1315"/>
        <w:gridCol w:w="1352"/>
      </w:tblGrid>
      <w:tr w:rsidR="007617D6" w14:paraId="069472DD" w14:textId="77777777" w:rsidTr="007617D6">
        <w:trPr>
          <w:trHeight w:val="180"/>
        </w:trPr>
        <w:tc>
          <w:tcPr>
            <w:tcW w:w="988" w:type="dxa"/>
            <w:vMerge w:val="restart"/>
          </w:tcPr>
          <w:p w14:paraId="1F979402" w14:textId="001B584F" w:rsidR="007617D6" w:rsidRDefault="007617D6" w:rsidP="00C579D3">
            <w:pPr>
              <w:jc w:val="center"/>
            </w:pPr>
            <w:r>
              <w:lastRenderedPageBreak/>
              <w:t>Nombre</w:t>
            </w:r>
          </w:p>
        </w:tc>
        <w:tc>
          <w:tcPr>
            <w:tcW w:w="850" w:type="dxa"/>
            <w:vMerge w:val="restart"/>
          </w:tcPr>
          <w:p w14:paraId="1515C927" w14:textId="2D5A6DFB" w:rsidR="007617D6" w:rsidRDefault="007617D6" w:rsidP="00C579D3">
            <w:pPr>
              <w:jc w:val="center"/>
            </w:pPr>
            <w:r>
              <w:t>Tipo</w:t>
            </w:r>
          </w:p>
        </w:tc>
        <w:tc>
          <w:tcPr>
            <w:tcW w:w="3656" w:type="dxa"/>
            <w:gridSpan w:val="2"/>
          </w:tcPr>
          <w:p w14:paraId="4AB94A7C" w14:textId="06BCACEB" w:rsidR="007617D6" w:rsidRDefault="00C579D3" w:rsidP="00C579D3">
            <w:pPr>
              <w:jc w:val="center"/>
            </w:pPr>
            <w:r>
              <w:t>Direcciones Registros</w:t>
            </w:r>
          </w:p>
        </w:tc>
        <w:tc>
          <w:tcPr>
            <w:tcW w:w="921" w:type="dxa"/>
            <w:vMerge w:val="restart"/>
          </w:tcPr>
          <w:p w14:paraId="416B5E13" w14:textId="55225A6F" w:rsidR="007617D6" w:rsidRDefault="007617D6" w:rsidP="00C579D3">
            <w:pPr>
              <w:jc w:val="center"/>
            </w:pPr>
            <w:r>
              <w:t>Defecto</w:t>
            </w:r>
          </w:p>
        </w:tc>
        <w:tc>
          <w:tcPr>
            <w:tcW w:w="1377" w:type="dxa"/>
            <w:vMerge w:val="restart"/>
          </w:tcPr>
          <w:p w14:paraId="4F04CF60" w14:textId="41212E41" w:rsidR="007617D6" w:rsidRDefault="007617D6" w:rsidP="00C579D3">
            <w:pPr>
              <w:jc w:val="center"/>
            </w:pPr>
            <w:r>
              <w:t>Comentario</w:t>
            </w:r>
          </w:p>
        </w:tc>
      </w:tr>
      <w:tr w:rsidR="00152E62" w14:paraId="0A364FAB" w14:textId="77777777" w:rsidTr="007617D6">
        <w:trPr>
          <w:trHeight w:val="158"/>
        </w:trPr>
        <w:tc>
          <w:tcPr>
            <w:tcW w:w="988" w:type="dxa"/>
            <w:vMerge/>
          </w:tcPr>
          <w:p w14:paraId="2D9829C5" w14:textId="77777777" w:rsidR="007617D6" w:rsidRDefault="007617D6" w:rsidP="00C579D3">
            <w:pPr>
              <w:jc w:val="center"/>
            </w:pPr>
          </w:p>
        </w:tc>
        <w:tc>
          <w:tcPr>
            <w:tcW w:w="850" w:type="dxa"/>
            <w:vMerge/>
          </w:tcPr>
          <w:p w14:paraId="418725FC" w14:textId="77777777" w:rsidR="007617D6" w:rsidRDefault="007617D6" w:rsidP="00C579D3">
            <w:pPr>
              <w:jc w:val="center"/>
            </w:pPr>
          </w:p>
        </w:tc>
        <w:tc>
          <w:tcPr>
            <w:tcW w:w="2294" w:type="dxa"/>
          </w:tcPr>
          <w:p w14:paraId="05492438" w14:textId="52DF7A40" w:rsidR="007617D6" w:rsidRDefault="00C579D3" w:rsidP="00C579D3">
            <w:pPr>
              <w:jc w:val="center"/>
            </w:pPr>
            <w:r>
              <w:t>Hexadecimal</w:t>
            </w:r>
          </w:p>
        </w:tc>
        <w:tc>
          <w:tcPr>
            <w:tcW w:w="1362" w:type="dxa"/>
          </w:tcPr>
          <w:p w14:paraId="78C90FF5" w14:textId="43B036C3" w:rsidR="007617D6" w:rsidRDefault="00C579D3" w:rsidP="00C579D3">
            <w:pPr>
              <w:jc w:val="center"/>
            </w:pPr>
            <w:r>
              <w:t>Binario</w:t>
            </w:r>
          </w:p>
        </w:tc>
        <w:tc>
          <w:tcPr>
            <w:tcW w:w="921" w:type="dxa"/>
            <w:vMerge/>
          </w:tcPr>
          <w:p w14:paraId="54761AEC" w14:textId="77777777" w:rsidR="007617D6" w:rsidRDefault="007617D6" w:rsidP="00C579D3">
            <w:pPr>
              <w:jc w:val="center"/>
            </w:pPr>
          </w:p>
        </w:tc>
        <w:tc>
          <w:tcPr>
            <w:tcW w:w="1377" w:type="dxa"/>
            <w:vMerge/>
          </w:tcPr>
          <w:p w14:paraId="51F39F62" w14:textId="77777777" w:rsidR="007617D6" w:rsidRDefault="007617D6" w:rsidP="00C579D3">
            <w:pPr>
              <w:jc w:val="center"/>
            </w:pPr>
          </w:p>
        </w:tc>
      </w:tr>
      <w:tr w:rsidR="001202E0" w14:paraId="2DA92F30" w14:textId="77777777" w:rsidTr="007617D6">
        <w:tc>
          <w:tcPr>
            <w:tcW w:w="988" w:type="dxa"/>
          </w:tcPr>
          <w:p w14:paraId="08074BB9" w14:textId="1EA2EF46" w:rsidR="007617D6" w:rsidRDefault="00C579D3" w:rsidP="00C579D3">
            <w:pPr>
              <w:jc w:val="center"/>
            </w:pPr>
            <w:r>
              <w:t>Reg0_Star_Stp</w:t>
            </w:r>
          </w:p>
        </w:tc>
        <w:tc>
          <w:tcPr>
            <w:tcW w:w="850" w:type="dxa"/>
          </w:tcPr>
          <w:p w14:paraId="1AF0BDF8" w14:textId="78AF2F20" w:rsidR="007617D6" w:rsidRDefault="00C579D3" w:rsidP="00C579D3">
            <w:pPr>
              <w:jc w:val="center"/>
            </w:pPr>
            <w:r>
              <w:t>r/w</w:t>
            </w:r>
          </w:p>
        </w:tc>
        <w:tc>
          <w:tcPr>
            <w:tcW w:w="2294" w:type="dxa"/>
          </w:tcPr>
          <w:p w14:paraId="20B48AB1" w14:textId="6BB432AD" w:rsidR="007617D6" w:rsidRDefault="0023399F" w:rsidP="00C579D3">
            <w:pPr>
              <w:jc w:val="center"/>
            </w:pPr>
            <w:r>
              <w:t>0x00</w:t>
            </w:r>
          </w:p>
        </w:tc>
        <w:tc>
          <w:tcPr>
            <w:tcW w:w="1362" w:type="dxa"/>
          </w:tcPr>
          <w:p w14:paraId="49397999" w14:textId="20628420" w:rsidR="007617D6" w:rsidRDefault="0023399F" w:rsidP="00C579D3">
            <w:pPr>
              <w:jc w:val="center"/>
            </w:pPr>
            <w:r>
              <w:t>00000000</w:t>
            </w:r>
          </w:p>
        </w:tc>
        <w:tc>
          <w:tcPr>
            <w:tcW w:w="921" w:type="dxa"/>
          </w:tcPr>
          <w:p w14:paraId="3CFABF7E" w14:textId="3ACA6469" w:rsidR="007617D6" w:rsidRDefault="001202E0" w:rsidP="00C579D3">
            <w:pPr>
              <w:jc w:val="center"/>
            </w:pPr>
            <w:r>
              <w:t>0x00000000</w:t>
            </w:r>
          </w:p>
        </w:tc>
        <w:tc>
          <w:tcPr>
            <w:tcW w:w="1377" w:type="dxa"/>
          </w:tcPr>
          <w:p w14:paraId="7A91279A" w14:textId="6541E6E3" w:rsidR="007617D6" w:rsidRDefault="00F7066E" w:rsidP="00C579D3">
            <w:pPr>
              <w:jc w:val="center"/>
            </w:pPr>
            <w:r>
              <w:t>-</w:t>
            </w:r>
          </w:p>
        </w:tc>
      </w:tr>
      <w:tr w:rsidR="001202E0" w14:paraId="7E6DB535" w14:textId="77777777" w:rsidTr="007617D6">
        <w:tc>
          <w:tcPr>
            <w:tcW w:w="988" w:type="dxa"/>
          </w:tcPr>
          <w:p w14:paraId="4E84222C" w14:textId="617577A4" w:rsidR="007617D6" w:rsidRDefault="00C579D3" w:rsidP="00C579D3">
            <w:pPr>
              <w:jc w:val="center"/>
            </w:pPr>
            <w:r>
              <w:t>Reg1_Const</w:t>
            </w:r>
          </w:p>
        </w:tc>
        <w:tc>
          <w:tcPr>
            <w:tcW w:w="850" w:type="dxa"/>
          </w:tcPr>
          <w:p w14:paraId="3E1FD4BE" w14:textId="58AD376B" w:rsidR="007617D6" w:rsidRDefault="00C579D3" w:rsidP="00C579D3">
            <w:pPr>
              <w:jc w:val="center"/>
            </w:pPr>
            <w:r>
              <w:t>r/w</w:t>
            </w:r>
          </w:p>
        </w:tc>
        <w:tc>
          <w:tcPr>
            <w:tcW w:w="2294" w:type="dxa"/>
          </w:tcPr>
          <w:p w14:paraId="66313FEF" w14:textId="00029BAE" w:rsidR="007617D6" w:rsidRDefault="0023399F" w:rsidP="00C579D3">
            <w:pPr>
              <w:jc w:val="center"/>
            </w:pPr>
            <w:r>
              <w:t>0x04</w:t>
            </w:r>
          </w:p>
        </w:tc>
        <w:tc>
          <w:tcPr>
            <w:tcW w:w="1362" w:type="dxa"/>
          </w:tcPr>
          <w:p w14:paraId="0A6E9589" w14:textId="1906A4F6" w:rsidR="007617D6" w:rsidRDefault="0023399F" w:rsidP="00C579D3">
            <w:pPr>
              <w:jc w:val="center"/>
            </w:pPr>
            <w:r>
              <w:t>00000100</w:t>
            </w:r>
          </w:p>
        </w:tc>
        <w:tc>
          <w:tcPr>
            <w:tcW w:w="921" w:type="dxa"/>
          </w:tcPr>
          <w:p w14:paraId="4F6B56DA" w14:textId="2ED4ED62" w:rsidR="007617D6" w:rsidRDefault="001202E0" w:rsidP="00C579D3">
            <w:pPr>
              <w:jc w:val="center"/>
            </w:pPr>
            <w:r>
              <w:t>0x00000000</w:t>
            </w:r>
          </w:p>
        </w:tc>
        <w:tc>
          <w:tcPr>
            <w:tcW w:w="1377" w:type="dxa"/>
          </w:tcPr>
          <w:p w14:paraId="63EFB7DE" w14:textId="2C4370E0" w:rsidR="007617D6" w:rsidRDefault="00F7066E" w:rsidP="00C579D3">
            <w:pPr>
              <w:jc w:val="center"/>
            </w:pPr>
            <w:r>
              <w:t>-</w:t>
            </w:r>
          </w:p>
        </w:tc>
      </w:tr>
      <w:tr w:rsidR="001202E0" w14:paraId="4B734535" w14:textId="77777777" w:rsidTr="007617D6">
        <w:tc>
          <w:tcPr>
            <w:tcW w:w="988" w:type="dxa"/>
          </w:tcPr>
          <w:p w14:paraId="51CDB23B" w14:textId="46A755CD" w:rsidR="007617D6" w:rsidRDefault="00C579D3" w:rsidP="00C579D3">
            <w:pPr>
              <w:jc w:val="center"/>
            </w:pPr>
            <w:r>
              <w:t xml:space="preserve">Reg2_ </w:t>
            </w:r>
            <w:proofErr w:type="spellStart"/>
            <w:r>
              <w:t>Dut_SP</w:t>
            </w:r>
            <w:proofErr w:type="spellEnd"/>
          </w:p>
        </w:tc>
        <w:tc>
          <w:tcPr>
            <w:tcW w:w="850" w:type="dxa"/>
          </w:tcPr>
          <w:p w14:paraId="5B3B6490" w14:textId="0F5E53A6" w:rsidR="007617D6" w:rsidRDefault="00C579D3" w:rsidP="00C579D3">
            <w:pPr>
              <w:jc w:val="center"/>
            </w:pPr>
            <w:r>
              <w:t>r/w</w:t>
            </w:r>
          </w:p>
        </w:tc>
        <w:tc>
          <w:tcPr>
            <w:tcW w:w="2294" w:type="dxa"/>
          </w:tcPr>
          <w:p w14:paraId="108DCE11" w14:textId="700C159F" w:rsidR="007617D6" w:rsidRDefault="0023399F" w:rsidP="00C579D3">
            <w:pPr>
              <w:jc w:val="center"/>
            </w:pPr>
            <w:r>
              <w:t>0x08</w:t>
            </w:r>
          </w:p>
        </w:tc>
        <w:tc>
          <w:tcPr>
            <w:tcW w:w="1362" w:type="dxa"/>
          </w:tcPr>
          <w:p w14:paraId="2B272F47" w14:textId="5042DF9E" w:rsidR="007617D6" w:rsidRDefault="0023399F" w:rsidP="00C579D3">
            <w:pPr>
              <w:jc w:val="center"/>
            </w:pPr>
            <w:r>
              <w:t>00001000</w:t>
            </w:r>
          </w:p>
        </w:tc>
        <w:tc>
          <w:tcPr>
            <w:tcW w:w="921" w:type="dxa"/>
          </w:tcPr>
          <w:p w14:paraId="194D8D1D" w14:textId="420D6911" w:rsidR="007617D6" w:rsidRDefault="001202E0" w:rsidP="00C579D3">
            <w:pPr>
              <w:jc w:val="center"/>
            </w:pPr>
            <w:r>
              <w:t>0x00000000</w:t>
            </w:r>
          </w:p>
        </w:tc>
        <w:tc>
          <w:tcPr>
            <w:tcW w:w="1377" w:type="dxa"/>
          </w:tcPr>
          <w:p w14:paraId="4F2B4E9A" w14:textId="324E161F" w:rsidR="007617D6" w:rsidRDefault="00F7066E" w:rsidP="00C579D3">
            <w:pPr>
              <w:jc w:val="center"/>
            </w:pPr>
            <w:r>
              <w:t>-</w:t>
            </w:r>
          </w:p>
        </w:tc>
      </w:tr>
      <w:tr w:rsidR="001202E0" w14:paraId="43F9996F" w14:textId="77777777" w:rsidTr="007617D6">
        <w:tc>
          <w:tcPr>
            <w:tcW w:w="988" w:type="dxa"/>
          </w:tcPr>
          <w:p w14:paraId="2032E53D" w14:textId="5D91E5ED" w:rsidR="007617D6" w:rsidRDefault="00C579D3" w:rsidP="00C579D3">
            <w:pPr>
              <w:jc w:val="center"/>
            </w:pPr>
            <w:r>
              <w:t>Reg3_Hor_AntH</w:t>
            </w:r>
          </w:p>
        </w:tc>
        <w:tc>
          <w:tcPr>
            <w:tcW w:w="850" w:type="dxa"/>
          </w:tcPr>
          <w:p w14:paraId="5B91069D" w14:textId="24EF0F26" w:rsidR="007617D6" w:rsidRDefault="00C579D3" w:rsidP="00C579D3">
            <w:pPr>
              <w:jc w:val="center"/>
            </w:pPr>
            <w:r>
              <w:t>r/w</w:t>
            </w:r>
          </w:p>
        </w:tc>
        <w:tc>
          <w:tcPr>
            <w:tcW w:w="2294" w:type="dxa"/>
          </w:tcPr>
          <w:p w14:paraId="65B78A60" w14:textId="15777B7B" w:rsidR="007617D6" w:rsidRDefault="0023399F" w:rsidP="00C579D3">
            <w:pPr>
              <w:jc w:val="center"/>
            </w:pPr>
            <w:r>
              <w:t>0x0C</w:t>
            </w:r>
          </w:p>
        </w:tc>
        <w:tc>
          <w:tcPr>
            <w:tcW w:w="1362" w:type="dxa"/>
          </w:tcPr>
          <w:p w14:paraId="4D4480CE" w14:textId="4D9657A4" w:rsidR="007617D6" w:rsidRDefault="0023399F" w:rsidP="00C579D3">
            <w:pPr>
              <w:jc w:val="center"/>
            </w:pPr>
            <w:r>
              <w:t>00001100</w:t>
            </w:r>
          </w:p>
        </w:tc>
        <w:tc>
          <w:tcPr>
            <w:tcW w:w="921" w:type="dxa"/>
          </w:tcPr>
          <w:p w14:paraId="580E494F" w14:textId="7237A64A" w:rsidR="007617D6" w:rsidRDefault="001202E0" w:rsidP="00C579D3">
            <w:pPr>
              <w:jc w:val="center"/>
            </w:pPr>
            <w:r>
              <w:t>0x000</w:t>
            </w:r>
            <w:r w:rsidR="00152E62">
              <w:t>00000</w:t>
            </w:r>
          </w:p>
        </w:tc>
        <w:tc>
          <w:tcPr>
            <w:tcW w:w="1377" w:type="dxa"/>
          </w:tcPr>
          <w:p w14:paraId="371F39CF" w14:textId="78B36771" w:rsidR="007617D6" w:rsidRDefault="00F7066E" w:rsidP="00C579D3">
            <w:pPr>
              <w:jc w:val="center"/>
            </w:pPr>
            <w:r>
              <w:t>-</w:t>
            </w:r>
          </w:p>
        </w:tc>
      </w:tr>
      <w:tr w:rsidR="001202E0" w14:paraId="2D810AB1" w14:textId="77777777" w:rsidTr="007617D6">
        <w:tc>
          <w:tcPr>
            <w:tcW w:w="988" w:type="dxa"/>
          </w:tcPr>
          <w:p w14:paraId="59800BFE" w14:textId="53909F55" w:rsidR="007617D6" w:rsidRDefault="00C579D3" w:rsidP="00C579D3">
            <w:pPr>
              <w:jc w:val="center"/>
            </w:pPr>
            <w:r>
              <w:t>Reg4_InVel</w:t>
            </w:r>
          </w:p>
        </w:tc>
        <w:tc>
          <w:tcPr>
            <w:tcW w:w="850" w:type="dxa"/>
          </w:tcPr>
          <w:p w14:paraId="2058F2DB" w14:textId="62AEE2E8" w:rsidR="007617D6" w:rsidRDefault="00C579D3" w:rsidP="00C579D3">
            <w:pPr>
              <w:jc w:val="center"/>
            </w:pPr>
            <w:r>
              <w:t>r</w:t>
            </w:r>
          </w:p>
        </w:tc>
        <w:tc>
          <w:tcPr>
            <w:tcW w:w="2294" w:type="dxa"/>
          </w:tcPr>
          <w:p w14:paraId="0F697E66" w14:textId="54D78A24" w:rsidR="007617D6" w:rsidRDefault="0023399F" w:rsidP="00C579D3">
            <w:pPr>
              <w:jc w:val="center"/>
            </w:pPr>
            <w:r>
              <w:t>0x10</w:t>
            </w:r>
          </w:p>
        </w:tc>
        <w:tc>
          <w:tcPr>
            <w:tcW w:w="1362" w:type="dxa"/>
          </w:tcPr>
          <w:p w14:paraId="5D22C36E" w14:textId="1EA6C55F" w:rsidR="007617D6" w:rsidRDefault="0023399F" w:rsidP="00C579D3">
            <w:pPr>
              <w:jc w:val="center"/>
            </w:pPr>
            <w:r>
              <w:t>1000</w:t>
            </w:r>
            <w:r w:rsidR="001202E0">
              <w:t>0000</w:t>
            </w:r>
          </w:p>
        </w:tc>
        <w:tc>
          <w:tcPr>
            <w:tcW w:w="921" w:type="dxa"/>
          </w:tcPr>
          <w:p w14:paraId="19B02B87" w14:textId="4817C341" w:rsidR="007617D6" w:rsidRDefault="001202E0" w:rsidP="00C579D3">
            <w:pPr>
              <w:jc w:val="center"/>
            </w:pPr>
            <w:r>
              <w:t>0x000</w:t>
            </w:r>
            <w:r w:rsidR="00CD5FD8">
              <w:t>00000</w:t>
            </w:r>
          </w:p>
        </w:tc>
        <w:tc>
          <w:tcPr>
            <w:tcW w:w="1377" w:type="dxa"/>
          </w:tcPr>
          <w:p w14:paraId="1682A859" w14:textId="1594657F" w:rsidR="007617D6" w:rsidRDefault="00F7066E" w:rsidP="00C579D3">
            <w:pPr>
              <w:jc w:val="center"/>
            </w:pPr>
            <w:r>
              <w:t>-</w:t>
            </w:r>
          </w:p>
        </w:tc>
      </w:tr>
      <w:tr w:rsidR="001202E0" w14:paraId="1DB458B2" w14:textId="77777777" w:rsidTr="007617D6">
        <w:tc>
          <w:tcPr>
            <w:tcW w:w="988" w:type="dxa"/>
          </w:tcPr>
          <w:p w14:paraId="4A83F028" w14:textId="2E8383A1" w:rsidR="007617D6" w:rsidRDefault="00C579D3" w:rsidP="00C579D3">
            <w:pPr>
              <w:jc w:val="center"/>
            </w:pPr>
            <w:r>
              <w:t>Reg5_OutVel</w:t>
            </w:r>
          </w:p>
        </w:tc>
        <w:tc>
          <w:tcPr>
            <w:tcW w:w="850" w:type="dxa"/>
          </w:tcPr>
          <w:p w14:paraId="42A10FCA" w14:textId="6AA8496E" w:rsidR="007617D6" w:rsidRDefault="00C579D3" w:rsidP="00C579D3">
            <w:pPr>
              <w:jc w:val="center"/>
            </w:pPr>
            <w:r>
              <w:t>r/w</w:t>
            </w:r>
          </w:p>
        </w:tc>
        <w:tc>
          <w:tcPr>
            <w:tcW w:w="2294" w:type="dxa"/>
          </w:tcPr>
          <w:p w14:paraId="37E78962" w14:textId="41704299" w:rsidR="007617D6" w:rsidRDefault="0023399F" w:rsidP="00C579D3">
            <w:pPr>
              <w:jc w:val="center"/>
            </w:pPr>
            <w:r>
              <w:t>0x14</w:t>
            </w:r>
          </w:p>
        </w:tc>
        <w:tc>
          <w:tcPr>
            <w:tcW w:w="1362" w:type="dxa"/>
          </w:tcPr>
          <w:p w14:paraId="488E35A4" w14:textId="7BCC73C6" w:rsidR="007617D6" w:rsidRDefault="001202E0" w:rsidP="00C579D3">
            <w:pPr>
              <w:jc w:val="center"/>
            </w:pPr>
            <w:r>
              <w:t>10000100</w:t>
            </w:r>
          </w:p>
        </w:tc>
        <w:tc>
          <w:tcPr>
            <w:tcW w:w="921" w:type="dxa"/>
          </w:tcPr>
          <w:p w14:paraId="12ACA188" w14:textId="60A4ECE9" w:rsidR="007617D6" w:rsidRDefault="001202E0" w:rsidP="00C579D3">
            <w:pPr>
              <w:jc w:val="center"/>
            </w:pPr>
            <w:r>
              <w:t>0x00000000</w:t>
            </w:r>
          </w:p>
        </w:tc>
        <w:tc>
          <w:tcPr>
            <w:tcW w:w="1377" w:type="dxa"/>
          </w:tcPr>
          <w:p w14:paraId="03BDA6CA" w14:textId="79066DF5" w:rsidR="007617D6" w:rsidRDefault="00F7066E" w:rsidP="00C579D3">
            <w:pPr>
              <w:jc w:val="center"/>
            </w:pPr>
            <w:r>
              <w:t>-</w:t>
            </w:r>
          </w:p>
        </w:tc>
      </w:tr>
    </w:tbl>
    <w:p w14:paraId="540417B6" w14:textId="77777777" w:rsidR="007617D6" w:rsidRDefault="007617D6" w:rsidP="00B65C8C"/>
    <w:p w14:paraId="474D988D" w14:textId="3B03BCD4" w:rsidR="00B1367A" w:rsidRDefault="001202E0" w:rsidP="00B65C8C">
      <w:proofErr w:type="spellStart"/>
      <w:r>
        <w:t>Descripcion</w:t>
      </w:r>
      <w:proofErr w:type="spellEnd"/>
      <w:r>
        <w:t xml:space="preserve"> de registros.</w:t>
      </w:r>
      <w:r>
        <w:br/>
      </w:r>
    </w:p>
    <w:p w14:paraId="196FE0F7" w14:textId="76699282" w:rsidR="001202E0" w:rsidRDefault="001202E0" w:rsidP="00B65C8C">
      <w:r>
        <w:t xml:space="preserve">Dependiendo del modo de funcionamiento escogido los registros pueden variar en </w:t>
      </w:r>
      <w:r w:rsidR="00667CCD">
        <w:t xml:space="preserve">su </w:t>
      </w:r>
      <w:r>
        <w:t>funcionalidad interna.</w:t>
      </w:r>
    </w:p>
    <w:p w14:paraId="671B35E5" w14:textId="2A96C906" w:rsidR="001202E0" w:rsidRDefault="001202E0" w:rsidP="00B65C8C">
      <w:pPr>
        <w:rPr>
          <w:b/>
          <w:bCs/>
        </w:rPr>
      </w:pPr>
      <w:r w:rsidRPr="001202E0">
        <w:rPr>
          <w:b/>
          <w:bCs/>
        </w:rPr>
        <w:t>Reg0_Star_Stp</w:t>
      </w:r>
    </w:p>
    <w:p w14:paraId="75AAAB77" w14:textId="448E51AD" w:rsidR="00F75EB9" w:rsidRPr="00F75EB9" w:rsidRDefault="00F75EB9" w:rsidP="00B65C8C">
      <w:r>
        <w:t>Registro</w:t>
      </w:r>
      <w:r w:rsidR="000F2868">
        <w:t xml:space="preserve"> de </w:t>
      </w:r>
      <w:proofErr w:type="spellStart"/>
      <w:r w:rsidR="000F2868">
        <w:t>Start</w:t>
      </w:r>
      <w:proofErr w:type="spellEnd"/>
      <w:r w:rsidR="000F2868">
        <w:t xml:space="preserve"> Stop</w:t>
      </w:r>
      <w:r>
        <w:t xml:space="preserve"> dedicado a gestionar el encendido o apagado </w:t>
      </w:r>
      <w:r w:rsidR="000F2868">
        <w:t>(r/w)</w:t>
      </w:r>
      <w:r>
        <w:t>.</w:t>
      </w:r>
    </w:p>
    <w:tbl>
      <w:tblPr>
        <w:tblStyle w:val="Tablaconcuadrcula"/>
        <w:tblW w:w="0" w:type="auto"/>
        <w:tblLook w:val="04A0" w:firstRow="1" w:lastRow="0" w:firstColumn="1" w:lastColumn="0" w:noHBand="0" w:noVBand="1"/>
      </w:tblPr>
      <w:tblGrid>
        <w:gridCol w:w="8494"/>
      </w:tblGrid>
      <w:tr w:rsidR="00F75EB9" w:rsidRPr="000F2868" w14:paraId="67A0391A" w14:textId="77777777" w:rsidTr="00F75EB9">
        <w:tc>
          <w:tcPr>
            <w:tcW w:w="8494" w:type="dxa"/>
          </w:tcPr>
          <w:p w14:paraId="2BDA0FE3" w14:textId="45A62FAC" w:rsidR="00F75EB9" w:rsidRPr="000F2868" w:rsidRDefault="00F75EB9" w:rsidP="00F75EB9">
            <w:pPr>
              <w:jc w:val="center"/>
              <w:rPr>
                <w:sz w:val="20"/>
                <w:szCs w:val="20"/>
              </w:rPr>
            </w:pPr>
            <w:proofErr w:type="spellStart"/>
            <w:r w:rsidRPr="000F2868">
              <w:rPr>
                <w:sz w:val="20"/>
                <w:szCs w:val="20"/>
              </w:rPr>
              <w:t>Star_Stp</w:t>
            </w:r>
            <w:proofErr w:type="spellEnd"/>
          </w:p>
        </w:tc>
      </w:tr>
    </w:tbl>
    <w:p w14:paraId="42B1E00C" w14:textId="0F657A6D" w:rsidR="00B65C8C" w:rsidRPr="000F2868" w:rsidRDefault="00B65C8C" w:rsidP="00B65C8C">
      <w:pPr>
        <w:rPr>
          <w:sz w:val="20"/>
          <w:szCs w:val="20"/>
        </w:rPr>
      </w:pPr>
    </w:p>
    <w:tbl>
      <w:tblPr>
        <w:tblStyle w:val="Tablaconcuadrcula"/>
        <w:tblW w:w="0" w:type="auto"/>
        <w:tblLook w:val="04A0" w:firstRow="1" w:lastRow="0" w:firstColumn="1" w:lastColumn="0" w:noHBand="0" w:noVBand="1"/>
      </w:tblPr>
      <w:tblGrid>
        <w:gridCol w:w="1413"/>
        <w:gridCol w:w="7081"/>
      </w:tblGrid>
      <w:tr w:rsidR="00F75EB9" w:rsidRPr="000F2868" w14:paraId="0892679B" w14:textId="77777777" w:rsidTr="00376BFF">
        <w:trPr>
          <w:trHeight w:val="861"/>
        </w:trPr>
        <w:tc>
          <w:tcPr>
            <w:tcW w:w="1413" w:type="dxa"/>
          </w:tcPr>
          <w:p w14:paraId="63ED40AA" w14:textId="5973AD55" w:rsidR="00F75EB9" w:rsidRPr="000F2868" w:rsidRDefault="00F75EB9" w:rsidP="00B65C8C">
            <w:pPr>
              <w:rPr>
                <w:sz w:val="20"/>
                <w:szCs w:val="20"/>
              </w:rPr>
            </w:pPr>
            <w:proofErr w:type="spellStart"/>
            <w:r w:rsidRPr="000F2868">
              <w:rPr>
                <w:sz w:val="20"/>
                <w:szCs w:val="20"/>
              </w:rPr>
              <w:t>Star_Stp</w:t>
            </w:r>
            <w:proofErr w:type="spellEnd"/>
            <w:r w:rsidR="00861E4E" w:rsidRPr="000F2868">
              <w:rPr>
                <w:sz w:val="20"/>
                <w:szCs w:val="20"/>
              </w:rPr>
              <w:t xml:space="preserve"> </w:t>
            </w:r>
            <w:r w:rsidR="00861E4E" w:rsidRPr="00BB162D">
              <w:rPr>
                <w:sz w:val="18"/>
                <w:szCs w:val="18"/>
              </w:rPr>
              <w:t>[31-0]</w:t>
            </w:r>
          </w:p>
        </w:tc>
        <w:tc>
          <w:tcPr>
            <w:tcW w:w="7081" w:type="dxa"/>
          </w:tcPr>
          <w:p w14:paraId="55E49547" w14:textId="4A119CF4" w:rsidR="00F75EB9" w:rsidRPr="000F2868" w:rsidRDefault="00861E4E" w:rsidP="00B65C8C">
            <w:pPr>
              <w:rPr>
                <w:sz w:val="20"/>
                <w:szCs w:val="20"/>
              </w:rPr>
            </w:pPr>
            <w:r w:rsidRPr="000F2868">
              <w:rPr>
                <w:sz w:val="20"/>
                <w:szCs w:val="20"/>
              </w:rPr>
              <w:t>Habilita</w:t>
            </w:r>
            <w:r w:rsidR="00F75EB9" w:rsidRPr="000F2868">
              <w:rPr>
                <w:sz w:val="20"/>
                <w:szCs w:val="20"/>
              </w:rPr>
              <w:t xml:space="preserve"> </w:t>
            </w:r>
            <w:proofErr w:type="spellStart"/>
            <w:r w:rsidR="00F75EB9" w:rsidRPr="000F2868">
              <w:rPr>
                <w:sz w:val="20"/>
                <w:szCs w:val="20"/>
              </w:rPr>
              <w:t>Start</w:t>
            </w:r>
            <w:proofErr w:type="spellEnd"/>
            <w:r w:rsidR="00F75EB9" w:rsidRPr="000F2868">
              <w:rPr>
                <w:sz w:val="20"/>
                <w:szCs w:val="20"/>
              </w:rPr>
              <w:t>/Stop, permite encender o apagar el módulo de control sin utilizar el RESET general.</w:t>
            </w:r>
          </w:p>
          <w:p w14:paraId="1FD6A55B" w14:textId="4AF49CCF" w:rsidR="00F75EB9" w:rsidRPr="000F2868" w:rsidRDefault="00F75EB9" w:rsidP="00B65C8C">
            <w:pPr>
              <w:rPr>
                <w:sz w:val="20"/>
                <w:szCs w:val="20"/>
              </w:rPr>
            </w:pPr>
            <w:r w:rsidRPr="000F2868">
              <w:rPr>
                <w:sz w:val="20"/>
                <w:szCs w:val="20"/>
              </w:rPr>
              <w:t xml:space="preserve">(0x00000000: Stop; 0xFFFFFFFF: </w:t>
            </w:r>
            <w:proofErr w:type="spellStart"/>
            <w:r w:rsidRPr="000F2868">
              <w:rPr>
                <w:sz w:val="20"/>
                <w:szCs w:val="20"/>
              </w:rPr>
              <w:t>Start</w:t>
            </w:r>
            <w:proofErr w:type="spellEnd"/>
            <w:r w:rsidRPr="000F2868">
              <w:rPr>
                <w:sz w:val="20"/>
                <w:szCs w:val="20"/>
              </w:rPr>
              <w:t>). Si no se introduce la combinación correcta por defecto se activa el Stop.</w:t>
            </w:r>
            <w:r w:rsidR="00E86BC1">
              <w:rPr>
                <w:sz w:val="20"/>
                <w:szCs w:val="20"/>
              </w:rPr>
              <w:br/>
              <w:t>Valor por defecto: 0x00000000.</w:t>
            </w:r>
          </w:p>
        </w:tc>
      </w:tr>
    </w:tbl>
    <w:p w14:paraId="43166D35" w14:textId="233FFE6E" w:rsidR="00F75EB9" w:rsidRDefault="00F75EB9" w:rsidP="00B65C8C"/>
    <w:p w14:paraId="69108FA9" w14:textId="22E04512" w:rsidR="006A6FA2" w:rsidRDefault="006A6FA2" w:rsidP="00B65C8C">
      <w:pPr>
        <w:rPr>
          <w:b/>
          <w:bCs/>
        </w:rPr>
      </w:pPr>
      <w:r w:rsidRPr="006A6FA2">
        <w:rPr>
          <w:b/>
          <w:bCs/>
        </w:rPr>
        <w:t>Reg1_Const</w:t>
      </w:r>
    </w:p>
    <w:p w14:paraId="10C69A9C" w14:textId="73395266" w:rsidR="009810C3" w:rsidRDefault="009810C3" w:rsidP="00B65C8C">
      <w:pPr>
        <w:rPr>
          <w:b/>
          <w:bCs/>
        </w:rPr>
      </w:pPr>
      <w:r>
        <w:rPr>
          <w:b/>
          <w:bCs/>
        </w:rPr>
        <w:t>Modo Controlador</w:t>
      </w:r>
    </w:p>
    <w:p w14:paraId="0532F8E2" w14:textId="7BB55E2A" w:rsidR="006A6FA2" w:rsidRPr="006A6FA2" w:rsidRDefault="006A6FA2" w:rsidP="00B65C8C">
      <w:r>
        <w:t xml:space="preserve">Registro </w:t>
      </w:r>
      <w:r w:rsidR="000F2868">
        <w:t xml:space="preserve">de Constantes </w:t>
      </w:r>
      <w:r>
        <w:t xml:space="preserve">dedicado a gestionar la configuración desde </w:t>
      </w:r>
      <w:r w:rsidR="00CD5FD8">
        <w:t>SW/HW</w:t>
      </w:r>
      <w:r>
        <w:t xml:space="preserve"> de las constantes del controlador PI</w:t>
      </w:r>
      <w:r w:rsidR="000F2868">
        <w:t xml:space="preserve"> (r/w)</w:t>
      </w:r>
      <w:r>
        <w:t>.</w:t>
      </w:r>
    </w:p>
    <w:tbl>
      <w:tblPr>
        <w:tblStyle w:val="Tablaconcuadrcula"/>
        <w:tblW w:w="0" w:type="auto"/>
        <w:tblLook w:val="04A0" w:firstRow="1" w:lastRow="0" w:firstColumn="1" w:lastColumn="0" w:noHBand="0" w:noVBand="1"/>
      </w:tblPr>
      <w:tblGrid>
        <w:gridCol w:w="807"/>
        <w:gridCol w:w="748"/>
        <w:gridCol w:w="2840"/>
        <w:gridCol w:w="2049"/>
        <w:gridCol w:w="2050"/>
      </w:tblGrid>
      <w:tr w:rsidR="006A6FA2" w:rsidRPr="000F2868" w14:paraId="009E746F" w14:textId="77777777" w:rsidTr="006A6FA2">
        <w:tc>
          <w:tcPr>
            <w:tcW w:w="807" w:type="dxa"/>
          </w:tcPr>
          <w:p w14:paraId="21F0F36D" w14:textId="4AC58A9B" w:rsidR="006A6FA2" w:rsidRPr="000F2868" w:rsidRDefault="006A6FA2" w:rsidP="006A6FA2">
            <w:pPr>
              <w:jc w:val="center"/>
              <w:rPr>
                <w:sz w:val="20"/>
                <w:szCs w:val="20"/>
              </w:rPr>
            </w:pPr>
            <w:proofErr w:type="spellStart"/>
            <w:r w:rsidRPr="000F2868">
              <w:rPr>
                <w:sz w:val="20"/>
                <w:szCs w:val="20"/>
              </w:rPr>
              <w:t>FlagKp</w:t>
            </w:r>
            <w:proofErr w:type="spellEnd"/>
          </w:p>
        </w:tc>
        <w:tc>
          <w:tcPr>
            <w:tcW w:w="748" w:type="dxa"/>
          </w:tcPr>
          <w:p w14:paraId="34F89FCC" w14:textId="7EC26026" w:rsidR="006A6FA2" w:rsidRPr="000F2868" w:rsidRDefault="006A6FA2" w:rsidP="006A6FA2">
            <w:pPr>
              <w:tabs>
                <w:tab w:val="left" w:pos="250"/>
              </w:tabs>
              <w:jc w:val="center"/>
              <w:rPr>
                <w:sz w:val="20"/>
                <w:szCs w:val="20"/>
              </w:rPr>
            </w:pPr>
            <w:proofErr w:type="spellStart"/>
            <w:r w:rsidRPr="000F2868">
              <w:rPr>
                <w:sz w:val="20"/>
                <w:szCs w:val="20"/>
              </w:rPr>
              <w:t>FlagKi</w:t>
            </w:r>
            <w:proofErr w:type="spellEnd"/>
          </w:p>
        </w:tc>
        <w:tc>
          <w:tcPr>
            <w:tcW w:w="2840" w:type="dxa"/>
          </w:tcPr>
          <w:p w14:paraId="33B76607" w14:textId="5E4B760C" w:rsidR="006A6FA2" w:rsidRPr="000F2868" w:rsidRDefault="006A6FA2" w:rsidP="006A6FA2">
            <w:pPr>
              <w:tabs>
                <w:tab w:val="left" w:pos="250"/>
              </w:tabs>
              <w:rPr>
                <w:sz w:val="20"/>
                <w:szCs w:val="20"/>
              </w:rPr>
            </w:pPr>
            <w:r w:rsidRPr="000F2868">
              <w:rPr>
                <w:sz w:val="20"/>
                <w:szCs w:val="20"/>
              </w:rPr>
              <w:t>------------------------------------</w:t>
            </w:r>
          </w:p>
        </w:tc>
        <w:tc>
          <w:tcPr>
            <w:tcW w:w="2049" w:type="dxa"/>
          </w:tcPr>
          <w:p w14:paraId="1DD1F4AF" w14:textId="7144B044" w:rsidR="006A6FA2" w:rsidRPr="000F2868" w:rsidRDefault="006A6FA2" w:rsidP="00412489">
            <w:pPr>
              <w:jc w:val="center"/>
              <w:rPr>
                <w:sz w:val="20"/>
                <w:szCs w:val="20"/>
              </w:rPr>
            </w:pPr>
            <w:r w:rsidRPr="000F2868">
              <w:rPr>
                <w:sz w:val="20"/>
                <w:szCs w:val="20"/>
              </w:rPr>
              <w:t>KP</w:t>
            </w:r>
          </w:p>
        </w:tc>
        <w:tc>
          <w:tcPr>
            <w:tcW w:w="2050" w:type="dxa"/>
          </w:tcPr>
          <w:p w14:paraId="18E4124B" w14:textId="5552DBCA" w:rsidR="006A6FA2" w:rsidRPr="000F2868" w:rsidRDefault="006A6FA2" w:rsidP="00412489">
            <w:pPr>
              <w:jc w:val="center"/>
              <w:rPr>
                <w:sz w:val="20"/>
                <w:szCs w:val="20"/>
              </w:rPr>
            </w:pPr>
            <w:r w:rsidRPr="000F2868">
              <w:rPr>
                <w:sz w:val="20"/>
                <w:szCs w:val="20"/>
              </w:rPr>
              <w:t>KI</w:t>
            </w:r>
          </w:p>
        </w:tc>
      </w:tr>
    </w:tbl>
    <w:p w14:paraId="59E567BE" w14:textId="77777777" w:rsidR="006A6FA2" w:rsidRPr="000F2868" w:rsidRDefault="006A6FA2" w:rsidP="006A6FA2">
      <w:pPr>
        <w:rPr>
          <w:sz w:val="20"/>
          <w:szCs w:val="20"/>
        </w:rPr>
      </w:pPr>
    </w:p>
    <w:tbl>
      <w:tblPr>
        <w:tblStyle w:val="Tablaconcuadrcula"/>
        <w:tblW w:w="0" w:type="auto"/>
        <w:tblLook w:val="04A0" w:firstRow="1" w:lastRow="0" w:firstColumn="1" w:lastColumn="0" w:noHBand="0" w:noVBand="1"/>
      </w:tblPr>
      <w:tblGrid>
        <w:gridCol w:w="1413"/>
        <w:gridCol w:w="7081"/>
      </w:tblGrid>
      <w:tr w:rsidR="00861E4E" w:rsidRPr="000F2868" w14:paraId="7B21B106" w14:textId="77777777" w:rsidTr="00376BFF">
        <w:tc>
          <w:tcPr>
            <w:tcW w:w="1413" w:type="dxa"/>
          </w:tcPr>
          <w:p w14:paraId="6F888692" w14:textId="0842DB82" w:rsidR="00861E4E" w:rsidRPr="000F2868" w:rsidRDefault="00861E4E" w:rsidP="00B65C8C">
            <w:pPr>
              <w:rPr>
                <w:sz w:val="20"/>
                <w:szCs w:val="20"/>
              </w:rPr>
            </w:pPr>
            <w:proofErr w:type="spellStart"/>
            <w:r w:rsidRPr="000F2868">
              <w:rPr>
                <w:sz w:val="20"/>
                <w:szCs w:val="20"/>
              </w:rPr>
              <w:t>FlagKp</w:t>
            </w:r>
            <w:proofErr w:type="spellEnd"/>
          </w:p>
        </w:tc>
        <w:tc>
          <w:tcPr>
            <w:tcW w:w="7081" w:type="dxa"/>
          </w:tcPr>
          <w:p w14:paraId="6C455905" w14:textId="77777777" w:rsidR="00FE3A09" w:rsidRDefault="00861E4E" w:rsidP="00B65C8C">
            <w:pPr>
              <w:rPr>
                <w:sz w:val="20"/>
                <w:szCs w:val="20"/>
              </w:rPr>
            </w:pPr>
            <w:r w:rsidRPr="000F2868">
              <w:rPr>
                <w:sz w:val="20"/>
                <w:szCs w:val="20"/>
              </w:rPr>
              <w:t>Habilita el uso de la constante KP [7:0] para ser usada por el controlador.</w:t>
            </w:r>
            <w:r w:rsidR="001A3263">
              <w:rPr>
                <w:sz w:val="20"/>
                <w:szCs w:val="20"/>
              </w:rPr>
              <w:t xml:space="preserve"> </w:t>
            </w:r>
          </w:p>
          <w:p w14:paraId="639F8E44" w14:textId="2231D1AB" w:rsidR="00861E4E" w:rsidRPr="000F2868" w:rsidRDefault="001A3263" w:rsidP="00B65C8C">
            <w:pPr>
              <w:rPr>
                <w:sz w:val="20"/>
                <w:szCs w:val="20"/>
              </w:rPr>
            </w:pPr>
            <w:r>
              <w:rPr>
                <w:sz w:val="20"/>
                <w:szCs w:val="20"/>
              </w:rPr>
              <w:t>Valor por defecto: 0.</w:t>
            </w:r>
          </w:p>
        </w:tc>
      </w:tr>
      <w:tr w:rsidR="00861E4E" w:rsidRPr="000F2868" w14:paraId="2F6DA2AB" w14:textId="77777777" w:rsidTr="00376BFF">
        <w:tc>
          <w:tcPr>
            <w:tcW w:w="1413" w:type="dxa"/>
          </w:tcPr>
          <w:p w14:paraId="569129B7" w14:textId="3EA35CA8" w:rsidR="00861E4E" w:rsidRPr="000F2868" w:rsidRDefault="00861E4E" w:rsidP="00B65C8C">
            <w:pPr>
              <w:rPr>
                <w:sz w:val="20"/>
                <w:szCs w:val="20"/>
              </w:rPr>
            </w:pPr>
            <w:proofErr w:type="spellStart"/>
            <w:r w:rsidRPr="000F2868">
              <w:rPr>
                <w:sz w:val="20"/>
                <w:szCs w:val="20"/>
              </w:rPr>
              <w:t>FlagKi</w:t>
            </w:r>
            <w:proofErr w:type="spellEnd"/>
          </w:p>
        </w:tc>
        <w:tc>
          <w:tcPr>
            <w:tcW w:w="7081" w:type="dxa"/>
          </w:tcPr>
          <w:p w14:paraId="15B7125D" w14:textId="77777777" w:rsidR="00FE3A09" w:rsidRDefault="00861E4E" w:rsidP="00B65C8C">
            <w:pPr>
              <w:rPr>
                <w:sz w:val="20"/>
                <w:szCs w:val="20"/>
              </w:rPr>
            </w:pPr>
            <w:r w:rsidRPr="000F2868">
              <w:rPr>
                <w:sz w:val="20"/>
                <w:szCs w:val="20"/>
              </w:rPr>
              <w:t>Habilita el uso de la constante KI [7:0] para ser usada por el controlador.</w:t>
            </w:r>
            <w:r w:rsidR="001A3263">
              <w:rPr>
                <w:sz w:val="20"/>
                <w:szCs w:val="20"/>
              </w:rPr>
              <w:t xml:space="preserve"> </w:t>
            </w:r>
          </w:p>
          <w:p w14:paraId="19FA391C" w14:textId="3B751518" w:rsidR="00861E4E" w:rsidRPr="000F2868" w:rsidRDefault="001A3263" w:rsidP="00B65C8C">
            <w:pPr>
              <w:rPr>
                <w:sz w:val="20"/>
                <w:szCs w:val="20"/>
              </w:rPr>
            </w:pPr>
            <w:r>
              <w:rPr>
                <w:sz w:val="20"/>
                <w:szCs w:val="20"/>
              </w:rPr>
              <w:t>Valor por defecto: 0.</w:t>
            </w:r>
          </w:p>
        </w:tc>
      </w:tr>
      <w:tr w:rsidR="00861E4E" w:rsidRPr="000F2868" w14:paraId="03DA768B" w14:textId="77777777" w:rsidTr="00376BFF">
        <w:tc>
          <w:tcPr>
            <w:tcW w:w="1413" w:type="dxa"/>
          </w:tcPr>
          <w:p w14:paraId="1C063624" w14:textId="2F0AB6EF" w:rsidR="00861E4E" w:rsidRPr="000F2868" w:rsidRDefault="00861E4E" w:rsidP="00B65C8C">
            <w:pPr>
              <w:rPr>
                <w:sz w:val="20"/>
                <w:szCs w:val="20"/>
              </w:rPr>
            </w:pPr>
            <w:r w:rsidRPr="000F2868">
              <w:rPr>
                <w:sz w:val="20"/>
                <w:szCs w:val="20"/>
              </w:rPr>
              <w:t xml:space="preserve">-------- </w:t>
            </w:r>
          </w:p>
        </w:tc>
        <w:tc>
          <w:tcPr>
            <w:tcW w:w="7081" w:type="dxa"/>
          </w:tcPr>
          <w:p w14:paraId="3557C983" w14:textId="395C8875" w:rsidR="00861E4E" w:rsidRPr="000F2868" w:rsidRDefault="00861E4E" w:rsidP="00B65C8C">
            <w:pPr>
              <w:rPr>
                <w:sz w:val="20"/>
                <w:szCs w:val="20"/>
              </w:rPr>
            </w:pPr>
            <w:r w:rsidRPr="000F2868">
              <w:rPr>
                <w:sz w:val="20"/>
                <w:szCs w:val="20"/>
              </w:rPr>
              <w:t>Espacio sin uso.</w:t>
            </w:r>
          </w:p>
        </w:tc>
      </w:tr>
      <w:tr w:rsidR="00861E4E" w:rsidRPr="000F2868" w14:paraId="6D18530E" w14:textId="77777777" w:rsidTr="00376BFF">
        <w:tc>
          <w:tcPr>
            <w:tcW w:w="1413" w:type="dxa"/>
          </w:tcPr>
          <w:p w14:paraId="6F025EB4" w14:textId="4E16E7F2" w:rsidR="00861E4E" w:rsidRPr="000F2868" w:rsidRDefault="00861E4E" w:rsidP="00B65C8C">
            <w:pPr>
              <w:rPr>
                <w:sz w:val="20"/>
                <w:szCs w:val="20"/>
              </w:rPr>
            </w:pPr>
            <w:r w:rsidRPr="000F2868">
              <w:rPr>
                <w:sz w:val="20"/>
                <w:szCs w:val="20"/>
              </w:rPr>
              <w:t xml:space="preserve">KP </w:t>
            </w:r>
            <w:r w:rsidRPr="00BB162D">
              <w:rPr>
                <w:sz w:val="18"/>
                <w:szCs w:val="18"/>
              </w:rPr>
              <w:t>[7:0]</w:t>
            </w:r>
          </w:p>
        </w:tc>
        <w:tc>
          <w:tcPr>
            <w:tcW w:w="7081" w:type="dxa"/>
          </w:tcPr>
          <w:p w14:paraId="48F7FFAC" w14:textId="220E2775" w:rsidR="00861E4E" w:rsidRPr="000F2868" w:rsidRDefault="000F2868" w:rsidP="00B65C8C">
            <w:pPr>
              <w:rPr>
                <w:sz w:val="20"/>
                <w:szCs w:val="20"/>
              </w:rPr>
            </w:pPr>
            <w:r w:rsidRPr="000F2868">
              <w:rPr>
                <w:sz w:val="20"/>
                <w:szCs w:val="20"/>
              </w:rPr>
              <w:t xml:space="preserve">Constante proporcional. Se activa con </w:t>
            </w:r>
            <w:proofErr w:type="spellStart"/>
            <w:r w:rsidRPr="000F2868">
              <w:rPr>
                <w:sz w:val="20"/>
                <w:szCs w:val="20"/>
              </w:rPr>
              <w:t>FlagKp</w:t>
            </w:r>
            <w:proofErr w:type="spellEnd"/>
            <w:r w:rsidRPr="000F2868">
              <w:rPr>
                <w:sz w:val="20"/>
                <w:szCs w:val="20"/>
              </w:rPr>
              <w:t>.</w:t>
            </w:r>
            <w:r w:rsidR="001A3263">
              <w:rPr>
                <w:sz w:val="20"/>
                <w:szCs w:val="20"/>
              </w:rPr>
              <w:t xml:space="preserve"> </w:t>
            </w:r>
            <w:r w:rsidR="001A3263">
              <w:rPr>
                <w:sz w:val="20"/>
                <w:szCs w:val="20"/>
              </w:rPr>
              <w:br/>
              <w:t>Valor por defecto: 0x00.</w:t>
            </w:r>
          </w:p>
        </w:tc>
      </w:tr>
      <w:tr w:rsidR="00861E4E" w:rsidRPr="000F2868" w14:paraId="02422ECE" w14:textId="77777777" w:rsidTr="00376BFF">
        <w:tc>
          <w:tcPr>
            <w:tcW w:w="1413" w:type="dxa"/>
          </w:tcPr>
          <w:p w14:paraId="59373DAA" w14:textId="6F9FB782" w:rsidR="00861E4E" w:rsidRPr="000F2868" w:rsidRDefault="00861E4E" w:rsidP="00B65C8C">
            <w:pPr>
              <w:rPr>
                <w:sz w:val="20"/>
                <w:szCs w:val="20"/>
              </w:rPr>
            </w:pPr>
            <w:r w:rsidRPr="000F2868">
              <w:rPr>
                <w:sz w:val="20"/>
                <w:szCs w:val="20"/>
              </w:rPr>
              <w:t xml:space="preserve">KI </w:t>
            </w:r>
            <w:r w:rsidRPr="00BB162D">
              <w:rPr>
                <w:sz w:val="18"/>
                <w:szCs w:val="18"/>
              </w:rPr>
              <w:t>[7:0]</w:t>
            </w:r>
          </w:p>
        </w:tc>
        <w:tc>
          <w:tcPr>
            <w:tcW w:w="7081" w:type="dxa"/>
          </w:tcPr>
          <w:p w14:paraId="37458D15" w14:textId="72A1259B" w:rsidR="00861E4E" w:rsidRPr="000F2868" w:rsidRDefault="000F2868" w:rsidP="00B65C8C">
            <w:pPr>
              <w:rPr>
                <w:sz w:val="20"/>
                <w:szCs w:val="20"/>
              </w:rPr>
            </w:pPr>
            <w:r w:rsidRPr="000F2868">
              <w:rPr>
                <w:sz w:val="20"/>
                <w:szCs w:val="20"/>
              </w:rPr>
              <w:t xml:space="preserve">Constante integral. Se activa con </w:t>
            </w:r>
            <w:proofErr w:type="spellStart"/>
            <w:r w:rsidRPr="000F2868">
              <w:rPr>
                <w:sz w:val="20"/>
                <w:szCs w:val="20"/>
              </w:rPr>
              <w:t>FlagKi</w:t>
            </w:r>
            <w:proofErr w:type="spellEnd"/>
            <w:r w:rsidRPr="000F2868">
              <w:rPr>
                <w:sz w:val="20"/>
                <w:szCs w:val="20"/>
              </w:rPr>
              <w:t>.</w:t>
            </w:r>
            <w:r w:rsidR="001A3263">
              <w:rPr>
                <w:sz w:val="20"/>
                <w:szCs w:val="20"/>
              </w:rPr>
              <w:br/>
              <w:t>Valor por defecto: 0x00.</w:t>
            </w:r>
          </w:p>
        </w:tc>
      </w:tr>
    </w:tbl>
    <w:p w14:paraId="779076B2" w14:textId="791B0D7C" w:rsidR="006A6FA2" w:rsidRDefault="006A6FA2" w:rsidP="00B65C8C">
      <w:pPr>
        <w:rPr>
          <w:b/>
          <w:bCs/>
        </w:rPr>
      </w:pPr>
    </w:p>
    <w:p w14:paraId="16F7493C" w14:textId="27C13B25" w:rsidR="00BC0F3E" w:rsidRDefault="009810C3" w:rsidP="00B65C8C">
      <w:pPr>
        <w:rPr>
          <w:b/>
          <w:bCs/>
        </w:rPr>
      </w:pPr>
      <w:r>
        <w:rPr>
          <w:b/>
          <w:bCs/>
        </w:rPr>
        <w:t>Modo Lazo Abierto</w:t>
      </w:r>
    </w:p>
    <w:tbl>
      <w:tblPr>
        <w:tblStyle w:val="Tablaconcuadrcula"/>
        <w:tblW w:w="0" w:type="auto"/>
        <w:tblLook w:val="04A0" w:firstRow="1" w:lastRow="0" w:firstColumn="1" w:lastColumn="0" w:noHBand="0" w:noVBand="1"/>
      </w:tblPr>
      <w:tblGrid>
        <w:gridCol w:w="8494"/>
      </w:tblGrid>
      <w:tr w:rsidR="009810C3" w:rsidRPr="009810C3" w14:paraId="2242E91B" w14:textId="77777777" w:rsidTr="009810C3">
        <w:tc>
          <w:tcPr>
            <w:tcW w:w="8494" w:type="dxa"/>
          </w:tcPr>
          <w:p w14:paraId="6B4DC9C8" w14:textId="7E5DFFD4" w:rsidR="009810C3" w:rsidRPr="009810C3" w:rsidRDefault="009810C3" w:rsidP="009810C3">
            <w:pPr>
              <w:jc w:val="center"/>
              <w:rPr>
                <w:sz w:val="20"/>
                <w:szCs w:val="20"/>
              </w:rPr>
            </w:pPr>
            <w:r w:rsidRPr="009810C3">
              <w:rPr>
                <w:sz w:val="20"/>
                <w:szCs w:val="20"/>
              </w:rPr>
              <w:t>--------------------------------------------</w:t>
            </w:r>
          </w:p>
        </w:tc>
      </w:tr>
    </w:tbl>
    <w:p w14:paraId="620D6178" w14:textId="772C7600" w:rsidR="009810C3" w:rsidRPr="009810C3" w:rsidRDefault="009810C3" w:rsidP="00B65C8C">
      <w:pPr>
        <w:rPr>
          <w:sz w:val="20"/>
          <w:szCs w:val="20"/>
        </w:rPr>
      </w:pPr>
    </w:p>
    <w:tbl>
      <w:tblPr>
        <w:tblStyle w:val="Tablaconcuadrcula"/>
        <w:tblW w:w="0" w:type="auto"/>
        <w:tblLook w:val="04A0" w:firstRow="1" w:lastRow="0" w:firstColumn="1" w:lastColumn="0" w:noHBand="0" w:noVBand="1"/>
      </w:tblPr>
      <w:tblGrid>
        <w:gridCol w:w="1271"/>
        <w:gridCol w:w="7223"/>
      </w:tblGrid>
      <w:tr w:rsidR="009810C3" w:rsidRPr="009810C3" w14:paraId="01A9BD04" w14:textId="77777777" w:rsidTr="00376BFF">
        <w:tc>
          <w:tcPr>
            <w:tcW w:w="1271" w:type="dxa"/>
          </w:tcPr>
          <w:p w14:paraId="79B11F3B" w14:textId="2FF2CF95" w:rsidR="009810C3" w:rsidRPr="009810C3" w:rsidRDefault="009810C3" w:rsidP="00B65C8C">
            <w:pPr>
              <w:rPr>
                <w:sz w:val="20"/>
                <w:szCs w:val="20"/>
              </w:rPr>
            </w:pPr>
            <w:r w:rsidRPr="009810C3">
              <w:rPr>
                <w:sz w:val="20"/>
                <w:szCs w:val="20"/>
              </w:rPr>
              <w:t>---------[</w:t>
            </w:r>
            <w:r w:rsidRPr="00BB162D">
              <w:rPr>
                <w:sz w:val="18"/>
                <w:szCs w:val="18"/>
              </w:rPr>
              <w:t>31:0]</w:t>
            </w:r>
          </w:p>
        </w:tc>
        <w:tc>
          <w:tcPr>
            <w:tcW w:w="7223" w:type="dxa"/>
          </w:tcPr>
          <w:p w14:paraId="139E6617" w14:textId="77777777" w:rsidR="009810C3" w:rsidRDefault="009810C3" w:rsidP="00B65C8C">
            <w:pPr>
              <w:rPr>
                <w:sz w:val="20"/>
                <w:szCs w:val="20"/>
              </w:rPr>
            </w:pPr>
            <w:r>
              <w:rPr>
                <w:sz w:val="20"/>
                <w:szCs w:val="20"/>
              </w:rPr>
              <w:t>Este registro no tiene efecto sobre el funcionamiento del módulo.</w:t>
            </w:r>
          </w:p>
          <w:p w14:paraId="4B832831" w14:textId="00F88A36" w:rsidR="009810C3" w:rsidRPr="009810C3" w:rsidRDefault="009810C3" w:rsidP="00B65C8C">
            <w:pPr>
              <w:rPr>
                <w:sz w:val="20"/>
                <w:szCs w:val="20"/>
              </w:rPr>
            </w:pPr>
            <w:r>
              <w:rPr>
                <w:sz w:val="20"/>
                <w:szCs w:val="20"/>
              </w:rPr>
              <w:lastRenderedPageBreak/>
              <w:t>Valor por defecto: 0x00000000</w:t>
            </w:r>
            <w:r w:rsidR="00BC0F3E">
              <w:rPr>
                <w:sz w:val="20"/>
                <w:szCs w:val="20"/>
              </w:rPr>
              <w:t>.</w:t>
            </w:r>
          </w:p>
        </w:tc>
      </w:tr>
    </w:tbl>
    <w:p w14:paraId="7FB7E64A" w14:textId="77777777" w:rsidR="009810C3" w:rsidRDefault="009810C3" w:rsidP="00B65C8C">
      <w:pPr>
        <w:rPr>
          <w:b/>
          <w:bCs/>
        </w:rPr>
      </w:pPr>
    </w:p>
    <w:p w14:paraId="0DB4BABB" w14:textId="77777777" w:rsidR="00BC0F3E" w:rsidRDefault="000F2868" w:rsidP="00B65C8C">
      <w:pPr>
        <w:rPr>
          <w:b/>
          <w:bCs/>
        </w:rPr>
      </w:pPr>
      <w:r w:rsidRPr="000F2868">
        <w:rPr>
          <w:b/>
          <w:bCs/>
        </w:rPr>
        <w:t xml:space="preserve">Reg2_ </w:t>
      </w:r>
      <w:proofErr w:type="spellStart"/>
      <w:r w:rsidRPr="000F2868">
        <w:rPr>
          <w:b/>
          <w:bCs/>
        </w:rPr>
        <w:t>Dut_SP</w:t>
      </w:r>
      <w:proofErr w:type="spellEnd"/>
    </w:p>
    <w:p w14:paraId="60E15D21" w14:textId="77777777" w:rsidR="001D2DFA" w:rsidRDefault="00A770B2" w:rsidP="00B65C8C">
      <w:pPr>
        <w:rPr>
          <w:b/>
          <w:bCs/>
        </w:rPr>
      </w:pPr>
      <w:r>
        <w:rPr>
          <w:b/>
          <w:bCs/>
        </w:rPr>
        <w:t xml:space="preserve">Configuración </w:t>
      </w:r>
      <w:r w:rsidR="00BC0F3E">
        <w:rPr>
          <w:b/>
          <w:bCs/>
        </w:rPr>
        <w:t>Modo Controlador</w:t>
      </w:r>
    </w:p>
    <w:p w14:paraId="456F6346" w14:textId="1AAC590F" w:rsidR="000F2868" w:rsidRPr="00E86BC1" w:rsidRDefault="00E86BC1" w:rsidP="00B65C8C">
      <w:r>
        <w:t>Registro dedicado a gestionar la configuración de la referencia del controlador PI.</w:t>
      </w:r>
      <w:r w:rsidR="00A770B2">
        <w:t xml:space="preserve"> (r/w)</w:t>
      </w:r>
    </w:p>
    <w:tbl>
      <w:tblPr>
        <w:tblStyle w:val="Tablaconcuadrcula"/>
        <w:tblW w:w="0" w:type="auto"/>
        <w:tblLook w:val="04A0" w:firstRow="1" w:lastRow="0" w:firstColumn="1" w:lastColumn="0" w:noHBand="0" w:noVBand="1"/>
      </w:tblPr>
      <w:tblGrid>
        <w:gridCol w:w="4247"/>
        <w:gridCol w:w="4247"/>
      </w:tblGrid>
      <w:tr w:rsidR="000F2868" w14:paraId="4332998F" w14:textId="77777777" w:rsidTr="006E4B9E">
        <w:tc>
          <w:tcPr>
            <w:tcW w:w="4247" w:type="dxa"/>
          </w:tcPr>
          <w:p w14:paraId="7F75BE2D" w14:textId="1BDCFF35" w:rsidR="000F2868" w:rsidRPr="001A3263" w:rsidRDefault="000F2868" w:rsidP="000F2868">
            <w:pPr>
              <w:jc w:val="center"/>
              <w:rPr>
                <w:sz w:val="20"/>
                <w:szCs w:val="20"/>
              </w:rPr>
            </w:pPr>
            <w:r w:rsidRPr="001A3263">
              <w:rPr>
                <w:sz w:val="20"/>
                <w:szCs w:val="20"/>
              </w:rPr>
              <w:t>-------------------------------</w:t>
            </w:r>
          </w:p>
        </w:tc>
        <w:tc>
          <w:tcPr>
            <w:tcW w:w="4247" w:type="dxa"/>
          </w:tcPr>
          <w:p w14:paraId="098B61C6" w14:textId="75FDC04E" w:rsidR="000F2868" w:rsidRPr="001A3263" w:rsidRDefault="00E86BC1" w:rsidP="000F2868">
            <w:pPr>
              <w:jc w:val="center"/>
              <w:rPr>
                <w:sz w:val="20"/>
                <w:szCs w:val="20"/>
              </w:rPr>
            </w:pPr>
            <w:r>
              <w:rPr>
                <w:sz w:val="20"/>
                <w:szCs w:val="20"/>
              </w:rPr>
              <w:t>SP</w:t>
            </w:r>
          </w:p>
        </w:tc>
      </w:tr>
    </w:tbl>
    <w:p w14:paraId="69287F01" w14:textId="43D73140" w:rsidR="006A6FA2" w:rsidRDefault="006A6FA2" w:rsidP="00B65C8C">
      <w:pPr>
        <w:rPr>
          <w:b/>
          <w:bCs/>
        </w:rPr>
      </w:pPr>
    </w:p>
    <w:tbl>
      <w:tblPr>
        <w:tblStyle w:val="Tablaconcuadrcula"/>
        <w:tblW w:w="0" w:type="auto"/>
        <w:tblLook w:val="04A0" w:firstRow="1" w:lastRow="0" w:firstColumn="1" w:lastColumn="0" w:noHBand="0" w:noVBand="1"/>
      </w:tblPr>
      <w:tblGrid>
        <w:gridCol w:w="1271"/>
        <w:gridCol w:w="7223"/>
      </w:tblGrid>
      <w:tr w:rsidR="000F2868" w14:paraId="5172247A" w14:textId="77777777" w:rsidTr="00376BFF">
        <w:tc>
          <w:tcPr>
            <w:tcW w:w="1271" w:type="dxa"/>
          </w:tcPr>
          <w:p w14:paraId="080D2CCE" w14:textId="5A2FBC9E" w:rsidR="000F2868" w:rsidRPr="001A3263" w:rsidRDefault="000F2868" w:rsidP="00B65C8C">
            <w:pPr>
              <w:rPr>
                <w:sz w:val="20"/>
                <w:szCs w:val="20"/>
              </w:rPr>
            </w:pPr>
            <w:proofErr w:type="gramStart"/>
            <w:r w:rsidRPr="001A3263">
              <w:rPr>
                <w:sz w:val="20"/>
                <w:szCs w:val="20"/>
              </w:rPr>
              <w:t>S</w:t>
            </w:r>
            <w:r w:rsidR="00E86BC1">
              <w:rPr>
                <w:sz w:val="20"/>
                <w:szCs w:val="20"/>
              </w:rPr>
              <w:t>P</w:t>
            </w:r>
            <w:r w:rsidRPr="00BB162D">
              <w:rPr>
                <w:sz w:val="18"/>
                <w:szCs w:val="18"/>
              </w:rPr>
              <w:t>[</w:t>
            </w:r>
            <w:proofErr w:type="gramEnd"/>
            <w:r w:rsidR="001A3263" w:rsidRPr="00BB162D">
              <w:rPr>
                <w:sz w:val="18"/>
                <w:szCs w:val="18"/>
              </w:rPr>
              <w:t>19:0</w:t>
            </w:r>
            <w:r w:rsidRPr="00BB162D">
              <w:rPr>
                <w:sz w:val="18"/>
                <w:szCs w:val="18"/>
              </w:rPr>
              <w:t>]</w:t>
            </w:r>
          </w:p>
        </w:tc>
        <w:tc>
          <w:tcPr>
            <w:tcW w:w="7223" w:type="dxa"/>
          </w:tcPr>
          <w:p w14:paraId="2C71D6D4" w14:textId="77777777" w:rsidR="00E86BC1" w:rsidRDefault="001A3263" w:rsidP="00B65C8C">
            <w:pPr>
              <w:rPr>
                <w:sz w:val="20"/>
                <w:szCs w:val="20"/>
              </w:rPr>
            </w:pPr>
            <w:r>
              <w:rPr>
                <w:sz w:val="20"/>
                <w:szCs w:val="20"/>
              </w:rPr>
              <w:t xml:space="preserve">Tiempo entre pulso con base a la frecuencia de reloj CLK. </w:t>
            </w:r>
          </w:p>
          <w:p w14:paraId="7C7C8E75" w14:textId="519DC3EA" w:rsidR="000F2868" w:rsidRPr="001A3263" w:rsidRDefault="001A3263" w:rsidP="00B65C8C">
            <w:pPr>
              <w:rPr>
                <w:sz w:val="20"/>
                <w:szCs w:val="20"/>
              </w:rPr>
            </w:pPr>
            <w:r>
              <w:rPr>
                <w:sz w:val="20"/>
                <w:szCs w:val="20"/>
              </w:rPr>
              <w:t>Valor por defecto: 0x00000</w:t>
            </w:r>
            <w:r w:rsidR="00E86BC1">
              <w:rPr>
                <w:sz w:val="20"/>
                <w:szCs w:val="20"/>
              </w:rPr>
              <w:t>.</w:t>
            </w:r>
          </w:p>
        </w:tc>
      </w:tr>
    </w:tbl>
    <w:p w14:paraId="3189383F" w14:textId="6BB30CDC" w:rsidR="000F2868" w:rsidRDefault="000F2868" w:rsidP="00B65C8C">
      <w:pPr>
        <w:rPr>
          <w:b/>
          <w:bCs/>
        </w:rPr>
      </w:pPr>
    </w:p>
    <w:p w14:paraId="4F0141D7" w14:textId="0BDAAECF" w:rsidR="00BC0F3E" w:rsidRDefault="00A770B2" w:rsidP="00B65C8C">
      <w:pPr>
        <w:rPr>
          <w:b/>
          <w:bCs/>
        </w:rPr>
      </w:pPr>
      <w:r>
        <w:rPr>
          <w:b/>
          <w:bCs/>
        </w:rPr>
        <w:t xml:space="preserve">Configuración </w:t>
      </w:r>
      <w:r w:rsidR="00BC0F3E">
        <w:rPr>
          <w:b/>
          <w:bCs/>
        </w:rPr>
        <w:t>Modo Lazo Abierto</w:t>
      </w:r>
    </w:p>
    <w:p w14:paraId="4EC33C34" w14:textId="4AAB317A" w:rsidR="00BC0F3E" w:rsidRPr="00BC0F3E" w:rsidRDefault="00BC0F3E" w:rsidP="00B65C8C">
      <w:r w:rsidRPr="00BC0F3E">
        <w:t>Registro</w:t>
      </w:r>
      <w:r>
        <w:t xml:space="preserve"> dedicado a gestionar la configuración de ciclo de trabajo (</w:t>
      </w:r>
      <w:proofErr w:type="spellStart"/>
      <w:r>
        <w:t>Duty</w:t>
      </w:r>
      <w:proofErr w:type="spellEnd"/>
      <w:r>
        <w:t>) del módulo.</w:t>
      </w:r>
      <w:r w:rsidR="00A770B2">
        <w:t xml:space="preserve"> (r/w)</w:t>
      </w:r>
    </w:p>
    <w:tbl>
      <w:tblPr>
        <w:tblStyle w:val="Tablaconcuadrcula"/>
        <w:tblW w:w="0" w:type="auto"/>
        <w:tblLook w:val="04A0" w:firstRow="1" w:lastRow="0" w:firstColumn="1" w:lastColumn="0" w:noHBand="0" w:noVBand="1"/>
      </w:tblPr>
      <w:tblGrid>
        <w:gridCol w:w="4247"/>
        <w:gridCol w:w="4247"/>
      </w:tblGrid>
      <w:tr w:rsidR="00BC0F3E" w14:paraId="06CA24C7" w14:textId="77777777" w:rsidTr="00412489">
        <w:tc>
          <w:tcPr>
            <w:tcW w:w="4247" w:type="dxa"/>
          </w:tcPr>
          <w:p w14:paraId="1E78FCC6" w14:textId="77777777" w:rsidR="00BC0F3E" w:rsidRPr="001A3263" w:rsidRDefault="00BC0F3E" w:rsidP="00412489">
            <w:pPr>
              <w:jc w:val="center"/>
              <w:rPr>
                <w:sz w:val="20"/>
                <w:szCs w:val="20"/>
              </w:rPr>
            </w:pPr>
            <w:r w:rsidRPr="001A3263">
              <w:rPr>
                <w:sz w:val="20"/>
                <w:szCs w:val="20"/>
              </w:rPr>
              <w:t>-------------------------------</w:t>
            </w:r>
          </w:p>
        </w:tc>
        <w:tc>
          <w:tcPr>
            <w:tcW w:w="4247" w:type="dxa"/>
          </w:tcPr>
          <w:p w14:paraId="2285EC62" w14:textId="72BF7EEF" w:rsidR="00BC0F3E" w:rsidRPr="001A3263" w:rsidRDefault="00BC0F3E" w:rsidP="00412489">
            <w:pPr>
              <w:jc w:val="center"/>
              <w:rPr>
                <w:sz w:val="20"/>
                <w:szCs w:val="20"/>
              </w:rPr>
            </w:pPr>
            <w:proofErr w:type="spellStart"/>
            <w:r>
              <w:rPr>
                <w:sz w:val="20"/>
                <w:szCs w:val="20"/>
              </w:rPr>
              <w:t>Dut</w:t>
            </w:r>
            <w:proofErr w:type="spellEnd"/>
          </w:p>
        </w:tc>
      </w:tr>
    </w:tbl>
    <w:p w14:paraId="13F18A1D" w14:textId="77777777" w:rsidR="00BC0F3E" w:rsidRDefault="00BC0F3E" w:rsidP="00BC0F3E">
      <w:pPr>
        <w:rPr>
          <w:b/>
          <w:bCs/>
        </w:rPr>
      </w:pPr>
    </w:p>
    <w:tbl>
      <w:tblPr>
        <w:tblStyle w:val="Tablaconcuadrcula"/>
        <w:tblW w:w="0" w:type="auto"/>
        <w:tblLook w:val="04A0" w:firstRow="1" w:lastRow="0" w:firstColumn="1" w:lastColumn="0" w:noHBand="0" w:noVBand="1"/>
      </w:tblPr>
      <w:tblGrid>
        <w:gridCol w:w="1271"/>
        <w:gridCol w:w="7223"/>
      </w:tblGrid>
      <w:tr w:rsidR="00BC0F3E" w14:paraId="47414769" w14:textId="77777777" w:rsidTr="00376BFF">
        <w:tc>
          <w:tcPr>
            <w:tcW w:w="1271" w:type="dxa"/>
          </w:tcPr>
          <w:p w14:paraId="344C2745" w14:textId="13530C60" w:rsidR="00BC0F3E" w:rsidRPr="001A3263" w:rsidRDefault="00BC0F3E" w:rsidP="00412489">
            <w:pPr>
              <w:rPr>
                <w:sz w:val="20"/>
                <w:szCs w:val="20"/>
              </w:rPr>
            </w:pPr>
            <w:proofErr w:type="spellStart"/>
            <w:r>
              <w:rPr>
                <w:sz w:val="20"/>
                <w:szCs w:val="20"/>
              </w:rPr>
              <w:t>Dut</w:t>
            </w:r>
            <w:proofErr w:type="spellEnd"/>
            <w:r w:rsidRPr="00BB162D">
              <w:rPr>
                <w:sz w:val="18"/>
                <w:szCs w:val="18"/>
              </w:rPr>
              <w:t>[X:0]</w:t>
            </w:r>
          </w:p>
        </w:tc>
        <w:tc>
          <w:tcPr>
            <w:tcW w:w="7223" w:type="dxa"/>
          </w:tcPr>
          <w:p w14:paraId="688B4666" w14:textId="76971EBC" w:rsidR="00BC0F3E" w:rsidRDefault="00BC0F3E" w:rsidP="00412489">
            <w:pPr>
              <w:rPr>
                <w:sz w:val="20"/>
                <w:szCs w:val="20"/>
              </w:rPr>
            </w:pPr>
            <w:r>
              <w:rPr>
                <w:sz w:val="20"/>
                <w:szCs w:val="20"/>
              </w:rPr>
              <w:t>Valor de ciclo en función de la frecuencia de PWM. Según la frecuencia escogida; 100KHz, 50KHz o 40KHz. El tamaño del registro puede ser [1</w:t>
            </w:r>
            <w:r w:rsidR="00FE3A09">
              <w:rPr>
                <w:sz w:val="20"/>
                <w:szCs w:val="20"/>
              </w:rPr>
              <w:t>1</w:t>
            </w:r>
            <w:r>
              <w:rPr>
                <w:sz w:val="20"/>
                <w:szCs w:val="20"/>
              </w:rPr>
              <w:t>:0</w:t>
            </w:r>
            <w:r w:rsidR="008527FA">
              <w:rPr>
                <w:sz w:val="20"/>
                <w:szCs w:val="20"/>
              </w:rPr>
              <w:t>], [</w:t>
            </w:r>
            <w:r>
              <w:rPr>
                <w:sz w:val="20"/>
                <w:szCs w:val="20"/>
              </w:rPr>
              <w:t>1</w:t>
            </w:r>
            <w:r w:rsidR="00FE3A09">
              <w:rPr>
                <w:sz w:val="20"/>
                <w:szCs w:val="20"/>
              </w:rPr>
              <w:t>0</w:t>
            </w:r>
            <w:r>
              <w:rPr>
                <w:sz w:val="20"/>
                <w:szCs w:val="20"/>
              </w:rPr>
              <w:t>:00</w:t>
            </w:r>
            <w:r w:rsidR="008527FA">
              <w:rPr>
                <w:sz w:val="20"/>
                <w:szCs w:val="20"/>
              </w:rPr>
              <w:t>], [</w:t>
            </w:r>
            <w:r w:rsidR="00FE3A09">
              <w:rPr>
                <w:sz w:val="20"/>
                <w:szCs w:val="20"/>
              </w:rPr>
              <w:t>9</w:t>
            </w:r>
            <w:r>
              <w:rPr>
                <w:sz w:val="20"/>
                <w:szCs w:val="20"/>
              </w:rPr>
              <w:t>:0].</w:t>
            </w:r>
          </w:p>
          <w:p w14:paraId="301FD129" w14:textId="0E008BE2" w:rsidR="008527FA" w:rsidRDefault="008527FA" w:rsidP="00412489">
            <w:pPr>
              <w:rPr>
                <w:sz w:val="20"/>
                <w:szCs w:val="20"/>
              </w:rPr>
            </w:pPr>
            <w:r>
              <w:rPr>
                <w:sz w:val="20"/>
                <w:szCs w:val="20"/>
              </w:rPr>
              <w:t>100</w:t>
            </w:r>
            <w:proofErr w:type="gramStart"/>
            <w:r>
              <w:rPr>
                <w:sz w:val="20"/>
                <w:szCs w:val="20"/>
              </w:rPr>
              <w:t>KHz(</w:t>
            </w:r>
            <w:proofErr w:type="gramEnd"/>
            <w:r>
              <w:rPr>
                <w:sz w:val="20"/>
                <w:szCs w:val="20"/>
              </w:rPr>
              <w:t>0% 0x000000; 100% 0x3E8);50KHz(0% 0x000000; 100% 0x7D0) 40KHz (0% 0x000000; 100% 0x9C4).</w:t>
            </w:r>
          </w:p>
          <w:p w14:paraId="4218AA12" w14:textId="29CEA346" w:rsidR="00BC0F3E" w:rsidRPr="001A3263" w:rsidRDefault="00BC0F3E" w:rsidP="00412489">
            <w:pPr>
              <w:rPr>
                <w:sz w:val="20"/>
                <w:szCs w:val="20"/>
              </w:rPr>
            </w:pPr>
            <w:r>
              <w:rPr>
                <w:sz w:val="20"/>
                <w:szCs w:val="20"/>
              </w:rPr>
              <w:t>Valor por defecto: 0x00000.</w:t>
            </w:r>
          </w:p>
        </w:tc>
      </w:tr>
      <w:tr w:rsidR="00BC0F3E" w14:paraId="0156FDAC" w14:textId="77777777" w:rsidTr="00376BFF">
        <w:tc>
          <w:tcPr>
            <w:tcW w:w="1271" w:type="dxa"/>
          </w:tcPr>
          <w:p w14:paraId="273F6FE8" w14:textId="4418F350" w:rsidR="00BC0F3E" w:rsidRDefault="00BC0F3E" w:rsidP="00412489">
            <w:pPr>
              <w:rPr>
                <w:sz w:val="20"/>
                <w:szCs w:val="20"/>
              </w:rPr>
            </w:pPr>
            <w:r>
              <w:rPr>
                <w:sz w:val="20"/>
                <w:szCs w:val="20"/>
              </w:rPr>
              <w:t xml:space="preserve">------- </w:t>
            </w:r>
            <w:r w:rsidRPr="00BB162D">
              <w:rPr>
                <w:sz w:val="18"/>
                <w:szCs w:val="18"/>
              </w:rPr>
              <w:t>[</w:t>
            </w:r>
            <w:r w:rsidR="000E27EA" w:rsidRPr="00BB162D">
              <w:rPr>
                <w:sz w:val="18"/>
                <w:szCs w:val="18"/>
              </w:rPr>
              <w:t>31:X</w:t>
            </w:r>
            <w:r w:rsidRPr="00BB162D">
              <w:rPr>
                <w:sz w:val="18"/>
                <w:szCs w:val="18"/>
              </w:rPr>
              <w:t>]</w:t>
            </w:r>
          </w:p>
        </w:tc>
        <w:tc>
          <w:tcPr>
            <w:tcW w:w="7223" w:type="dxa"/>
          </w:tcPr>
          <w:p w14:paraId="47B4E236" w14:textId="66A787FD" w:rsidR="00BC0F3E" w:rsidRDefault="000E27EA" w:rsidP="00412489">
            <w:pPr>
              <w:rPr>
                <w:sz w:val="20"/>
                <w:szCs w:val="20"/>
              </w:rPr>
            </w:pPr>
            <w:r>
              <w:rPr>
                <w:sz w:val="20"/>
                <w:szCs w:val="20"/>
              </w:rPr>
              <w:t>Registro no utilizado.</w:t>
            </w:r>
          </w:p>
        </w:tc>
      </w:tr>
    </w:tbl>
    <w:p w14:paraId="4EB9EDFC" w14:textId="77777777" w:rsidR="00BC0F3E" w:rsidRDefault="00BC0F3E" w:rsidP="00B65C8C">
      <w:pPr>
        <w:rPr>
          <w:b/>
          <w:bCs/>
        </w:rPr>
      </w:pPr>
    </w:p>
    <w:p w14:paraId="3FFB5C7A" w14:textId="20AC50DC" w:rsidR="000F2868" w:rsidRDefault="00E86BC1" w:rsidP="00B65C8C">
      <w:pPr>
        <w:rPr>
          <w:b/>
          <w:bCs/>
        </w:rPr>
      </w:pPr>
      <w:r w:rsidRPr="00E86BC1">
        <w:rPr>
          <w:b/>
          <w:bCs/>
        </w:rPr>
        <w:t>Reg3_Hor_AntH</w:t>
      </w:r>
      <w:r>
        <w:rPr>
          <w:b/>
          <w:bCs/>
        </w:rPr>
        <w:br/>
      </w:r>
      <w:r w:rsidR="008527FA" w:rsidRPr="00A770B2">
        <w:t>Registro dedicado a gestionar la configuración de sentido de giro horario u antihorario</w:t>
      </w:r>
      <w:r w:rsidR="00A770B2">
        <w:t>. (r/w)</w:t>
      </w:r>
    </w:p>
    <w:tbl>
      <w:tblPr>
        <w:tblStyle w:val="Tablaconcuadrcula"/>
        <w:tblW w:w="0" w:type="auto"/>
        <w:tblLook w:val="04A0" w:firstRow="1" w:lastRow="0" w:firstColumn="1" w:lastColumn="0" w:noHBand="0" w:noVBand="1"/>
      </w:tblPr>
      <w:tblGrid>
        <w:gridCol w:w="8494"/>
      </w:tblGrid>
      <w:tr w:rsidR="00E86BC1" w:rsidRPr="009810C3" w14:paraId="28493E43" w14:textId="77777777" w:rsidTr="00E86BC1">
        <w:tc>
          <w:tcPr>
            <w:tcW w:w="8494" w:type="dxa"/>
          </w:tcPr>
          <w:p w14:paraId="1A61781A" w14:textId="0DBA6FEB" w:rsidR="00E86BC1" w:rsidRPr="009810C3" w:rsidRDefault="00E86BC1" w:rsidP="009810C3">
            <w:pPr>
              <w:jc w:val="center"/>
              <w:rPr>
                <w:sz w:val="20"/>
                <w:szCs w:val="20"/>
              </w:rPr>
            </w:pPr>
            <w:proofErr w:type="spellStart"/>
            <w:r w:rsidRPr="009810C3">
              <w:rPr>
                <w:sz w:val="20"/>
                <w:szCs w:val="20"/>
              </w:rPr>
              <w:t>Hor_AntiH</w:t>
            </w:r>
            <w:proofErr w:type="spellEnd"/>
          </w:p>
        </w:tc>
      </w:tr>
    </w:tbl>
    <w:p w14:paraId="30DE71D6" w14:textId="4C4EA089" w:rsidR="00E86BC1" w:rsidRPr="009810C3" w:rsidRDefault="00E86BC1" w:rsidP="00B65C8C">
      <w:pPr>
        <w:rPr>
          <w:sz w:val="20"/>
          <w:szCs w:val="20"/>
        </w:rPr>
      </w:pPr>
    </w:p>
    <w:tbl>
      <w:tblPr>
        <w:tblStyle w:val="Tablaconcuadrcula"/>
        <w:tblW w:w="0" w:type="auto"/>
        <w:tblLook w:val="04A0" w:firstRow="1" w:lastRow="0" w:firstColumn="1" w:lastColumn="0" w:noHBand="0" w:noVBand="1"/>
      </w:tblPr>
      <w:tblGrid>
        <w:gridCol w:w="1271"/>
        <w:gridCol w:w="7223"/>
      </w:tblGrid>
      <w:tr w:rsidR="009810C3" w:rsidRPr="009810C3" w14:paraId="66830E91" w14:textId="77777777" w:rsidTr="00376BFF">
        <w:trPr>
          <w:trHeight w:val="248"/>
        </w:trPr>
        <w:tc>
          <w:tcPr>
            <w:tcW w:w="1271" w:type="dxa"/>
          </w:tcPr>
          <w:p w14:paraId="2E82A07A" w14:textId="6AD80222" w:rsidR="009810C3" w:rsidRPr="00BB162D" w:rsidRDefault="009810C3" w:rsidP="00B65C8C">
            <w:pPr>
              <w:rPr>
                <w:sz w:val="20"/>
                <w:szCs w:val="20"/>
              </w:rPr>
            </w:pPr>
            <w:proofErr w:type="spellStart"/>
            <w:r w:rsidRPr="00BB162D">
              <w:rPr>
                <w:sz w:val="20"/>
                <w:szCs w:val="20"/>
              </w:rPr>
              <w:t>Hor_AntiH</w:t>
            </w:r>
            <w:proofErr w:type="spellEnd"/>
            <w:r w:rsidRPr="00BB162D">
              <w:rPr>
                <w:sz w:val="20"/>
                <w:szCs w:val="20"/>
              </w:rPr>
              <w:t xml:space="preserve"> </w:t>
            </w:r>
            <w:r w:rsidRPr="00BB162D">
              <w:rPr>
                <w:sz w:val="18"/>
                <w:szCs w:val="18"/>
              </w:rPr>
              <w:t>[31:0]</w:t>
            </w:r>
          </w:p>
        </w:tc>
        <w:tc>
          <w:tcPr>
            <w:tcW w:w="7223" w:type="dxa"/>
          </w:tcPr>
          <w:p w14:paraId="510DF168" w14:textId="03898460" w:rsidR="009810C3" w:rsidRDefault="000E27EA" w:rsidP="00B65C8C">
            <w:pPr>
              <w:rPr>
                <w:sz w:val="20"/>
                <w:szCs w:val="20"/>
              </w:rPr>
            </w:pPr>
            <w:r>
              <w:rPr>
                <w:sz w:val="20"/>
                <w:szCs w:val="20"/>
              </w:rPr>
              <w:t>Gestión</w:t>
            </w:r>
            <w:r w:rsidR="009810C3">
              <w:rPr>
                <w:sz w:val="20"/>
                <w:szCs w:val="20"/>
              </w:rPr>
              <w:t xml:space="preserve"> </w:t>
            </w:r>
            <w:r>
              <w:rPr>
                <w:sz w:val="20"/>
                <w:szCs w:val="20"/>
              </w:rPr>
              <w:t xml:space="preserve">del </w:t>
            </w:r>
            <w:r w:rsidR="009810C3">
              <w:rPr>
                <w:sz w:val="20"/>
                <w:szCs w:val="20"/>
              </w:rPr>
              <w:t>sentido de giro. (Horario: 0x00000000; Antihorario: 0xFFFFFFFF).</w:t>
            </w:r>
          </w:p>
          <w:p w14:paraId="645330C6" w14:textId="179C0BE8" w:rsidR="009810C3" w:rsidRPr="009810C3" w:rsidRDefault="009810C3" w:rsidP="00B65C8C">
            <w:pPr>
              <w:rPr>
                <w:sz w:val="20"/>
                <w:szCs w:val="20"/>
              </w:rPr>
            </w:pPr>
            <w:r>
              <w:rPr>
                <w:sz w:val="20"/>
                <w:szCs w:val="20"/>
              </w:rPr>
              <w:t>Valor por defecto: 0x00000000.</w:t>
            </w:r>
          </w:p>
        </w:tc>
      </w:tr>
    </w:tbl>
    <w:p w14:paraId="7F71820E" w14:textId="4DA805A1" w:rsidR="009810C3" w:rsidRDefault="009810C3" w:rsidP="00B65C8C"/>
    <w:p w14:paraId="41ECD884" w14:textId="363B106D" w:rsidR="000E27EA" w:rsidRDefault="000E27EA" w:rsidP="00B65C8C"/>
    <w:p w14:paraId="39A35F8B" w14:textId="6CE6102B" w:rsidR="008527FA" w:rsidRPr="001D2DFA" w:rsidRDefault="000E27EA" w:rsidP="00B65C8C">
      <w:pPr>
        <w:rPr>
          <w:b/>
          <w:bCs/>
        </w:rPr>
      </w:pPr>
      <w:r w:rsidRPr="008527FA">
        <w:rPr>
          <w:b/>
          <w:bCs/>
        </w:rPr>
        <w:t>Reg4_InVel</w:t>
      </w:r>
      <w:r w:rsidR="001D2DFA">
        <w:rPr>
          <w:b/>
          <w:bCs/>
        </w:rPr>
        <w:br/>
      </w:r>
      <w:r w:rsidR="008527FA">
        <w:t xml:space="preserve">Registro dedicado a </w:t>
      </w:r>
      <w:r w:rsidR="00A770B2">
        <w:t>gestionar la lectura del tiempo entre pulsos de los sensores HALL. (r)</w:t>
      </w:r>
    </w:p>
    <w:tbl>
      <w:tblPr>
        <w:tblStyle w:val="Tablaconcuadrcula"/>
        <w:tblW w:w="0" w:type="auto"/>
        <w:tblLook w:val="04A0" w:firstRow="1" w:lastRow="0" w:firstColumn="1" w:lastColumn="0" w:noHBand="0" w:noVBand="1"/>
      </w:tblPr>
      <w:tblGrid>
        <w:gridCol w:w="4247"/>
        <w:gridCol w:w="4247"/>
      </w:tblGrid>
      <w:tr w:rsidR="00410131" w:rsidRPr="009810C3" w14:paraId="31EB9DEE" w14:textId="77777777" w:rsidTr="00B01629">
        <w:tc>
          <w:tcPr>
            <w:tcW w:w="4247" w:type="dxa"/>
          </w:tcPr>
          <w:p w14:paraId="19F012A6" w14:textId="0855AF7B" w:rsidR="00410131" w:rsidRPr="009810C3" w:rsidRDefault="00410131" w:rsidP="00412489">
            <w:pPr>
              <w:jc w:val="center"/>
              <w:rPr>
                <w:sz w:val="20"/>
                <w:szCs w:val="20"/>
              </w:rPr>
            </w:pPr>
            <w:r>
              <w:rPr>
                <w:sz w:val="20"/>
                <w:szCs w:val="20"/>
              </w:rPr>
              <w:t>--------------------------</w:t>
            </w:r>
          </w:p>
        </w:tc>
        <w:tc>
          <w:tcPr>
            <w:tcW w:w="4247" w:type="dxa"/>
          </w:tcPr>
          <w:p w14:paraId="4BE52C91" w14:textId="337ECA7A" w:rsidR="00410131" w:rsidRPr="009810C3" w:rsidRDefault="00410131" w:rsidP="00412489">
            <w:pPr>
              <w:jc w:val="center"/>
              <w:rPr>
                <w:sz w:val="20"/>
                <w:szCs w:val="20"/>
              </w:rPr>
            </w:pPr>
            <w:proofErr w:type="spellStart"/>
            <w:r>
              <w:rPr>
                <w:sz w:val="20"/>
                <w:szCs w:val="20"/>
              </w:rPr>
              <w:t>InVel</w:t>
            </w:r>
            <w:proofErr w:type="spellEnd"/>
          </w:p>
        </w:tc>
      </w:tr>
    </w:tbl>
    <w:p w14:paraId="3716727A" w14:textId="77777777" w:rsidR="00A770B2" w:rsidRPr="009810C3" w:rsidRDefault="00A770B2" w:rsidP="00A770B2">
      <w:pPr>
        <w:rPr>
          <w:sz w:val="20"/>
          <w:szCs w:val="20"/>
        </w:rPr>
      </w:pPr>
    </w:p>
    <w:tbl>
      <w:tblPr>
        <w:tblStyle w:val="Tablaconcuadrcula"/>
        <w:tblW w:w="0" w:type="auto"/>
        <w:tblLook w:val="04A0" w:firstRow="1" w:lastRow="0" w:firstColumn="1" w:lastColumn="0" w:noHBand="0" w:noVBand="1"/>
      </w:tblPr>
      <w:tblGrid>
        <w:gridCol w:w="1413"/>
        <w:gridCol w:w="7081"/>
      </w:tblGrid>
      <w:tr w:rsidR="00A770B2" w:rsidRPr="009810C3" w14:paraId="6FCD5767" w14:textId="77777777" w:rsidTr="00410131">
        <w:trPr>
          <w:trHeight w:val="248"/>
        </w:trPr>
        <w:tc>
          <w:tcPr>
            <w:tcW w:w="1413" w:type="dxa"/>
          </w:tcPr>
          <w:p w14:paraId="733282F1" w14:textId="7345E6F6" w:rsidR="00A770B2" w:rsidRPr="009810C3" w:rsidRDefault="00A770B2" w:rsidP="00412489">
            <w:pPr>
              <w:rPr>
                <w:sz w:val="20"/>
                <w:szCs w:val="20"/>
              </w:rPr>
            </w:pPr>
            <w:proofErr w:type="spellStart"/>
            <w:r>
              <w:rPr>
                <w:sz w:val="20"/>
                <w:szCs w:val="20"/>
              </w:rPr>
              <w:t>InVel</w:t>
            </w:r>
            <w:proofErr w:type="spellEnd"/>
            <w:r w:rsidRPr="009810C3">
              <w:rPr>
                <w:sz w:val="20"/>
                <w:szCs w:val="20"/>
              </w:rPr>
              <w:t xml:space="preserve"> </w:t>
            </w:r>
            <w:r w:rsidRPr="00D35910">
              <w:rPr>
                <w:sz w:val="18"/>
                <w:szCs w:val="18"/>
              </w:rPr>
              <w:t>[</w:t>
            </w:r>
            <w:r w:rsidR="00410131" w:rsidRPr="00D35910">
              <w:rPr>
                <w:sz w:val="18"/>
                <w:szCs w:val="18"/>
              </w:rPr>
              <w:t>19</w:t>
            </w:r>
            <w:r w:rsidRPr="00D35910">
              <w:rPr>
                <w:sz w:val="18"/>
                <w:szCs w:val="18"/>
              </w:rPr>
              <w:t>:0]</w:t>
            </w:r>
          </w:p>
        </w:tc>
        <w:tc>
          <w:tcPr>
            <w:tcW w:w="7081" w:type="dxa"/>
          </w:tcPr>
          <w:p w14:paraId="75942FD9" w14:textId="607F6B3C" w:rsidR="00410131" w:rsidRDefault="00410131" w:rsidP="00412489">
            <w:pPr>
              <w:rPr>
                <w:sz w:val="20"/>
                <w:szCs w:val="20"/>
              </w:rPr>
            </w:pPr>
            <w:r>
              <w:rPr>
                <w:sz w:val="20"/>
                <w:szCs w:val="20"/>
              </w:rPr>
              <w:t>Registro con tiempo entre pulsos de sensores HALL.</w:t>
            </w:r>
          </w:p>
          <w:p w14:paraId="7DC0FD96" w14:textId="3230BF9B" w:rsidR="00A770B2" w:rsidRPr="009810C3" w:rsidRDefault="00410131" w:rsidP="00412489">
            <w:pPr>
              <w:rPr>
                <w:sz w:val="20"/>
                <w:szCs w:val="20"/>
              </w:rPr>
            </w:pPr>
            <w:r>
              <w:rPr>
                <w:sz w:val="20"/>
                <w:szCs w:val="20"/>
              </w:rPr>
              <w:t>Valor por defecto. (0x0000FFFF).</w:t>
            </w:r>
          </w:p>
        </w:tc>
      </w:tr>
      <w:tr w:rsidR="00410131" w:rsidRPr="009810C3" w14:paraId="472A4481" w14:textId="77777777" w:rsidTr="00410131">
        <w:trPr>
          <w:trHeight w:val="248"/>
        </w:trPr>
        <w:tc>
          <w:tcPr>
            <w:tcW w:w="1413" w:type="dxa"/>
          </w:tcPr>
          <w:p w14:paraId="478912A2" w14:textId="72F7910A" w:rsidR="00410131" w:rsidRDefault="00410131" w:rsidP="00412489">
            <w:pPr>
              <w:rPr>
                <w:sz w:val="20"/>
                <w:szCs w:val="20"/>
              </w:rPr>
            </w:pPr>
            <w:r>
              <w:rPr>
                <w:sz w:val="20"/>
                <w:szCs w:val="20"/>
              </w:rPr>
              <w:t>------</w:t>
            </w:r>
            <w:r w:rsidRPr="00D35910">
              <w:rPr>
                <w:sz w:val="18"/>
                <w:szCs w:val="18"/>
              </w:rPr>
              <w:t>[1</w:t>
            </w:r>
            <w:r w:rsidR="00E62F78" w:rsidRPr="00D35910">
              <w:rPr>
                <w:sz w:val="18"/>
                <w:szCs w:val="18"/>
              </w:rPr>
              <w:t>1</w:t>
            </w:r>
            <w:r w:rsidRPr="00D35910">
              <w:rPr>
                <w:sz w:val="18"/>
                <w:szCs w:val="18"/>
              </w:rPr>
              <w:t>:0]</w:t>
            </w:r>
          </w:p>
        </w:tc>
        <w:tc>
          <w:tcPr>
            <w:tcW w:w="7081" w:type="dxa"/>
          </w:tcPr>
          <w:p w14:paraId="709CB720" w14:textId="179109C6" w:rsidR="00410131" w:rsidRDefault="00410131" w:rsidP="00412489">
            <w:pPr>
              <w:rPr>
                <w:sz w:val="20"/>
                <w:szCs w:val="20"/>
              </w:rPr>
            </w:pPr>
            <w:r>
              <w:rPr>
                <w:sz w:val="20"/>
                <w:szCs w:val="20"/>
              </w:rPr>
              <w:t>Registro no utilizado.</w:t>
            </w:r>
          </w:p>
        </w:tc>
      </w:tr>
    </w:tbl>
    <w:p w14:paraId="2DCFBBDE" w14:textId="0DA6C3B8" w:rsidR="00A770B2" w:rsidRDefault="00A770B2" w:rsidP="00B65C8C"/>
    <w:p w14:paraId="05F0EA8C" w14:textId="36302806" w:rsidR="00CD5FD8" w:rsidRPr="001D2DFA" w:rsidRDefault="001D2DFA" w:rsidP="00CD5FD8">
      <w:pPr>
        <w:rPr>
          <w:b/>
          <w:bCs/>
        </w:rPr>
      </w:pPr>
      <w:r w:rsidRPr="001D2DFA">
        <w:rPr>
          <w:b/>
          <w:bCs/>
        </w:rPr>
        <w:t xml:space="preserve">Reg5_OutVel </w:t>
      </w:r>
      <w:r>
        <w:rPr>
          <w:b/>
          <w:bCs/>
        </w:rPr>
        <w:br/>
      </w:r>
      <w:r w:rsidR="00CD5FD8">
        <w:t xml:space="preserve">Registro dedicado a gestionar </w:t>
      </w:r>
      <w:r w:rsidR="00A21A07">
        <w:t>la comunicación al módulo de la velocidad calculada.</w:t>
      </w:r>
      <w:r w:rsidR="00703609">
        <w:t xml:space="preserve"> (r/w)</w:t>
      </w:r>
    </w:p>
    <w:tbl>
      <w:tblPr>
        <w:tblStyle w:val="Tablaconcuadrcula"/>
        <w:tblW w:w="0" w:type="auto"/>
        <w:tblLook w:val="04A0" w:firstRow="1" w:lastRow="0" w:firstColumn="1" w:lastColumn="0" w:noHBand="0" w:noVBand="1"/>
      </w:tblPr>
      <w:tblGrid>
        <w:gridCol w:w="4247"/>
        <w:gridCol w:w="4247"/>
      </w:tblGrid>
      <w:tr w:rsidR="00CD5FD8" w:rsidRPr="009810C3" w14:paraId="14F88C57" w14:textId="77777777" w:rsidTr="00412489">
        <w:tc>
          <w:tcPr>
            <w:tcW w:w="4247" w:type="dxa"/>
          </w:tcPr>
          <w:p w14:paraId="0662B73B" w14:textId="77777777" w:rsidR="00CD5FD8" w:rsidRPr="009810C3" w:rsidRDefault="00CD5FD8" w:rsidP="00412489">
            <w:pPr>
              <w:jc w:val="center"/>
              <w:rPr>
                <w:sz w:val="20"/>
                <w:szCs w:val="20"/>
              </w:rPr>
            </w:pPr>
            <w:r>
              <w:rPr>
                <w:sz w:val="20"/>
                <w:szCs w:val="20"/>
              </w:rPr>
              <w:t>--------------------------</w:t>
            </w:r>
          </w:p>
        </w:tc>
        <w:tc>
          <w:tcPr>
            <w:tcW w:w="4247" w:type="dxa"/>
          </w:tcPr>
          <w:p w14:paraId="141C1905" w14:textId="7CBE0C00" w:rsidR="00CD5FD8" w:rsidRPr="009810C3" w:rsidRDefault="00E62F78" w:rsidP="00412489">
            <w:pPr>
              <w:jc w:val="center"/>
              <w:rPr>
                <w:sz w:val="20"/>
                <w:szCs w:val="20"/>
              </w:rPr>
            </w:pPr>
            <w:proofErr w:type="spellStart"/>
            <w:r>
              <w:rPr>
                <w:sz w:val="20"/>
                <w:szCs w:val="20"/>
              </w:rPr>
              <w:t>OutVel</w:t>
            </w:r>
            <w:proofErr w:type="spellEnd"/>
          </w:p>
        </w:tc>
      </w:tr>
    </w:tbl>
    <w:p w14:paraId="1E2CAFF0" w14:textId="77777777" w:rsidR="00CD5FD8" w:rsidRPr="009810C3" w:rsidRDefault="00CD5FD8" w:rsidP="00CD5FD8">
      <w:pPr>
        <w:rPr>
          <w:sz w:val="20"/>
          <w:szCs w:val="20"/>
        </w:rPr>
      </w:pPr>
    </w:p>
    <w:tbl>
      <w:tblPr>
        <w:tblStyle w:val="Tablaconcuadrcula"/>
        <w:tblW w:w="0" w:type="auto"/>
        <w:tblLook w:val="04A0" w:firstRow="1" w:lastRow="0" w:firstColumn="1" w:lastColumn="0" w:noHBand="0" w:noVBand="1"/>
      </w:tblPr>
      <w:tblGrid>
        <w:gridCol w:w="1413"/>
        <w:gridCol w:w="7081"/>
      </w:tblGrid>
      <w:tr w:rsidR="00CD5FD8" w:rsidRPr="009810C3" w14:paraId="3F155376" w14:textId="77777777" w:rsidTr="00412489">
        <w:trPr>
          <w:trHeight w:val="248"/>
        </w:trPr>
        <w:tc>
          <w:tcPr>
            <w:tcW w:w="1413" w:type="dxa"/>
          </w:tcPr>
          <w:p w14:paraId="336644DC" w14:textId="06893C13" w:rsidR="00CD5FD8" w:rsidRPr="009810C3" w:rsidRDefault="00E62F78" w:rsidP="00412489">
            <w:pPr>
              <w:rPr>
                <w:sz w:val="20"/>
                <w:szCs w:val="20"/>
              </w:rPr>
            </w:pPr>
            <w:proofErr w:type="spellStart"/>
            <w:r>
              <w:rPr>
                <w:sz w:val="20"/>
                <w:szCs w:val="20"/>
              </w:rPr>
              <w:t>OutVel</w:t>
            </w:r>
            <w:proofErr w:type="spellEnd"/>
            <w:r w:rsidR="00CD5FD8" w:rsidRPr="009810C3">
              <w:rPr>
                <w:sz w:val="20"/>
                <w:szCs w:val="20"/>
              </w:rPr>
              <w:t xml:space="preserve"> </w:t>
            </w:r>
            <w:r w:rsidR="00CD5FD8" w:rsidRPr="00D35910">
              <w:rPr>
                <w:sz w:val="18"/>
                <w:szCs w:val="18"/>
              </w:rPr>
              <w:t>[</w:t>
            </w:r>
            <w:r w:rsidRPr="00D35910">
              <w:rPr>
                <w:sz w:val="18"/>
                <w:szCs w:val="18"/>
              </w:rPr>
              <w:t>12</w:t>
            </w:r>
            <w:r w:rsidR="00CD5FD8" w:rsidRPr="00D35910">
              <w:rPr>
                <w:sz w:val="18"/>
                <w:szCs w:val="18"/>
              </w:rPr>
              <w:t>:0]</w:t>
            </w:r>
          </w:p>
        </w:tc>
        <w:tc>
          <w:tcPr>
            <w:tcW w:w="7081" w:type="dxa"/>
          </w:tcPr>
          <w:p w14:paraId="756C6803" w14:textId="5484B589" w:rsidR="00CD5FD8" w:rsidRDefault="00CD5FD8" w:rsidP="00412489">
            <w:pPr>
              <w:rPr>
                <w:sz w:val="20"/>
                <w:szCs w:val="20"/>
              </w:rPr>
            </w:pPr>
            <w:r>
              <w:rPr>
                <w:sz w:val="20"/>
                <w:szCs w:val="20"/>
              </w:rPr>
              <w:t>Registro</w:t>
            </w:r>
            <w:r w:rsidR="00A21A07">
              <w:rPr>
                <w:sz w:val="20"/>
                <w:szCs w:val="20"/>
              </w:rPr>
              <w:t xml:space="preserve"> con velocidad calculada</w:t>
            </w:r>
            <w:r>
              <w:rPr>
                <w:sz w:val="20"/>
                <w:szCs w:val="20"/>
              </w:rPr>
              <w:t>.</w:t>
            </w:r>
          </w:p>
          <w:p w14:paraId="5ADF2EDA" w14:textId="3CE59250" w:rsidR="00CD5FD8" w:rsidRPr="009810C3" w:rsidRDefault="00CD5FD8" w:rsidP="00412489">
            <w:pPr>
              <w:rPr>
                <w:sz w:val="20"/>
                <w:szCs w:val="20"/>
              </w:rPr>
            </w:pPr>
            <w:r>
              <w:rPr>
                <w:sz w:val="20"/>
                <w:szCs w:val="20"/>
              </w:rPr>
              <w:t>Valor por defecto. (0x0000</w:t>
            </w:r>
            <w:r w:rsidR="00A21A07">
              <w:rPr>
                <w:sz w:val="20"/>
                <w:szCs w:val="20"/>
              </w:rPr>
              <w:t>0000</w:t>
            </w:r>
            <w:r>
              <w:rPr>
                <w:sz w:val="20"/>
                <w:szCs w:val="20"/>
              </w:rPr>
              <w:t>).</w:t>
            </w:r>
          </w:p>
        </w:tc>
      </w:tr>
      <w:tr w:rsidR="00CD5FD8" w:rsidRPr="009810C3" w14:paraId="6F4F8CE0" w14:textId="77777777" w:rsidTr="00412489">
        <w:trPr>
          <w:trHeight w:val="248"/>
        </w:trPr>
        <w:tc>
          <w:tcPr>
            <w:tcW w:w="1413" w:type="dxa"/>
          </w:tcPr>
          <w:p w14:paraId="302FAFC8" w14:textId="51A7CC9B" w:rsidR="00CD5FD8" w:rsidRDefault="00CD5FD8" w:rsidP="00412489">
            <w:pPr>
              <w:rPr>
                <w:sz w:val="20"/>
                <w:szCs w:val="20"/>
              </w:rPr>
            </w:pPr>
            <w:r>
              <w:rPr>
                <w:sz w:val="20"/>
                <w:szCs w:val="20"/>
              </w:rPr>
              <w:t>------</w:t>
            </w:r>
            <w:r w:rsidRPr="00D35910">
              <w:rPr>
                <w:sz w:val="18"/>
                <w:szCs w:val="18"/>
              </w:rPr>
              <w:t>[</w:t>
            </w:r>
            <w:r w:rsidR="00E62F78" w:rsidRPr="00D35910">
              <w:rPr>
                <w:sz w:val="18"/>
                <w:szCs w:val="18"/>
              </w:rPr>
              <w:t>19</w:t>
            </w:r>
            <w:r w:rsidRPr="00D35910">
              <w:rPr>
                <w:sz w:val="18"/>
                <w:szCs w:val="18"/>
              </w:rPr>
              <w:t>:0]</w:t>
            </w:r>
          </w:p>
        </w:tc>
        <w:tc>
          <w:tcPr>
            <w:tcW w:w="7081" w:type="dxa"/>
          </w:tcPr>
          <w:p w14:paraId="3077644C" w14:textId="77777777" w:rsidR="00CD5FD8" w:rsidRDefault="00CD5FD8" w:rsidP="00412489">
            <w:pPr>
              <w:rPr>
                <w:sz w:val="20"/>
                <w:szCs w:val="20"/>
              </w:rPr>
            </w:pPr>
            <w:r>
              <w:rPr>
                <w:sz w:val="20"/>
                <w:szCs w:val="20"/>
              </w:rPr>
              <w:t>Registro no utilizado.</w:t>
            </w:r>
          </w:p>
        </w:tc>
      </w:tr>
    </w:tbl>
    <w:p w14:paraId="51AF1B5F" w14:textId="707C4DDC" w:rsidR="00A770B2" w:rsidRDefault="00A770B2" w:rsidP="00B65C8C"/>
    <w:p w14:paraId="6BC3EF66" w14:textId="56C40D45" w:rsidR="00703609" w:rsidRDefault="00703609" w:rsidP="00B65C8C"/>
    <w:p w14:paraId="3A3DFB97" w14:textId="0CB1FD10" w:rsidR="00703609" w:rsidRDefault="00703609" w:rsidP="00B65C8C"/>
    <w:p w14:paraId="23460822" w14:textId="149386DD" w:rsidR="00703609" w:rsidRDefault="00703609" w:rsidP="00B65C8C"/>
    <w:p w14:paraId="7AA9920A" w14:textId="3DC843A0" w:rsidR="00703609" w:rsidRDefault="00703609" w:rsidP="00B65C8C"/>
    <w:p w14:paraId="46D72BB7" w14:textId="70822C73" w:rsidR="00703609" w:rsidRDefault="00703609" w:rsidP="00B65C8C"/>
    <w:p w14:paraId="64AB2AAE" w14:textId="77777777" w:rsidR="00703609" w:rsidRPr="008527FA" w:rsidRDefault="00703609" w:rsidP="00B65C8C"/>
    <w:p w14:paraId="4FBE0E9D" w14:textId="7AFD3611" w:rsidR="00B65C8C" w:rsidRDefault="00377FA4" w:rsidP="00BD6A3F">
      <w:pPr>
        <w:pStyle w:val="Ttulo1"/>
        <w:numPr>
          <w:ilvl w:val="0"/>
          <w:numId w:val="21"/>
        </w:numPr>
      </w:pPr>
      <w:bookmarkStart w:id="40" w:name="_Toc104248601"/>
      <w:r>
        <w:t xml:space="preserve">Maqueta </w:t>
      </w:r>
      <w:r w:rsidR="00A14981">
        <w:t xml:space="preserve">Demo Alimentación Motor </w:t>
      </w:r>
      <w:proofErr w:type="spellStart"/>
      <w:r w:rsidR="00A14981">
        <w:t>Brushless</w:t>
      </w:r>
      <w:proofErr w:type="spellEnd"/>
      <w:r>
        <w:t>.</w:t>
      </w:r>
      <w:bookmarkEnd w:id="40"/>
      <w:r w:rsidR="008567D0">
        <w:br/>
      </w:r>
      <w:r w:rsidR="008567D0">
        <w:tab/>
      </w:r>
    </w:p>
    <w:p w14:paraId="3FBAD870" w14:textId="1FE8E2B8" w:rsidR="00B65C8C" w:rsidRDefault="00E5142C" w:rsidP="00B65C8C">
      <w:r>
        <w:t xml:space="preserve">En esta sección se procede a exponer el diseño y posterior desarrollo de la maqueta realizada para la alimentación de un motor </w:t>
      </w:r>
      <w:r w:rsidR="00A14981">
        <w:t>sin escobillas</w:t>
      </w:r>
      <w:r>
        <w:t xml:space="preserve"> </w:t>
      </w:r>
      <w:r w:rsidR="000977E0">
        <w:t>con el fin de poder realizar</w:t>
      </w:r>
      <w:r>
        <w:t xml:space="preserve"> ensayos y pruebas sobre este mismo.</w:t>
      </w:r>
      <w:r>
        <w:br/>
      </w:r>
    </w:p>
    <w:p w14:paraId="631812F0" w14:textId="77777777" w:rsidR="00377FA4" w:rsidRDefault="00377FA4" w:rsidP="00B65C8C"/>
    <w:p w14:paraId="40D603BE" w14:textId="7143CC10" w:rsidR="006325E9" w:rsidRDefault="006325E9" w:rsidP="00BD6A3F">
      <w:pPr>
        <w:pStyle w:val="Ttulo2"/>
        <w:numPr>
          <w:ilvl w:val="1"/>
          <w:numId w:val="21"/>
        </w:numPr>
      </w:pPr>
      <w:bookmarkStart w:id="41" w:name="_Toc104248602"/>
      <w:r>
        <w:t>Diseño</w:t>
      </w:r>
      <w:bookmarkEnd w:id="41"/>
    </w:p>
    <w:p w14:paraId="75275918" w14:textId="77777777" w:rsidR="00E5142C" w:rsidRDefault="00E5142C" w:rsidP="00B65C8C"/>
    <w:p w14:paraId="17440C8C" w14:textId="31F0F24C" w:rsidR="00F80426" w:rsidRDefault="00055893" w:rsidP="00055893">
      <w:r>
        <w:rPr>
          <w:noProof/>
        </w:rPr>
        <w:drawing>
          <wp:anchor distT="0" distB="0" distL="114300" distR="114300" simplePos="0" relativeHeight="251667456" behindDoc="0" locked="0" layoutInCell="1" allowOverlap="1" wp14:anchorId="6A5557D4" wp14:editId="7AC06555">
            <wp:simplePos x="0" y="0"/>
            <wp:positionH relativeFrom="margin">
              <wp:align>right</wp:align>
            </wp:positionH>
            <wp:positionV relativeFrom="paragraph">
              <wp:posOffset>1016987</wp:posOffset>
            </wp:positionV>
            <wp:extent cx="5400040" cy="2649855"/>
            <wp:effectExtent l="0" t="0" r="0" b="0"/>
            <wp:wrapSquare wrapText="bothSides"/>
            <wp:docPr id="17" name="Imagen 1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a&#10;&#10;Descripción generada automáticamente"/>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00040" cy="2649855"/>
                    </a:xfrm>
                    <a:prstGeom prst="rect">
                      <a:avLst/>
                    </a:prstGeom>
                    <a:noFill/>
                    <a:ln>
                      <a:noFill/>
                    </a:ln>
                  </pic:spPr>
                </pic:pic>
              </a:graphicData>
            </a:graphic>
          </wp:anchor>
        </w:drawing>
      </w:r>
      <w:r w:rsidR="00377FA4">
        <w:t xml:space="preserve">Como ya se ha podido </w:t>
      </w:r>
      <w:r w:rsidR="00D5082B">
        <w:t>abordar en</w:t>
      </w:r>
      <w:r w:rsidR="00377FA4">
        <w:t xml:space="preserve"> la cuestión anterior sobre la alimentación de motores </w:t>
      </w:r>
      <w:proofErr w:type="spellStart"/>
      <w:r w:rsidR="00377FA4">
        <w:t>brus</w:t>
      </w:r>
      <w:r w:rsidR="00821105">
        <w:t>h</w:t>
      </w:r>
      <w:r w:rsidR="00377FA4">
        <w:t>less</w:t>
      </w:r>
      <w:proofErr w:type="spellEnd"/>
      <w:r w:rsidR="00D5082B">
        <w:t xml:space="preserve"> se procede a plantear un </w:t>
      </w:r>
      <w:r w:rsidR="00A14981">
        <w:t>esquema general</w:t>
      </w:r>
      <w:r w:rsidR="00D5082B">
        <w:t xml:space="preserve"> de l</w:t>
      </w:r>
      <w:r w:rsidR="00A14981">
        <w:t>os elementos presentes en la</w:t>
      </w:r>
      <w:r w:rsidR="00D5082B">
        <w:t xml:space="preserve"> maqueta a realizar</w:t>
      </w:r>
      <w:r w:rsidR="00A14981">
        <w:t>.</w:t>
      </w:r>
      <w:r w:rsidR="00F37AC9">
        <w:br/>
        <w:t xml:space="preserve">Resultando en el siguiente diagrama en el cual se pueden </w:t>
      </w:r>
      <w:r w:rsidR="00821105">
        <w:t>apreciar</w:t>
      </w:r>
      <w:r w:rsidR="00F37AC9">
        <w:t xml:space="preserve"> claramente los principales elementos que intervendrán.</w:t>
      </w:r>
      <w:r w:rsidR="00D5082B">
        <w:br/>
      </w:r>
      <w:r w:rsidR="00D5082B">
        <w:br/>
      </w:r>
      <w:r w:rsidR="00D5082B">
        <w:lastRenderedPageBreak/>
        <w:br/>
      </w:r>
      <w:r>
        <w:t xml:space="preserve">En la siguiente figura se aprecian los tres principales componentes </w:t>
      </w:r>
      <w:r w:rsidR="003F57DA">
        <w:t>que intervendrán.</w:t>
      </w:r>
    </w:p>
    <w:p w14:paraId="2B610518" w14:textId="77777777" w:rsidR="00F80426" w:rsidRDefault="00F80426" w:rsidP="000856D6">
      <w:pPr>
        <w:pStyle w:val="Prrafodelista"/>
        <w:numPr>
          <w:ilvl w:val="0"/>
          <w:numId w:val="9"/>
        </w:numPr>
      </w:pPr>
      <w:r w:rsidRPr="00F80426">
        <w:rPr>
          <w:b/>
          <w:bCs/>
        </w:rPr>
        <w:t xml:space="preserve">Motor </w:t>
      </w:r>
      <w:proofErr w:type="spellStart"/>
      <w:r w:rsidRPr="00F80426">
        <w:rPr>
          <w:b/>
          <w:bCs/>
        </w:rPr>
        <w:t>Brushless</w:t>
      </w:r>
      <w:proofErr w:type="spellEnd"/>
      <w:r>
        <w:t>: Con sus tres fases de alimentación, este motor girará a las revoluciones deseadas en función de la alimentación recibida en sus bobinados.</w:t>
      </w:r>
    </w:p>
    <w:p w14:paraId="25E69559" w14:textId="3627CC4C" w:rsidR="00F80426" w:rsidRDefault="00F80426" w:rsidP="000856D6">
      <w:pPr>
        <w:pStyle w:val="Prrafodelista"/>
        <w:numPr>
          <w:ilvl w:val="0"/>
          <w:numId w:val="9"/>
        </w:numPr>
        <w:jc w:val="both"/>
      </w:pPr>
      <w:r w:rsidRPr="00F80426">
        <w:rPr>
          <w:b/>
          <w:bCs/>
        </w:rPr>
        <w:t>Inversor Trifásico</w:t>
      </w:r>
      <w:r>
        <w:t>:</w:t>
      </w:r>
      <w:r w:rsidR="003F57DA">
        <w:t xml:space="preserve"> </w:t>
      </w:r>
      <w:r w:rsidR="000C4D7F">
        <w:t>La etapa de potencia que gestionará la correcta alimentación del motor sin escobillas a partir de las señales de control (PWM).</w:t>
      </w:r>
    </w:p>
    <w:p w14:paraId="5DBABBDC" w14:textId="71435108" w:rsidR="00055893" w:rsidRPr="00B80834" w:rsidRDefault="00055893" w:rsidP="000856D6">
      <w:pPr>
        <w:pStyle w:val="Prrafodelista"/>
        <w:numPr>
          <w:ilvl w:val="0"/>
          <w:numId w:val="9"/>
        </w:numPr>
        <w:jc w:val="both"/>
      </w:pPr>
      <w:r w:rsidRPr="00F80426">
        <w:rPr>
          <w:b/>
          <w:bCs/>
        </w:rPr>
        <w:t>FPGA</w:t>
      </w:r>
      <w:r>
        <w:t>: Será la encargada de realizar las tareas de control del sistema recibiendo las señales de los sensores</w:t>
      </w:r>
      <w:r w:rsidR="00F80426">
        <w:t xml:space="preserve"> (efecto HALL) </w:t>
      </w:r>
      <w:r>
        <w:t>y generando señales de control (PWM) correspondientes para controlar e</w:t>
      </w:r>
      <w:r w:rsidR="000D37B4">
        <w:t xml:space="preserve">l </w:t>
      </w:r>
      <w:r>
        <w:t>inversor.</w:t>
      </w:r>
    </w:p>
    <w:p w14:paraId="1620C046" w14:textId="57A794AD" w:rsidR="00B80834" w:rsidRDefault="008A1933" w:rsidP="00B80834">
      <w:r>
        <w:t xml:space="preserve">Además de los principales componentes mencionados se deberán añadir </w:t>
      </w:r>
      <w:r w:rsidR="00A14981">
        <w:t>otros</w:t>
      </w:r>
      <w:r>
        <w:t xml:space="preserve"> secundarios que permitan el correcto funcionamiento y relación de los elementos principales entre sí.</w:t>
      </w:r>
    </w:p>
    <w:p w14:paraId="52FF8464" w14:textId="77777777" w:rsidR="00A57763" w:rsidRPr="00B80834" w:rsidRDefault="00A57763" w:rsidP="00B80834"/>
    <w:p w14:paraId="085686D8" w14:textId="09A7F324" w:rsidR="00540540" w:rsidRDefault="00540540" w:rsidP="00BD6A3F">
      <w:pPr>
        <w:pStyle w:val="Ttulo2"/>
        <w:numPr>
          <w:ilvl w:val="1"/>
          <w:numId w:val="21"/>
        </w:numPr>
      </w:pPr>
      <w:bookmarkStart w:id="42" w:name="_Toc104248603"/>
      <w:r>
        <w:t>Componentes</w:t>
      </w:r>
      <w:bookmarkEnd w:id="42"/>
    </w:p>
    <w:p w14:paraId="4853E5D3" w14:textId="4378B7FF" w:rsidR="008A1933" w:rsidRDefault="008A1933" w:rsidP="008A1933"/>
    <w:p w14:paraId="4EBD4A14" w14:textId="0583DDDC" w:rsidR="0027561B" w:rsidRPr="0027561B" w:rsidRDefault="008A1933" w:rsidP="0027561B">
      <w:r>
        <w:t>En este apartado se enumeran aquellos componentes eléctricos utilizados para el desarrollo de la maqueta de pruebas.</w:t>
      </w:r>
    </w:p>
    <w:p w14:paraId="763F4B31" w14:textId="2920D5DF" w:rsidR="00E86A85" w:rsidRPr="00221048" w:rsidRDefault="00821105" w:rsidP="0027561B">
      <w:pPr>
        <w:pStyle w:val="Ttulo3"/>
      </w:pPr>
      <w:bookmarkStart w:id="43" w:name="_Toc104248604"/>
      <w:r w:rsidRPr="00821105">
        <w:rPr>
          <w:noProof/>
        </w:rPr>
        <w:drawing>
          <wp:anchor distT="0" distB="0" distL="114300" distR="114300" simplePos="0" relativeHeight="251660288" behindDoc="1" locked="0" layoutInCell="1" allowOverlap="1" wp14:anchorId="67297F2E" wp14:editId="46FDA8D7">
            <wp:simplePos x="0" y="0"/>
            <wp:positionH relativeFrom="margin">
              <wp:align>center</wp:align>
            </wp:positionH>
            <wp:positionV relativeFrom="paragraph">
              <wp:posOffset>279400</wp:posOffset>
            </wp:positionV>
            <wp:extent cx="3133725" cy="2371090"/>
            <wp:effectExtent l="0" t="0" r="9525" b="0"/>
            <wp:wrapTight wrapText="bothSides">
              <wp:wrapPolygon edited="0">
                <wp:start x="0" y="0"/>
                <wp:lineTo x="0" y="21345"/>
                <wp:lineTo x="21534" y="21345"/>
                <wp:lineTo x="21534" y="0"/>
                <wp:lineTo x="0" y="0"/>
              </wp:wrapPolygon>
            </wp:wrapTight>
            <wp:docPr id="6" name="Imagen 6" descr="Un circuito electrónico azul&#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Un circuito electrónico azul&#10;&#10;Descripción generada automáticamente con confianza media"/>
                    <pic:cNvPicPr/>
                  </pic:nvPicPr>
                  <pic:blipFill>
                    <a:blip r:embed="rId74">
                      <a:extLst>
                        <a:ext uri="{28A0092B-C50C-407E-A947-70E740481C1C}">
                          <a14:useLocalDpi xmlns:a14="http://schemas.microsoft.com/office/drawing/2010/main" val="0"/>
                        </a:ext>
                      </a:extLst>
                    </a:blip>
                    <a:stretch>
                      <a:fillRect/>
                    </a:stretch>
                  </pic:blipFill>
                  <pic:spPr>
                    <a:xfrm>
                      <a:off x="0" y="0"/>
                      <a:ext cx="3133725" cy="2371090"/>
                    </a:xfrm>
                    <a:prstGeom prst="rect">
                      <a:avLst/>
                    </a:prstGeom>
                  </pic:spPr>
                </pic:pic>
              </a:graphicData>
            </a:graphic>
            <wp14:sizeRelH relativeFrom="margin">
              <wp14:pctWidth>0</wp14:pctWidth>
            </wp14:sizeRelH>
            <wp14:sizeRelV relativeFrom="margin">
              <wp14:pctHeight>0</wp14:pctHeight>
            </wp14:sizeRelV>
          </wp:anchor>
        </w:drawing>
      </w:r>
      <w:r w:rsidRPr="00221048">
        <w:t xml:space="preserve">Basys3 Artix-7 FPGA </w:t>
      </w:r>
      <w:proofErr w:type="spellStart"/>
      <w:r w:rsidRPr="00221048">
        <w:t>Board</w:t>
      </w:r>
      <w:proofErr w:type="spellEnd"/>
      <w:r w:rsidRPr="00221048">
        <w:t>.</w:t>
      </w:r>
      <w:bookmarkEnd w:id="43"/>
      <w:r w:rsidRPr="00221048">
        <w:br/>
      </w:r>
    </w:p>
    <w:p w14:paraId="79D1BE4D" w14:textId="77777777" w:rsidR="00E86A85" w:rsidRDefault="00E86A85" w:rsidP="00821105"/>
    <w:p w14:paraId="58B89CBB" w14:textId="77777777" w:rsidR="00E86A85" w:rsidRDefault="00E86A85" w:rsidP="00821105"/>
    <w:p w14:paraId="6469A383" w14:textId="77777777" w:rsidR="00E86A85" w:rsidRDefault="00E86A85" w:rsidP="00821105"/>
    <w:p w14:paraId="3A4E6DCE" w14:textId="77777777" w:rsidR="00E86A85" w:rsidRDefault="00E86A85" w:rsidP="00821105"/>
    <w:p w14:paraId="77627728" w14:textId="77777777" w:rsidR="00E86A85" w:rsidRDefault="00E86A85" w:rsidP="00821105"/>
    <w:p w14:paraId="77F3C9CD" w14:textId="3A42C2D7" w:rsidR="00E86A85" w:rsidRDefault="00E86A85" w:rsidP="00821105"/>
    <w:p w14:paraId="34552FAD" w14:textId="77777777" w:rsidR="000977E0" w:rsidRDefault="000977E0" w:rsidP="00821105"/>
    <w:p w14:paraId="0679F7E9" w14:textId="77777777" w:rsidR="00E86A85" w:rsidRDefault="00E86A85" w:rsidP="00821105"/>
    <w:p w14:paraId="4009B1FF" w14:textId="69E86FA0" w:rsidR="00DE0FFA" w:rsidRDefault="00E23015" w:rsidP="00821105">
      <w:r>
        <w:t xml:space="preserve">La Basys3 es una placa de desarrollo diseñada para ser utilizada de forma exclusiva con la herramienta Vivado </w:t>
      </w:r>
      <w:proofErr w:type="spellStart"/>
      <w:r>
        <w:t>Design</w:t>
      </w:r>
      <w:proofErr w:type="spellEnd"/>
      <w:r>
        <w:t xml:space="preserve"> Suite.</w:t>
      </w:r>
      <w:r>
        <w:br/>
        <w:t xml:space="preserve">Con su arquitectura de Artix-7 </w:t>
      </w:r>
      <w:r w:rsidR="004E625F">
        <w:t>desarrollada</w:t>
      </w:r>
      <w:r>
        <w:t xml:space="preserve"> por Xilinx</w:t>
      </w:r>
      <w:r w:rsidR="004E625F">
        <w:t>,</w:t>
      </w:r>
      <w:r>
        <w:t xml:space="preserve"> esta placa de desarrollo para </w:t>
      </w:r>
      <w:r w:rsidR="009D60DE">
        <w:t>aprendizajes</w:t>
      </w:r>
      <w:r>
        <w:t xml:space="preserve"> dispone de una amplia colección de puertos de E/S con los cuales poder cumplir multitud de tareas.</w:t>
      </w:r>
    </w:p>
    <w:p w14:paraId="7665C5E2" w14:textId="2F5BFDB8" w:rsidR="00024C45" w:rsidRDefault="00DE0FFA" w:rsidP="00821105">
      <w:r>
        <w:t>Principales Características</w:t>
      </w:r>
      <w:r w:rsidR="00E86A85">
        <w:t xml:space="preserve"> de la Artix-7 35T</w:t>
      </w:r>
      <w:r>
        <w:t>.</w:t>
      </w:r>
    </w:p>
    <w:p w14:paraId="0E5DAE1E" w14:textId="2F7CB8D7" w:rsidR="00DE0FFA" w:rsidRDefault="00024C45" w:rsidP="000856D6">
      <w:pPr>
        <w:pStyle w:val="Prrafodelista"/>
        <w:numPr>
          <w:ilvl w:val="0"/>
          <w:numId w:val="5"/>
        </w:numPr>
      </w:pPr>
      <w:r>
        <w:t xml:space="preserve">33,280 </w:t>
      </w:r>
      <w:proofErr w:type="spellStart"/>
      <w:r>
        <w:t>logic</w:t>
      </w:r>
      <w:proofErr w:type="spellEnd"/>
      <w:r>
        <w:t xml:space="preserve"> </w:t>
      </w:r>
      <w:proofErr w:type="spellStart"/>
      <w:r>
        <w:t>cells</w:t>
      </w:r>
      <w:proofErr w:type="spellEnd"/>
      <w:r>
        <w:t xml:space="preserve"> distribuidas en 5200 </w:t>
      </w:r>
      <w:proofErr w:type="spellStart"/>
      <w:r>
        <w:t>slices</w:t>
      </w:r>
      <w:proofErr w:type="spellEnd"/>
      <w:r>
        <w:t xml:space="preserve"> (cada </w:t>
      </w:r>
      <w:proofErr w:type="spellStart"/>
      <w:r>
        <w:t>slice</w:t>
      </w:r>
      <w:proofErr w:type="spellEnd"/>
      <w:r>
        <w:t xml:space="preserve"> contiene 6 </w:t>
      </w:r>
      <w:proofErr w:type="spellStart"/>
      <w:r>
        <w:t>LUTs</w:t>
      </w:r>
      <w:proofErr w:type="spellEnd"/>
      <w:r>
        <w:t xml:space="preserve"> y 8 </w:t>
      </w:r>
      <w:proofErr w:type="spellStart"/>
      <w:r>
        <w:t>flip-flops</w:t>
      </w:r>
      <w:proofErr w:type="spellEnd"/>
      <w:r>
        <w:t>).</w:t>
      </w:r>
    </w:p>
    <w:p w14:paraId="6DE9AC76" w14:textId="61B44B9A" w:rsidR="00024C45" w:rsidRDefault="00024C45" w:rsidP="000856D6">
      <w:pPr>
        <w:pStyle w:val="Prrafodelista"/>
        <w:numPr>
          <w:ilvl w:val="0"/>
          <w:numId w:val="5"/>
        </w:numPr>
      </w:pPr>
      <w:r>
        <w:t xml:space="preserve">1,800 </w:t>
      </w:r>
      <w:proofErr w:type="spellStart"/>
      <w:r>
        <w:t>Kbits</w:t>
      </w:r>
      <w:proofErr w:type="spellEnd"/>
      <w:r>
        <w:t xml:space="preserve"> de BRAM.</w:t>
      </w:r>
    </w:p>
    <w:p w14:paraId="5CC53566" w14:textId="6A17914F" w:rsidR="00024C45" w:rsidRDefault="00024C45" w:rsidP="000856D6">
      <w:pPr>
        <w:pStyle w:val="Prrafodelista"/>
        <w:numPr>
          <w:ilvl w:val="0"/>
          <w:numId w:val="5"/>
        </w:numPr>
      </w:pPr>
      <w:r>
        <w:t xml:space="preserve">5 </w:t>
      </w:r>
      <w:r w:rsidR="00E86A85">
        <w:t>posibles administraciones de reloj, cada uno con un su propio PLL.</w:t>
      </w:r>
    </w:p>
    <w:p w14:paraId="2DC43AF2" w14:textId="737A8886" w:rsidR="00E86A85" w:rsidRDefault="00E86A85" w:rsidP="000856D6">
      <w:pPr>
        <w:pStyle w:val="Prrafodelista"/>
        <w:numPr>
          <w:ilvl w:val="0"/>
          <w:numId w:val="5"/>
        </w:numPr>
      </w:pPr>
      <w:r>
        <w:t xml:space="preserve">90 DSP </w:t>
      </w:r>
      <w:proofErr w:type="spellStart"/>
      <w:r>
        <w:t>slices</w:t>
      </w:r>
      <w:proofErr w:type="spellEnd"/>
      <w:r>
        <w:t>.</w:t>
      </w:r>
    </w:p>
    <w:p w14:paraId="3ED474A4" w14:textId="4EF34441" w:rsidR="00E86A85" w:rsidRDefault="00E86A85" w:rsidP="000856D6">
      <w:pPr>
        <w:pStyle w:val="Prrafodelista"/>
        <w:numPr>
          <w:ilvl w:val="0"/>
          <w:numId w:val="5"/>
        </w:numPr>
      </w:pPr>
      <w:r>
        <w:t>La frecuencia de reloj alcanza los 450 MHz.</w:t>
      </w:r>
    </w:p>
    <w:p w14:paraId="77CEF056" w14:textId="7C14C438" w:rsidR="00E86A85" w:rsidRDefault="00E86A85" w:rsidP="000856D6">
      <w:pPr>
        <w:pStyle w:val="Prrafodelista"/>
        <w:numPr>
          <w:ilvl w:val="0"/>
          <w:numId w:val="5"/>
        </w:numPr>
      </w:pPr>
      <w:r>
        <w:t xml:space="preserve">Convertidor </w:t>
      </w:r>
      <w:r w:rsidR="00221048">
        <w:t>analógico</w:t>
      </w:r>
      <w:r>
        <w:t>-digital embebido (XADC).</w:t>
      </w:r>
    </w:p>
    <w:p w14:paraId="38FEE525" w14:textId="4B16F161" w:rsidR="00E86A85" w:rsidRDefault="00E86A85" w:rsidP="00E86A85"/>
    <w:p w14:paraId="039B6645" w14:textId="5E9FA930" w:rsidR="00E86A85" w:rsidRDefault="000977E0" w:rsidP="0027561B">
      <w:pPr>
        <w:pStyle w:val="Ttulo3"/>
        <w:rPr>
          <w:shd w:val="clear" w:color="auto" w:fill="FFFFFF"/>
        </w:rPr>
      </w:pPr>
      <w:bookmarkStart w:id="44" w:name="_Toc104248605"/>
      <w:r w:rsidRPr="00221048">
        <w:t xml:space="preserve">Inversor </w:t>
      </w:r>
      <w:r w:rsidR="00B262B2" w:rsidRPr="00221048">
        <w:rPr>
          <w:shd w:val="clear" w:color="auto" w:fill="FFFFFF"/>
        </w:rPr>
        <w:t>BOOSTXL-3PHGANINV</w:t>
      </w:r>
      <w:bookmarkEnd w:id="44"/>
    </w:p>
    <w:p w14:paraId="2E2A81E3" w14:textId="5ECBEA18" w:rsidR="0027561B" w:rsidRPr="0027561B" w:rsidRDefault="008A1933" w:rsidP="0027561B">
      <w:r>
        <w:rPr>
          <w:noProof/>
        </w:rPr>
        <w:drawing>
          <wp:anchor distT="0" distB="0" distL="114300" distR="114300" simplePos="0" relativeHeight="251661312" behindDoc="1" locked="0" layoutInCell="1" allowOverlap="1" wp14:anchorId="2807EDD9" wp14:editId="51C96780">
            <wp:simplePos x="0" y="0"/>
            <wp:positionH relativeFrom="margin">
              <wp:align>center</wp:align>
            </wp:positionH>
            <wp:positionV relativeFrom="paragraph">
              <wp:posOffset>72371</wp:posOffset>
            </wp:positionV>
            <wp:extent cx="2988712" cy="2077323"/>
            <wp:effectExtent l="0" t="0" r="2540" b="0"/>
            <wp:wrapTight wrapText="bothSides">
              <wp:wrapPolygon edited="0">
                <wp:start x="0" y="0"/>
                <wp:lineTo x="0" y="21395"/>
                <wp:lineTo x="21481" y="21395"/>
                <wp:lineTo x="21481" y="0"/>
                <wp:lineTo x="0" y="0"/>
              </wp:wrapPolygon>
            </wp:wrapTight>
            <wp:docPr id="7" name="Imagen 7"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Un circuito electrónico&#10;&#10;Descripción generada automáticamente con confianza baja"/>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988712" cy="207732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6CAAF4" w14:textId="1351A2A9" w:rsidR="00E86A85" w:rsidRDefault="00E86A85" w:rsidP="00E86A85"/>
    <w:p w14:paraId="2110D42A" w14:textId="18D69EBB" w:rsidR="00DE0FFA" w:rsidRPr="00821105" w:rsidRDefault="00E23015" w:rsidP="00821105">
      <w:pPr>
        <w:rPr>
          <w:b/>
          <w:bCs/>
        </w:rPr>
      </w:pPr>
      <w:r>
        <w:br/>
      </w:r>
    </w:p>
    <w:p w14:paraId="62716EE6" w14:textId="663C49BF" w:rsidR="00821105" w:rsidRPr="00821105" w:rsidRDefault="00821105" w:rsidP="00821105">
      <w:pPr>
        <w:rPr>
          <w:b/>
          <w:bCs/>
        </w:rPr>
      </w:pPr>
      <w:r w:rsidRPr="00821105">
        <w:rPr>
          <w:b/>
          <w:bCs/>
        </w:rPr>
        <w:br/>
      </w:r>
    </w:p>
    <w:p w14:paraId="0BDDDF45" w14:textId="2ADC6FE7" w:rsidR="00F37AC9" w:rsidRDefault="00F37AC9" w:rsidP="00B65C8C">
      <w:r>
        <w:t xml:space="preserve"> </w:t>
      </w:r>
    </w:p>
    <w:p w14:paraId="044148F0" w14:textId="54D5E6EF" w:rsidR="00B65C8C" w:rsidRDefault="00B65C8C" w:rsidP="00B65C8C"/>
    <w:p w14:paraId="75B3B234" w14:textId="09C86031" w:rsidR="008567D0" w:rsidRDefault="008567D0" w:rsidP="00B65C8C"/>
    <w:p w14:paraId="671EEF78" w14:textId="28D5CD39" w:rsidR="008567D0" w:rsidRDefault="008567D0" w:rsidP="00B65C8C"/>
    <w:p w14:paraId="68CB1153" w14:textId="28E7005F" w:rsidR="008567D0" w:rsidRDefault="00B262B2" w:rsidP="00B65C8C">
      <w:pPr>
        <w:rPr>
          <w:rFonts w:cstheme="minorHAnsi"/>
          <w:color w:val="333333"/>
          <w:shd w:val="clear" w:color="auto" w:fill="FFFFFF"/>
        </w:rPr>
      </w:pPr>
      <w:r>
        <w:t xml:space="preserve">El inversor </w:t>
      </w:r>
      <w:r w:rsidRPr="00B262B2">
        <w:rPr>
          <w:rFonts w:cstheme="minorHAnsi"/>
          <w:color w:val="333333"/>
          <w:shd w:val="clear" w:color="auto" w:fill="FFFFFF"/>
        </w:rPr>
        <w:t>BOOSTXL-3PHGANINV</w:t>
      </w:r>
      <w:r>
        <w:rPr>
          <w:rFonts w:cstheme="minorHAnsi"/>
          <w:color w:val="333333"/>
          <w:shd w:val="clear" w:color="auto" w:fill="FFFFFF"/>
        </w:rPr>
        <w:t xml:space="preserve"> </w:t>
      </w:r>
      <w:r w:rsidR="0034256F">
        <w:rPr>
          <w:rFonts w:cstheme="minorHAnsi"/>
          <w:color w:val="333333"/>
          <w:shd w:val="clear" w:color="auto" w:fill="FFFFFF"/>
        </w:rPr>
        <w:t xml:space="preserve">permite </w:t>
      </w:r>
      <w:r w:rsidR="00516DB6">
        <w:rPr>
          <w:rFonts w:cstheme="minorHAnsi"/>
          <w:color w:val="333333"/>
          <w:shd w:val="clear" w:color="auto" w:fill="FFFFFF"/>
        </w:rPr>
        <w:t xml:space="preserve">trabajar a altas frecuencias de PWM gracias a la presencia en sus tres fases inversoras de </w:t>
      </w:r>
      <w:r w:rsidR="00FB1488">
        <w:rPr>
          <w:rFonts w:cstheme="minorHAnsi"/>
          <w:color w:val="333333"/>
          <w:shd w:val="clear" w:color="auto" w:fill="FFFFFF"/>
        </w:rPr>
        <w:t xml:space="preserve">drivers </w:t>
      </w:r>
      <w:r w:rsidR="00516DB6">
        <w:rPr>
          <w:rFonts w:cstheme="minorHAnsi"/>
          <w:color w:val="333333"/>
          <w:shd w:val="clear" w:color="auto" w:fill="FFFFFF"/>
        </w:rPr>
        <w:t>LMG5200 Gan de medio puente.</w:t>
      </w:r>
      <w:r w:rsidR="00516DB6">
        <w:rPr>
          <w:rFonts w:cstheme="minorHAnsi"/>
          <w:color w:val="333333"/>
          <w:shd w:val="clear" w:color="auto" w:fill="FFFFFF"/>
        </w:rPr>
        <w:br/>
        <w:t>Las principales motivaciones a la hora de elegir este inversor frente a los demás son las siguientes:</w:t>
      </w:r>
    </w:p>
    <w:p w14:paraId="5912BA1A" w14:textId="14DC7A32" w:rsidR="00516DB6" w:rsidRDefault="00516DB6" w:rsidP="000856D6">
      <w:pPr>
        <w:pStyle w:val="Prrafodelista"/>
        <w:numPr>
          <w:ilvl w:val="0"/>
          <w:numId w:val="6"/>
        </w:numPr>
      </w:pPr>
      <w:r>
        <w:t xml:space="preserve">Permite el control PWM del puente mediante señal de </w:t>
      </w:r>
      <w:r w:rsidR="00B32A24">
        <w:t>3.3V, esto</w:t>
      </w:r>
      <w:r>
        <w:t xml:space="preserve"> facilita mucho el montaje </w:t>
      </w:r>
      <w:r w:rsidR="00B32A24">
        <w:t>gracias a que se evita una</w:t>
      </w:r>
      <w:r>
        <w:t xml:space="preserve"> etapa de elevación de nivel lógico 3.3V-5V.</w:t>
      </w:r>
    </w:p>
    <w:p w14:paraId="11BDE432" w14:textId="0B060978" w:rsidR="00516DB6" w:rsidRDefault="00516DB6" w:rsidP="000856D6">
      <w:pPr>
        <w:pStyle w:val="Prrafodelista"/>
        <w:numPr>
          <w:ilvl w:val="0"/>
          <w:numId w:val="6"/>
        </w:numPr>
      </w:pPr>
      <w:r>
        <w:t>Su amplio rango de alimentación 12V-60V.</w:t>
      </w:r>
    </w:p>
    <w:p w14:paraId="20D08A53" w14:textId="2F9A2915" w:rsidR="008650DB" w:rsidRDefault="008650DB" w:rsidP="000856D6">
      <w:pPr>
        <w:pStyle w:val="Prrafodelista"/>
        <w:numPr>
          <w:ilvl w:val="0"/>
          <w:numId w:val="6"/>
        </w:numPr>
      </w:pPr>
      <w:r>
        <w:t>La alta frecuencia de conmutación soportada.</w:t>
      </w:r>
    </w:p>
    <w:p w14:paraId="1F427840" w14:textId="77777777" w:rsidR="00DD621D" w:rsidRDefault="008650DB" w:rsidP="008650DB">
      <w:r>
        <w:t>Junto a las mencionadas anteriormente se pueden resumir en la siguiente tabla las principales características del inversor trifásico.</w:t>
      </w:r>
      <w:r>
        <w:br/>
      </w:r>
    </w:p>
    <w:tbl>
      <w:tblPr>
        <w:tblStyle w:val="Tablaconcuadrcula"/>
        <w:tblW w:w="0" w:type="auto"/>
        <w:tblLook w:val="04A0" w:firstRow="1" w:lastRow="0" w:firstColumn="1" w:lastColumn="0" w:noHBand="0" w:noVBand="1"/>
      </w:tblPr>
      <w:tblGrid>
        <w:gridCol w:w="3114"/>
        <w:gridCol w:w="1701"/>
        <w:gridCol w:w="3679"/>
      </w:tblGrid>
      <w:tr w:rsidR="00DD621D" w14:paraId="6A79B5A6" w14:textId="77777777" w:rsidTr="00227E6B">
        <w:tc>
          <w:tcPr>
            <w:tcW w:w="3114" w:type="dxa"/>
            <w:shd w:val="clear" w:color="auto" w:fill="E7E6E6" w:themeFill="background2"/>
          </w:tcPr>
          <w:p w14:paraId="4B6F9F5F" w14:textId="1DB75F04" w:rsidR="00DD621D" w:rsidRPr="00227E6B" w:rsidRDefault="003C5BA0" w:rsidP="00DD621D">
            <w:pPr>
              <w:jc w:val="center"/>
              <w:rPr>
                <w:b/>
                <w:bCs/>
                <w:sz w:val="20"/>
                <w:szCs w:val="20"/>
              </w:rPr>
            </w:pPr>
            <w:proofErr w:type="spellStart"/>
            <w:r>
              <w:rPr>
                <w:b/>
                <w:bCs/>
                <w:sz w:val="20"/>
                <w:szCs w:val="20"/>
              </w:rPr>
              <w:t>Parametros</w:t>
            </w:r>
            <w:proofErr w:type="spellEnd"/>
          </w:p>
        </w:tc>
        <w:tc>
          <w:tcPr>
            <w:tcW w:w="1701" w:type="dxa"/>
            <w:shd w:val="clear" w:color="auto" w:fill="E7E6E6" w:themeFill="background2"/>
          </w:tcPr>
          <w:p w14:paraId="1441DE13" w14:textId="516ED524" w:rsidR="00DD621D" w:rsidRPr="00227E6B" w:rsidRDefault="003C5BA0" w:rsidP="00227E6B">
            <w:pPr>
              <w:jc w:val="center"/>
              <w:rPr>
                <w:b/>
                <w:bCs/>
                <w:sz w:val="20"/>
                <w:szCs w:val="20"/>
              </w:rPr>
            </w:pPr>
            <w:r>
              <w:rPr>
                <w:b/>
                <w:bCs/>
                <w:sz w:val="20"/>
                <w:szCs w:val="20"/>
              </w:rPr>
              <w:t>Valores Típicos</w:t>
            </w:r>
          </w:p>
        </w:tc>
        <w:tc>
          <w:tcPr>
            <w:tcW w:w="3679" w:type="dxa"/>
            <w:shd w:val="clear" w:color="auto" w:fill="E7E6E6" w:themeFill="background2"/>
          </w:tcPr>
          <w:p w14:paraId="3DF13B38" w14:textId="4A6F55D1" w:rsidR="00DD621D" w:rsidRPr="00227E6B" w:rsidRDefault="00DD621D" w:rsidP="00DD621D">
            <w:pPr>
              <w:jc w:val="center"/>
              <w:rPr>
                <w:b/>
                <w:bCs/>
                <w:sz w:val="20"/>
                <w:szCs w:val="20"/>
              </w:rPr>
            </w:pPr>
            <w:r w:rsidRPr="00227E6B">
              <w:rPr>
                <w:b/>
                <w:bCs/>
                <w:sz w:val="20"/>
                <w:szCs w:val="20"/>
              </w:rPr>
              <w:t>Comentarios</w:t>
            </w:r>
          </w:p>
        </w:tc>
      </w:tr>
      <w:tr w:rsidR="00DD621D" w14:paraId="14B7ABC5" w14:textId="77777777" w:rsidTr="00227E6B">
        <w:tc>
          <w:tcPr>
            <w:tcW w:w="3114" w:type="dxa"/>
          </w:tcPr>
          <w:p w14:paraId="5A3A8722" w14:textId="026084D0" w:rsidR="00DD621D" w:rsidRPr="00E73D6C" w:rsidRDefault="00DD621D" w:rsidP="006D7A1F">
            <w:pPr>
              <w:rPr>
                <w:sz w:val="20"/>
                <w:szCs w:val="20"/>
              </w:rPr>
            </w:pPr>
            <w:r w:rsidRPr="00E73D6C">
              <w:rPr>
                <w:sz w:val="20"/>
                <w:szCs w:val="20"/>
              </w:rPr>
              <w:t xml:space="preserve">DC </w:t>
            </w:r>
            <w:r w:rsidR="002878F9">
              <w:rPr>
                <w:sz w:val="20"/>
                <w:szCs w:val="20"/>
              </w:rPr>
              <w:t>entrada voltaje</w:t>
            </w:r>
          </w:p>
        </w:tc>
        <w:tc>
          <w:tcPr>
            <w:tcW w:w="1701" w:type="dxa"/>
          </w:tcPr>
          <w:p w14:paraId="125EF76D" w14:textId="02DCC7AD" w:rsidR="00DD621D" w:rsidRPr="00227E6B" w:rsidRDefault="00E73D6C" w:rsidP="00227E6B">
            <w:pPr>
              <w:jc w:val="center"/>
              <w:rPr>
                <w:sz w:val="20"/>
                <w:szCs w:val="20"/>
              </w:rPr>
            </w:pPr>
            <w:r w:rsidRPr="00227E6B">
              <w:rPr>
                <w:sz w:val="20"/>
                <w:szCs w:val="20"/>
              </w:rPr>
              <w:t xml:space="preserve">48 V (12 </w:t>
            </w:r>
            <w:proofErr w:type="spellStart"/>
            <w:r w:rsidRPr="00227E6B">
              <w:rPr>
                <w:sz w:val="20"/>
                <w:szCs w:val="20"/>
              </w:rPr>
              <w:t>to</w:t>
            </w:r>
            <w:proofErr w:type="spellEnd"/>
            <w:r w:rsidRPr="00227E6B">
              <w:rPr>
                <w:sz w:val="20"/>
                <w:szCs w:val="20"/>
              </w:rPr>
              <w:t xml:space="preserve"> 60 V)</w:t>
            </w:r>
          </w:p>
        </w:tc>
        <w:tc>
          <w:tcPr>
            <w:tcW w:w="3679" w:type="dxa"/>
          </w:tcPr>
          <w:p w14:paraId="6046BC6E" w14:textId="0E1C3E79" w:rsidR="00DD621D" w:rsidRPr="00227E6B" w:rsidRDefault="00227E6B" w:rsidP="00DD621D">
            <w:pPr>
              <w:rPr>
                <w:sz w:val="20"/>
                <w:szCs w:val="20"/>
              </w:rPr>
            </w:pPr>
            <w:r w:rsidRPr="00227E6B">
              <w:rPr>
                <w:sz w:val="20"/>
                <w:szCs w:val="20"/>
              </w:rPr>
              <w:t xml:space="preserve">80-V </w:t>
            </w:r>
            <w:r w:rsidR="002878F9">
              <w:rPr>
                <w:sz w:val="20"/>
                <w:szCs w:val="20"/>
              </w:rPr>
              <w:t>máximo absoluto</w:t>
            </w:r>
          </w:p>
        </w:tc>
      </w:tr>
      <w:tr w:rsidR="00DD621D" w14:paraId="3608C623" w14:textId="77777777" w:rsidTr="00227E6B">
        <w:tc>
          <w:tcPr>
            <w:tcW w:w="3114" w:type="dxa"/>
          </w:tcPr>
          <w:p w14:paraId="654555F1" w14:textId="66CF3F32" w:rsidR="00DD621D" w:rsidRPr="00E73D6C" w:rsidRDefault="002878F9" w:rsidP="006D7A1F">
            <w:pPr>
              <w:rPr>
                <w:sz w:val="20"/>
                <w:szCs w:val="20"/>
              </w:rPr>
            </w:pPr>
            <w:r>
              <w:rPr>
                <w:sz w:val="20"/>
                <w:szCs w:val="20"/>
              </w:rPr>
              <w:t>Corriente máxima de salida trifásica</w:t>
            </w:r>
          </w:p>
        </w:tc>
        <w:tc>
          <w:tcPr>
            <w:tcW w:w="1701" w:type="dxa"/>
          </w:tcPr>
          <w:p w14:paraId="2FFEF34A" w14:textId="5266F940" w:rsidR="00DD621D" w:rsidRPr="00227E6B" w:rsidRDefault="00E73D6C" w:rsidP="00227E6B">
            <w:pPr>
              <w:jc w:val="center"/>
              <w:rPr>
                <w:sz w:val="20"/>
                <w:szCs w:val="20"/>
              </w:rPr>
            </w:pPr>
            <w:r w:rsidRPr="00227E6B">
              <w:rPr>
                <w:sz w:val="20"/>
                <w:szCs w:val="20"/>
              </w:rPr>
              <w:t>7A</w:t>
            </w:r>
            <w:r w:rsidRPr="00227E6B">
              <w:rPr>
                <w:sz w:val="20"/>
                <w:szCs w:val="20"/>
                <w:vertAlign w:val="subscript"/>
              </w:rPr>
              <w:t>RMS</w:t>
            </w:r>
            <w:r w:rsidRPr="00227E6B">
              <w:rPr>
                <w:sz w:val="20"/>
                <w:szCs w:val="20"/>
              </w:rPr>
              <w:t xml:space="preserve"> (10-A</w:t>
            </w:r>
            <w:r w:rsidRPr="00227E6B">
              <w:rPr>
                <w:sz w:val="20"/>
                <w:szCs w:val="20"/>
                <w:vertAlign w:val="subscript"/>
              </w:rPr>
              <w:t>PEAK</w:t>
            </w:r>
            <w:r w:rsidRPr="00227E6B">
              <w:rPr>
                <w:sz w:val="20"/>
                <w:szCs w:val="20"/>
              </w:rPr>
              <w:t xml:space="preserve">) </w:t>
            </w:r>
            <w:r w:rsidR="00C66C48">
              <w:rPr>
                <w:sz w:val="20"/>
                <w:szCs w:val="20"/>
              </w:rPr>
              <w:t>por fase</w:t>
            </w:r>
          </w:p>
        </w:tc>
        <w:tc>
          <w:tcPr>
            <w:tcW w:w="3679" w:type="dxa"/>
          </w:tcPr>
          <w:p w14:paraId="62C83792" w14:textId="60B4AA9C" w:rsidR="00DD621D" w:rsidRPr="00227E6B" w:rsidRDefault="00227E6B" w:rsidP="00227E6B">
            <w:pPr>
              <w:jc w:val="center"/>
              <w:rPr>
                <w:sz w:val="20"/>
                <w:szCs w:val="20"/>
              </w:rPr>
            </w:pPr>
            <w:r w:rsidRPr="00227E6B">
              <w:rPr>
                <w:sz w:val="20"/>
                <w:szCs w:val="20"/>
              </w:rPr>
              <w:t>-</w:t>
            </w:r>
          </w:p>
        </w:tc>
      </w:tr>
      <w:tr w:rsidR="00DD621D" w14:paraId="2194E177" w14:textId="77777777" w:rsidTr="00227E6B">
        <w:tc>
          <w:tcPr>
            <w:tcW w:w="3114" w:type="dxa"/>
          </w:tcPr>
          <w:p w14:paraId="09A60E5A" w14:textId="53D84092" w:rsidR="00DD621D" w:rsidRPr="00E73D6C" w:rsidRDefault="002878F9" w:rsidP="006D7A1F">
            <w:pPr>
              <w:rPr>
                <w:sz w:val="20"/>
                <w:szCs w:val="20"/>
              </w:rPr>
            </w:pPr>
            <w:r>
              <w:rPr>
                <w:sz w:val="20"/>
                <w:szCs w:val="20"/>
              </w:rPr>
              <w:t>Potencia máxima de entrada</w:t>
            </w:r>
          </w:p>
        </w:tc>
        <w:tc>
          <w:tcPr>
            <w:tcW w:w="1701" w:type="dxa"/>
          </w:tcPr>
          <w:p w14:paraId="428139CF" w14:textId="5A52BCD5" w:rsidR="00DD621D" w:rsidRPr="00227E6B" w:rsidRDefault="00E73D6C" w:rsidP="00227E6B">
            <w:pPr>
              <w:jc w:val="center"/>
              <w:rPr>
                <w:sz w:val="20"/>
                <w:szCs w:val="20"/>
              </w:rPr>
            </w:pPr>
            <w:r w:rsidRPr="00227E6B">
              <w:rPr>
                <w:sz w:val="20"/>
                <w:szCs w:val="20"/>
              </w:rPr>
              <w:t>400 W (</w:t>
            </w:r>
            <w:r w:rsidR="002878F9">
              <w:rPr>
                <w:sz w:val="20"/>
                <w:szCs w:val="20"/>
              </w:rPr>
              <w:t>a</w:t>
            </w:r>
            <w:r w:rsidRPr="00227E6B">
              <w:rPr>
                <w:sz w:val="20"/>
                <w:szCs w:val="20"/>
              </w:rPr>
              <w:t xml:space="preserve"> 48 V)</w:t>
            </w:r>
          </w:p>
        </w:tc>
        <w:tc>
          <w:tcPr>
            <w:tcW w:w="3679" w:type="dxa"/>
          </w:tcPr>
          <w:p w14:paraId="72938CFE" w14:textId="26B8DDCC" w:rsidR="00DD621D" w:rsidRPr="00227E6B" w:rsidRDefault="00227E6B" w:rsidP="00227E6B">
            <w:pPr>
              <w:jc w:val="center"/>
              <w:rPr>
                <w:sz w:val="20"/>
                <w:szCs w:val="20"/>
              </w:rPr>
            </w:pPr>
            <w:r>
              <w:rPr>
                <w:sz w:val="20"/>
                <w:szCs w:val="20"/>
              </w:rPr>
              <w:t>-</w:t>
            </w:r>
          </w:p>
        </w:tc>
      </w:tr>
      <w:tr w:rsidR="00DD621D" w14:paraId="63F2C90E" w14:textId="77777777" w:rsidTr="00227E6B">
        <w:tc>
          <w:tcPr>
            <w:tcW w:w="3114" w:type="dxa"/>
          </w:tcPr>
          <w:p w14:paraId="679A4900" w14:textId="02ED64D3" w:rsidR="00DD621D" w:rsidRPr="00E73D6C" w:rsidRDefault="002878F9" w:rsidP="006D7A1F">
            <w:pPr>
              <w:ind w:firstLine="708"/>
              <w:rPr>
                <w:sz w:val="20"/>
                <w:szCs w:val="20"/>
              </w:rPr>
            </w:pPr>
            <w:r>
              <w:rPr>
                <w:sz w:val="20"/>
                <w:szCs w:val="20"/>
              </w:rPr>
              <w:t>Tipo FET de potencia</w:t>
            </w:r>
          </w:p>
        </w:tc>
        <w:tc>
          <w:tcPr>
            <w:tcW w:w="1701" w:type="dxa"/>
          </w:tcPr>
          <w:p w14:paraId="24EF7CBD" w14:textId="23253E82" w:rsidR="00DD621D" w:rsidRPr="00227E6B" w:rsidRDefault="002878F9" w:rsidP="00227E6B">
            <w:pPr>
              <w:jc w:val="center"/>
              <w:rPr>
                <w:sz w:val="20"/>
                <w:szCs w:val="20"/>
              </w:rPr>
            </w:pPr>
            <w:r>
              <w:rPr>
                <w:sz w:val="20"/>
                <w:szCs w:val="20"/>
              </w:rPr>
              <w:t xml:space="preserve">Tecnología </w:t>
            </w:r>
            <w:proofErr w:type="spellStart"/>
            <w:r w:rsidR="00E73D6C" w:rsidRPr="00227E6B">
              <w:rPr>
                <w:sz w:val="20"/>
                <w:szCs w:val="20"/>
              </w:rPr>
              <w:t>GaN</w:t>
            </w:r>
            <w:proofErr w:type="spellEnd"/>
            <w:r w:rsidR="00E73D6C" w:rsidRPr="00227E6B">
              <w:rPr>
                <w:sz w:val="20"/>
                <w:szCs w:val="20"/>
              </w:rPr>
              <w:t xml:space="preserve"> </w:t>
            </w:r>
          </w:p>
        </w:tc>
        <w:tc>
          <w:tcPr>
            <w:tcW w:w="3679" w:type="dxa"/>
          </w:tcPr>
          <w:p w14:paraId="12911C2E" w14:textId="45FE49F5" w:rsidR="00DD621D" w:rsidRPr="00227E6B" w:rsidRDefault="002878F9" w:rsidP="00DD621D">
            <w:pPr>
              <w:rPr>
                <w:sz w:val="20"/>
                <w:szCs w:val="20"/>
              </w:rPr>
            </w:pPr>
            <w:r>
              <w:rPr>
                <w:sz w:val="20"/>
                <w:szCs w:val="20"/>
              </w:rPr>
              <w:t>Módulo de alimentación de medio puente con controladores de compuerta de lado alto y bajo integrados (LMG5200)</w:t>
            </w:r>
          </w:p>
        </w:tc>
      </w:tr>
      <w:tr w:rsidR="00DD621D" w14:paraId="3352389D" w14:textId="77777777" w:rsidTr="00227E6B">
        <w:tc>
          <w:tcPr>
            <w:tcW w:w="3114" w:type="dxa"/>
          </w:tcPr>
          <w:p w14:paraId="74180EB3" w14:textId="2289EB9E" w:rsidR="00DD621D" w:rsidRPr="00E73D6C" w:rsidRDefault="000C00E6" w:rsidP="006D7A1F">
            <w:pPr>
              <w:rPr>
                <w:sz w:val="20"/>
                <w:szCs w:val="20"/>
              </w:rPr>
            </w:pPr>
            <w:r>
              <w:rPr>
                <w:sz w:val="20"/>
                <w:szCs w:val="20"/>
              </w:rPr>
              <w:t>Frecuencia de conmutación PWM</w:t>
            </w:r>
          </w:p>
        </w:tc>
        <w:tc>
          <w:tcPr>
            <w:tcW w:w="1701" w:type="dxa"/>
          </w:tcPr>
          <w:p w14:paraId="59F8E974" w14:textId="6C844EC9" w:rsidR="00DD621D" w:rsidRPr="00227E6B" w:rsidRDefault="00E73D6C" w:rsidP="00227E6B">
            <w:pPr>
              <w:jc w:val="center"/>
              <w:rPr>
                <w:sz w:val="20"/>
                <w:szCs w:val="20"/>
              </w:rPr>
            </w:pPr>
            <w:r w:rsidRPr="00227E6B">
              <w:rPr>
                <w:sz w:val="20"/>
                <w:szCs w:val="20"/>
              </w:rPr>
              <w:t xml:space="preserve">40 </w:t>
            </w:r>
            <w:r w:rsidR="0001681A">
              <w:rPr>
                <w:sz w:val="20"/>
                <w:szCs w:val="20"/>
              </w:rPr>
              <w:t>a</w:t>
            </w:r>
            <w:r w:rsidRPr="00227E6B">
              <w:rPr>
                <w:sz w:val="20"/>
                <w:szCs w:val="20"/>
              </w:rPr>
              <w:t xml:space="preserve"> 100 kHz</w:t>
            </w:r>
          </w:p>
        </w:tc>
        <w:tc>
          <w:tcPr>
            <w:tcW w:w="3679" w:type="dxa"/>
          </w:tcPr>
          <w:p w14:paraId="3D20EDDE" w14:textId="1D21AF8E" w:rsidR="00DD621D" w:rsidRPr="00227E6B" w:rsidRDefault="00227E6B" w:rsidP="00227E6B">
            <w:pPr>
              <w:jc w:val="center"/>
              <w:rPr>
                <w:sz w:val="20"/>
                <w:szCs w:val="20"/>
              </w:rPr>
            </w:pPr>
            <w:r>
              <w:rPr>
                <w:sz w:val="20"/>
                <w:szCs w:val="20"/>
              </w:rPr>
              <w:t>-</w:t>
            </w:r>
          </w:p>
        </w:tc>
      </w:tr>
      <w:tr w:rsidR="00DD621D" w14:paraId="64538548" w14:textId="77777777" w:rsidTr="00227E6B">
        <w:tc>
          <w:tcPr>
            <w:tcW w:w="3114" w:type="dxa"/>
          </w:tcPr>
          <w:p w14:paraId="7452A624" w14:textId="3D366526" w:rsidR="00DD621D" w:rsidRPr="00E73D6C" w:rsidRDefault="00DD621D" w:rsidP="006D7A1F">
            <w:pPr>
              <w:rPr>
                <w:sz w:val="20"/>
                <w:szCs w:val="20"/>
              </w:rPr>
            </w:pPr>
            <w:r w:rsidRPr="00E73D6C">
              <w:rPr>
                <w:sz w:val="20"/>
                <w:szCs w:val="20"/>
              </w:rPr>
              <w:t xml:space="preserve">PWM </w:t>
            </w:r>
            <w:proofErr w:type="spellStart"/>
            <w:r w:rsidRPr="00E73D6C">
              <w:rPr>
                <w:sz w:val="20"/>
                <w:szCs w:val="20"/>
              </w:rPr>
              <w:t>deadband</w:t>
            </w:r>
            <w:proofErr w:type="spellEnd"/>
          </w:p>
        </w:tc>
        <w:tc>
          <w:tcPr>
            <w:tcW w:w="1701" w:type="dxa"/>
          </w:tcPr>
          <w:p w14:paraId="21BC9B61" w14:textId="0B26BC49" w:rsidR="00DD621D" w:rsidRPr="00227E6B" w:rsidRDefault="00E73D6C" w:rsidP="00227E6B">
            <w:pPr>
              <w:jc w:val="center"/>
              <w:rPr>
                <w:sz w:val="20"/>
                <w:szCs w:val="20"/>
              </w:rPr>
            </w:pPr>
            <w:r w:rsidRPr="00227E6B">
              <w:rPr>
                <w:sz w:val="20"/>
                <w:szCs w:val="20"/>
              </w:rPr>
              <w:t xml:space="preserve">12.5 </w:t>
            </w:r>
            <w:proofErr w:type="spellStart"/>
            <w:r w:rsidRPr="00227E6B">
              <w:rPr>
                <w:sz w:val="20"/>
                <w:szCs w:val="20"/>
              </w:rPr>
              <w:t>ns</w:t>
            </w:r>
            <w:proofErr w:type="spellEnd"/>
          </w:p>
        </w:tc>
        <w:tc>
          <w:tcPr>
            <w:tcW w:w="3679" w:type="dxa"/>
          </w:tcPr>
          <w:p w14:paraId="5BA1AC15" w14:textId="3058A943" w:rsidR="00DD621D" w:rsidRPr="00227E6B" w:rsidRDefault="00227E6B" w:rsidP="00227E6B">
            <w:pPr>
              <w:jc w:val="center"/>
              <w:rPr>
                <w:sz w:val="20"/>
                <w:szCs w:val="20"/>
              </w:rPr>
            </w:pPr>
            <w:r>
              <w:rPr>
                <w:sz w:val="20"/>
                <w:szCs w:val="20"/>
              </w:rPr>
              <w:t>-</w:t>
            </w:r>
          </w:p>
        </w:tc>
      </w:tr>
      <w:tr w:rsidR="00DD621D" w14:paraId="6E779901" w14:textId="77777777" w:rsidTr="00227E6B">
        <w:tc>
          <w:tcPr>
            <w:tcW w:w="3114" w:type="dxa"/>
          </w:tcPr>
          <w:p w14:paraId="732D0B52" w14:textId="702557CE" w:rsidR="00DD621D" w:rsidRPr="00E73D6C" w:rsidRDefault="00DD621D" w:rsidP="006D7A1F">
            <w:pPr>
              <w:rPr>
                <w:sz w:val="20"/>
                <w:szCs w:val="20"/>
              </w:rPr>
            </w:pPr>
            <w:r w:rsidRPr="00E73D6C">
              <w:rPr>
                <w:sz w:val="20"/>
                <w:szCs w:val="20"/>
              </w:rPr>
              <w:t>M</w:t>
            </w:r>
            <w:r w:rsidR="000C00E6">
              <w:rPr>
                <w:sz w:val="20"/>
                <w:szCs w:val="20"/>
              </w:rPr>
              <w:t xml:space="preserve">áxima eficiencia </w:t>
            </w:r>
            <w:r w:rsidRPr="00E73D6C">
              <w:rPr>
                <w:sz w:val="20"/>
                <w:szCs w:val="20"/>
              </w:rPr>
              <w:t>100-kHz PWM</w:t>
            </w:r>
          </w:p>
        </w:tc>
        <w:tc>
          <w:tcPr>
            <w:tcW w:w="1701" w:type="dxa"/>
          </w:tcPr>
          <w:p w14:paraId="221845C6" w14:textId="7477746E" w:rsidR="00DD621D" w:rsidRPr="00227E6B" w:rsidRDefault="00E73D6C" w:rsidP="00227E6B">
            <w:pPr>
              <w:jc w:val="center"/>
              <w:rPr>
                <w:sz w:val="20"/>
                <w:szCs w:val="20"/>
              </w:rPr>
            </w:pPr>
            <w:r w:rsidRPr="00227E6B">
              <w:rPr>
                <w:sz w:val="20"/>
                <w:szCs w:val="20"/>
              </w:rPr>
              <w:t>98.5%</w:t>
            </w:r>
          </w:p>
        </w:tc>
        <w:tc>
          <w:tcPr>
            <w:tcW w:w="3679" w:type="dxa"/>
          </w:tcPr>
          <w:p w14:paraId="18396F82" w14:textId="23650959" w:rsidR="00DD621D" w:rsidRPr="00227E6B" w:rsidRDefault="002878F9" w:rsidP="00DD621D">
            <w:pPr>
              <w:rPr>
                <w:sz w:val="20"/>
                <w:szCs w:val="20"/>
              </w:rPr>
            </w:pPr>
            <w:r>
              <w:rPr>
                <w:sz w:val="20"/>
                <w:szCs w:val="20"/>
              </w:rPr>
              <w:t>A</w:t>
            </w:r>
            <w:r w:rsidR="00E73D6C" w:rsidRPr="00227E6B">
              <w:rPr>
                <w:sz w:val="20"/>
                <w:szCs w:val="20"/>
              </w:rPr>
              <w:t xml:space="preserve"> 400-W </w:t>
            </w:r>
            <w:r>
              <w:rPr>
                <w:sz w:val="20"/>
                <w:szCs w:val="20"/>
              </w:rPr>
              <w:t>potencia de entrada</w:t>
            </w:r>
          </w:p>
        </w:tc>
      </w:tr>
      <w:tr w:rsidR="00DD621D" w14:paraId="51438C2B" w14:textId="77777777" w:rsidTr="00227E6B">
        <w:tc>
          <w:tcPr>
            <w:tcW w:w="3114" w:type="dxa"/>
          </w:tcPr>
          <w:p w14:paraId="7D359FD7" w14:textId="7B07D1F2" w:rsidR="00DD621D" w:rsidRPr="00E73D6C" w:rsidRDefault="000C00E6" w:rsidP="006D7A1F">
            <w:pPr>
              <w:rPr>
                <w:sz w:val="20"/>
                <w:szCs w:val="20"/>
              </w:rPr>
            </w:pPr>
            <w:r>
              <w:rPr>
                <w:sz w:val="20"/>
                <w:szCs w:val="20"/>
              </w:rPr>
              <w:t>Sensor y amplificador de corrientes de fase.</w:t>
            </w:r>
          </w:p>
        </w:tc>
        <w:tc>
          <w:tcPr>
            <w:tcW w:w="1701" w:type="dxa"/>
          </w:tcPr>
          <w:p w14:paraId="0D41EB47" w14:textId="36EB8D03" w:rsidR="00DD621D" w:rsidRPr="00227E6B" w:rsidRDefault="00E73D6C" w:rsidP="00227E6B">
            <w:pPr>
              <w:jc w:val="center"/>
              <w:rPr>
                <w:sz w:val="20"/>
                <w:szCs w:val="20"/>
              </w:rPr>
            </w:pPr>
            <w:r w:rsidRPr="00227E6B">
              <w:rPr>
                <w:sz w:val="20"/>
                <w:szCs w:val="20"/>
              </w:rPr>
              <w:t xml:space="preserve">5-mΩ shunt </w:t>
            </w:r>
            <w:r w:rsidR="000C00E6">
              <w:rPr>
                <w:sz w:val="20"/>
                <w:szCs w:val="20"/>
              </w:rPr>
              <w:t>por</w:t>
            </w:r>
            <w:r w:rsidRPr="00227E6B">
              <w:rPr>
                <w:sz w:val="20"/>
                <w:szCs w:val="20"/>
              </w:rPr>
              <w:t xml:space="preserve"> INA240</w:t>
            </w:r>
          </w:p>
        </w:tc>
        <w:tc>
          <w:tcPr>
            <w:tcW w:w="3679" w:type="dxa"/>
          </w:tcPr>
          <w:p w14:paraId="34EBB31F" w14:textId="307BE3D9" w:rsidR="00DD621D" w:rsidRPr="00227E6B" w:rsidRDefault="000C00E6" w:rsidP="00DD621D">
            <w:pPr>
              <w:rPr>
                <w:sz w:val="20"/>
                <w:szCs w:val="20"/>
              </w:rPr>
            </w:pPr>
            <w:r>
              <w:rPr>
                <w:sz w:val="20"/>
                <w:szCs w:val="20"/>
              </w:rPr>
              <w:t>Amplificador diferencial de detección de corriente con 20 V/V y rechazo de PWM mejorado (INA240).</w:t>
            </w:r>
          </w:p>
        </w:tc>
      </w:tr>
      <w:tr w:rsidR="00DD621D" w14:paraId="7C8D64E2" w14:textId="77777777" w:rsidTr="00227E6B">
        <w:tc>
          <w:tcPr>
            <w:tcW w:w="3114" w:type="dxa"/>
          </w:tcPr>
          <w:p w14:paraId="27653AA5" w14:textId="581CFF76" w:rsidR="00DD621D" w:rsidRPr="00E73D6C" w:rsidRDefault="000C00E6" w:rsidP="006D7A1F">
            <w:pPr>
              <w:rPr>
                <w:sz w:val="20"/>
                <w:szCs w:val="20"/>
              </w:rPr>
            </w:pPr>
            <w:r>
              <w:rPr>
                <w:sz w:val="20"/>
                <w:szCs w:val="20"/>
              </w:rPr>
              <w:t>Rango máximo de corriente en fases.</w:t>
            </w:r>
          </w:p>
        </w:tc>
        <w:tc>
          <w:tcPr>
            <w:tcW w:w="1701" w:type="dxa"/>
          </w:tcPr>
          <w:p w14:paraId="71878A6E" w14:textId="5F0AC427" w:rsidR="00DD621D" w:rsidRPr="00227E6B" w:rsidRDefault="00E73D6C" w:rsidP="00227E6B">
            <w:pPr>
              <w:jc w:val="center"/>
              <w:rPr>
                <w:sz w:val="20"/>
                <w:szCs w:val="20"/>
              </w:rPr>
            </w:pPr>
            <w:r w:rsidRPr="00227E6B">
              <w:rPr>
                <w:sz w:val="20"/>
                <w:szCs w:val="20"/>
              </w:rPr>
              <w:t>±16.5 A</w:t>
            </w:r>
          </w:p>
        </w:tc>
        <w:tc>
          <w:tcPr>
            <w:tcW w:w="3679" w:type="dxa"/>
          </w:tcPr>
          <w:p w14:paraId="77D68A87" w14:textId="1463D5A0" w:rsidR="00DD621D" w:rsidRPr="00227E6B" w:rsidRDefault="000C00E6" w:rsidP="00DD621D">
            <w:pPr>
              <w:rPr>
                <w:sz w:val="20"/>
                <w:szCs w:val="20"/>
              </w:rPr>
            </w:pPr>
            <w:r>
              <w:rPr>
                <w:sz w:val="20"/>
                <w:szCs w:val="20"/>
              </w:rPr>
              <w:t>Escalado de</w:t>
            </w:r>
            <w:r w:rsidR="00E73D6C" w:rsidRPr="00227E6B">
              <w:rPr>
                <w:sz w:val="20"/>
                <w:szCs w:val="20"/>
              </w:rPr>
              <w:t xml:space="preserve"> 0 </w:t>
            </w:r>
            <w:r>
              <w:rPr>
                <w:sz w:val="20"/>
                <w:szCs w:val="20"/>
              </w:rPr>
              <w:t>a</w:t>
            </w:r>
            <w:r w:rsidR="00E73D6C" w:rsidRPr="00227E6B">
              <w:rPr>
                <w:sz w:val="20"/>
                <w:szCs w:val="20"/>
              </w:rPr>
              <w:t xml:space="preserve"> 3.3 V; </w:t>
            </w:r>
            <w:r>
              <w:rPr>
                <w:sz w:val="20"/>
                <w:szCs w:val="20"/>
              </w:rPr>
              <w:t xml:space="preserve">invertido con </w:t>
            </w:r>
            <w:r w:rsidR="003A14E6">
              <w:rPr>
                <w:sz w:val="20"/>
                <w:szCs w:val="20"/>
              </w:rPr>
              <w:t xml:space="preserve">polarización </w:t>
            </w:r>
            <w:r w:rsidR="003A14E6" w:rsidRPr="00227E6B">
              <w:rPr>
                <w:sz w:val="20"/>
                <w:szCs w:val="20"/>
              </w:rPr>
              <w:t>1.65</w:t>
            </w:r>
            <w:r w:rsidR="00E73D6C" w:rsidRPr="00227E6B">
              <w:rPr>
                <w:sz w:val="20"/>
                <w:szCs w:val="20"/>
              </w:rPr>
              <w:t xml:space="preserve">-V </w:t>
            </w:r>
          </w:p>
        </w:tc>
      </w:tr>
      <w:tr w:rsidR="00DD621D" w14:paraId="754A51DC" w14:textId="77777777" w:rsidTr="00227E6B">
        <w:tc>
          <w:tcPr>
            <w:tcW w:w="3114" w:type="dxa"/>
          </w:tcPr>
          <w:p w14:paraId="57643E71" w14:textId="269A13BE" w:rsidR="00DD621D" w:rsidRPr="00E73D6C" w:rsidRDefault="000C00E6" w:rsidP="006D7A1F">
            <w:pPr>
              <w:rPr>
                <w:sz w:val="20"/>
                <w:szCs w:val="20"/>
              </w:rPr>
            </w:pPr>
            <w:r>
              <w:rPr>
                <w:sz w:val="20"/>
                <w:szCs w:val="20"/>
              </w:rPr>
              <w:t>Rango precisión de corrientes de fase</w:t>
            </w:r>
            <w:r w:rsidR="00DD621D" w:rsidRPr="00E73D6C">
              <w:rPr>
                <w:sz w:val="20"/>
                <w:szCs w:val="20"/>
              </w:rPr>
              <w:t xml:space="preserve"> (–25°C </w:t>
            </w:r>
            <w:r>
              <w:rPr>
                <w:sz w:val="20"/>
                <w:szCs w:val="20"/>
              </w:rPr>
              <w:t>a</w:t>
            </w:r>
            <w:r w:rsidR="00DD621D" w:rsidRPr="00E73D6C">
              <w:rPr>
                <w:sz w:val="20"/>
                <w:szCs w:val="20"/>
              </w:rPr>
              <w:t xml:space="preserve"> 85°C)</w:t>
            </w:r>
          </w:p>
        </w:tc>
        <w:tc>
          <w:tcPr>
            <w:tcW w:w="1701" w:type="dxa"/>
          </w:tcPr>
          <w:p w14:paraId="0F25A106" w14:textId="001CA405" w:rsidR="00DD621D" w:rsidRPr="00227E6B" w:rsidRDefault="00E73D6C" w:rsidP="00227E6B">
            <w:pPr>
              <w:jc w:val="center"/>
              <w:rPr>
                <w:sz w:val="20"/>
                <w:szCs w:val="20"/>
              </w:rPr>
            </w:pPr>
            <w:r w:rsidRPr="00227E6B">
              <w:rPr>
                <w:sz w:val="20"/>
                <w:szCs w:val="20"/>
              </w:rPr>
              <w:t>±0.5% (</w:t>
            </w:r>
            <w:r w:rsidR="000C00E6">
              <w:rPr>
                <w:sz w:val="20"/>
                <w:szCs w:val="20"/>
              </w:rPr>
              <w:t>no calibrado</w:t>
            </w:r>
            <w:r w:rsidRPr="00227E6B">
              <w:rPr>
                <w:sz w:val="20"/>
                <w:szCs w:val="20"/>
              </w:rPr>
              <w:t>), ±0.1% (</w:t>
            </w:r>
            <w:r w:rsidR="000C00E6">
              <w:rPr>
                <w:sz w:val="20"/>
                <w:szCs w:val="20"/>
              </w:rPr>
              <w:t>calibrado</w:t>
            </w:r>
            <w:r w:rsidRPr="00227E6B">
              <w:rPr>
                <w:sz w:val="20"/>
                <w:szCs w:val="20"/>
              </w:rPr>
              <w:t>)</w:t>
            </w:r>
          </w:p>
          <w:p w14:paraId="3BBC5722" w14:textId="695C25DE" w:rsidR="00E73D6C" w:rsidRPr="00227E6B" w:rsidRDefault="00E73D6C" w:rsidP="00227E6B">
            <w:pPr>
              <w:jc w:val="center"/>
              <w:rPr>
                <w:sz w:val="20"/>
                <w:szCs w:val="20"/>
              </w:rPr>
            </w:pPr>
          </w:p>
        </w:tc>
        <w:tc>
          <w:tcPr>
            <w:tcW w:w="3679" w:type="dxa"/>
          </w:tcPr>
          <w:p w14:paraId="43678446" w14:textId="66065070" w:rsidR="00DD621D" w:rsidRPr="00227E6B" w:rsidRDefault="003A14E6" w:rsidP="00DD621D">
            <w:pPr>
              <w:rPr>
                <w:sz w:val="20"/>
                <w:szCs w:val="20"/>
              </w:rPr>
            </w:pPr>
            <w:r>
              <w:rPr>
                <w:sz w:val="20"/>
                <w:szCs w:val="20"/>
              </w:rPr>
              <w:t>Sobre</w:t>
            </w:r>
            <w:r w:rsidR="000C00E6">
              <w:rPr>
                <w:sz w:val="20"/>
                <w:szCs w:val="20"/>
              </w:rPr>
              <w:t xml:space="preserve"> rango nominal</w:t>
            </w:r>
            <w:r w:rsidR="00E73D6C" w:rsidRPr="00227E6B">
              <w:rPr>
                <w:sz w:val="20"/>
                <w:szCs w:val="20"/>
              </w:rPr>
              <w:t xml:space="preserve"> ±10 A; </w:t>
            </w:r>
            <w:r>
              <w:rPr>
                <w:sz w:val="20"/>
                <w:szCs w:val="20"/>
              </w:rPr>
              <w:t xml:space="preserve">calibración única de compensación y </w:t>
            </w:r>
            <w:proofErr w:type="gramStart"/>
            <w:r>
              <w:rPr>
                <w:sz w:val="20"/>
                <w:szCs w:val="20"/>
              </w:rPr>
              <w:t xml:space="preserve">ganancia </w:t>
            </w:r>
            <w:r w:rsidR="00E73D6C" w:rsidRPr="00227E6B">
              <w:rPr>
                <w:sz w:val="20"/>
                <w:szCs w:val="20"/>
              </w:rPr>
              <w:t xml:space="preserve"> 25</w:t>
            </w:r>
            <w:proofErr w:type="gramEnd"/>
            <w:r w:rsidR="00E73D6C" w:rsidRPr="00227E6B">
              <w:rPr>
                <w:sz w:val="20"/>
                <w:szCs w:val="20"/>
              </w:rPr>
              <w:t>ºC</w:t>
            </w:r>
          </w:p>
        </w:tc>
      </w:tr>
      <w:tr w:rsidR="00DD621D" w14:paraId="6D3B6148" w14:textId="77777777" w:rsidTr="00227E6B">
        <w:tc>
          <w:tcPr>
            <w:tcW w:w="3114" w:type="dxa"/>
          </w:tcPr>
          <w:p w14:paraId="3F335C5C" w14:textId="1738F0FB" w:rsidR="00DD621D" w:rsidRPr="00E73D6C" w:rsidRDefault="003A14E6" w:rsidP="006D7A1F">
            <w:pPr>
              <w:rPr>
                <w:sz w:val="20"/>
                <w:szCs w:val="20"/>
              </w:rPr>
            </w:pPr>
            <w:r>
              <w:rPr>
                <w:sz w:val="20"/>
                <w:szCs w:val="20"/>
              </w:rPr>
              <w:t>Filtro de entrada y salida EMI</w:t>
            </w:r>
          </w:p>
        </w:tc>
        <w:tc>
          <w:tcPr>
            <w:tcW w:w="1701" w:type="dxa"/>
          </w:tcPr>
          <w:p w14:paraId="306AFD94" w14:textId="6F8C8E98" w:rsidR="00DD621D" w:rsidRPr="00227E6B" w:rsidRDefault="00227E6B" w:rsidP="00227E6B">
            <w:pPr>
              <w:jc w:val="center"/>
              <w:rPr>
                <w:sz w:val="20"/>
                <w:szCs w:val="20"/>
              </w:rPr>
            </w:pPr>
            <w:r w:rsidRPr="00227E6B">
              <w:rPr>
                <w:sz w:val="20"/>
                <w:szCs w:val="20"/>
              </w:rPr>
              <w:t>Extern</w:t>
            </w:r>
            <w:r w:rsidR="0001681A">
              <w:rPr>
                <w:sz w:val="20"/>
                <w:szCs w:val="20"/>
              </w:rPr>
              <w:t>o</w:t>
            </w:r>
          </w:p>
        </w:tc>
        <w:tc>
          <w:tcPr>
            <w:tcW w:w="3679" w:type="dxa"/>
          </w:tcPr>
          <w:p w14:paraId="138EED89" w14:textId="54623E8A" w:rsidR="00DD621D" w:rsidRPr="00227E6B" w:rsidRDefault="00227E6B" w:rsidP="00227E6B">
            <w:pPr>
              <w:jc w:val="center"/>
              <w:rPr>
                <w:sz w:val="20"/>
                <w:szCs w:val="20"/>
              </w:rPr>
            </w:pPr>
            <w:r>
              <w:rPr>
                <w:sz w:val="20"/>
                <w:szCs w:val="20"/>
              </w:rPr>
              <w:t>-</w:t>
            </w:r>
          </w:p>
        </w:tc>
      </w:tr>
      <w:tr w:rsidR="00E73D6C" w14:paraId="3D5BD17D" w14:textId="77777777" w:rsidTr="00227E6B">
        <w:tc>
          <w:tcPr>
            <w:tcW w:w="3114" w:type="dxa"/>
          </w:tcPr>
          <w:p w14:paraId="1A0FF00F" w14:textId="0696B8F1" w:rsidR="00E73D6C" w:rsidRPr="00E73D6C" w:rsidRDefault="003A14E6" w:rsidP="006D7A1F">
            <w:pPr>
              <w:rPr>
                <w:sz w:val="20"/>
                <w:szCs w:val="20"/>
              </w:rPr>
            </w:pPr>
            <w:r>
              <w:rPr>
                <w:sz w:val="20"/>
                <w:szCs w:val="20"/>
              </w:rPr>
              <w:t>Pila de capas de la PCB</w:t>
            </w:r>
          </w:p>
        </w:tc>
        <w:tc>
          <w:tcPr>
            <w:tcW w:w="1701" w:type="dxa"/>
          </w:tcPr>
          <w:p w14:paraId="70792E50" w14:textId="27918D97" w:rsidR="00E73D6C" w:rsidRPr="00227E6B" w:rsidRDefault="003A14E6" w:rsidP="00227E6B">
            <w:pPr>
              <w:jc w:val="center"/>
              <w:rPr>
                <w:sz w:val="20"/>
                <w:szCs w:val="20"/>
              </w:rPr>
            </w:pPr>
            <w:r>
              <w:rPr>
                <w:sz w:val="20"/>
                <w:szCs w:val="20"/>
              </w:rPr>
              <w:t>Cobre</w:t>
            </w:r>
            <w:r w:rsidR="0001681A">
              <w:rPr>
                <w:sz w:val="20"/>
                <w:szCs w:val="20"/>
              </w:rPr>
              <w:t>,</w:t>
            </w:r>
            <w:r>
              <w:rPr>
                <w:sz w:val="20"/>
                <w:szCs w:val="20"/>
              </w:rPr>
              <w:t xml:space="preserve"> cuatro capas de</w:t>
            </w:r>
            <w:r w:rsidR="00E73D6C" w:rsidRPr="00227E6B">
              <w:rPr>
                <w:sz w:val="20"/>
                <w:szCs w:val="20"/>
              </w:rPr>
              <w:t xml:space="preserve"> 70-µm </w:t>
            </w:r>
          </w:p>
        </w:tc>
        <w:tc>
          <w:tcPr>
            <w:tcW w:w="3679" w:type="dxa"/>
          </w:tcPr>
          <w:p w14:paraId="73F29C1C" w14:textId="7E475D0B" w:rsidR="00E73D6C" w:rsidRPr="00227E6B" w:rsidRDefault="0001681A" w:rsidP="0001681A">
            <w:pPr>
              <w:jc w:val="center"/>
              <w:rPr>
                <w:sz w:val="20"/>
                <w:szCs w:val="20"/>
              </w:rPr>
            </w:pPr>
            <w:r>
              <w:rPr>
                <w:sz w:val="20"/>
                <w:szCs w:val="20"/>
              </w:rPr>
              <w:t>-</w:t>
            </w:r>
          </w:p>
        </w:tc>
      </w:tr>
      <w:tr w:rsidR="00E73D6C" w14:paraId="3A0917CF" w14:textId="77777777" w:rsidTr="00227E6B">
        <w:tc>
          <w:tcPr>
            <w:tcW w:w="3114" w:type="dxa"/>
          </w:tcPr>
          <w:p w14:paraId="068070DF" w14:textId="1A19FFC8" w:rsidR="00E73D6C" w:rsidRPr="00E73D6C" w:rsidRDefault="00E73D6C" w:rsidP="006D7A1F">
            <w:pPr>
              <w:rPr>
                <w:sz w:val="20"/>
                <w:szCs w:val="20"/>
              </w:rPr>
            </w:pPr>
            <w:r w:rsidRPr="00E73D6C">
              <w:rPr>
                <w:sz w:val="20"/>
                <w:szCs w:val="20"/>
              </w:rPr>
              <w:lastRenderedPageBreak/>
              <w:t xml:space="preserve">PCB </w:t>
            </w:r>
            <w:r w:rsidR="003A14E6">
              <w:rPr>
                <w:sz w:val="20"/>
                <w:szCs w:val="20"/>
              </w:rPr>
              <w:t>tamaño</w:t>
            </w:r>
          </w:p>
        </w:tc>
        <w:tc>
          <w:tcPr>
            <w:tcW w:w="1701" w:type="dxa"/>
          </w:tcPr>
          <w:p w14:paraId="0876C0EE" w14:textId="652F5477" w:rsidR="00E73D6C" w:rsidRPr="00227E6B" w:rsidRDefault="00227E6B" w:rsidP="00227E6B">
            <w:pPr>
              <w:jc w:val="center"/>
              <w:rPr>
                <w:sz w:val="20"/>
                <w:szCs w:val="20"/>
              </w:rPr>
            </w:pPr>
            <w:r w:rsidRPr="00227E6B">
              <w:rPr>
                <w:sz w:val="20"/>
                <w:szCs w:val="20"/>
              </w:rPr>
              <w:t>53.4 mm × 78.9 mm</w:t>
            </w:r>
          </w:p>
        </w:tc>
        <w:tc>
          <w:tcPr>
            <w:tcW w:w="3679" w:type="dxa"/>
          </w:tcPr>
          <w:p w14:paraId="4ED41A7D" w14:textId="6C23DE39" w:rsidR="00E73D6C" w:rsidRPr="00227E6B" w:rsidRDefault="00E73D6C" w:rsidP="00E73D6C">
            <w:pPr>
              <w:rPr>
                <w:sz w:val="20"/>
                <w:szCs w:val="20"/>
              </w:rPr>
            </w:pPr>
            <w:proofErr w:type="spellStart"/>
            <w:r w:rsidRPr="00227E6B">
              <w:rPr>
                <w:sz w:val="20"/>
                <w:szCs w:val="20"/>
              </w:rPr>
              <w:t>Dimensions</w:t>
            </w:r>
            <w:proofErr w:type="spellEnd"/>
            <w:r w:rsidRPr="00227E6B">
              <w:rPr>
                <w:sz w:val="20"/>
                <w:szCs w:val="20"/>
              </w:rPr>
              <w:t xml:space="preserve"> in mil: 2105 mil × 3107 mil</w:t>
            </w:r>
          </w:p>
        </w:tc>
      </w:tr>
      <w:tr w:rsidR="00E73D6C" w14:paraId="6477E692" w14:textId="77777777" w:rsidTr="00227E6B">
        <w:tc>
          <w:tcPr>
            <w:tcW w:w="3114" w:type="dxa"/>
          </w:tcPr>
          <w:p w14:paraId="09E33758" w14:textId="6D3F118F" w:rsidR="00E73D6C" w:rsidRPr="00E73D6C" w:rsidRDefault="0001681A" w:rsidP="006D7A1F">
            <w:pPr>
              <w:rPr>
                <w:sz w:val="20"/>
                <w:szCs w:val="20"/>
              </w:rPr>
            </w:pPr>
            <w:r>
              <w:rPr>
                <w:sz w:val="20"/>
                <w:szCs w:val="20"/>
              </w:rPr>
              <w:t>Rango Temperatura</w:t>
            </w:r>
          </w:p>
        </w:tc>
        <w:tc>
          <w:tcPr>
            <w:tcW w:w="1701" w:type="dxa"/>
          </w:tcPr>
          <w:p w14:paraId="6CCEE7F5" w14:textId="1B2760AB" w:rsidR="00E73D6C" w:rsidRPr="00227E6B" w:rsidRDefault="00E73D6C" w:rsidP="00227E6B">
            <w:pPr>
              <w:jc w:val="center"/>
              <w:rPr>
                <w:sz w:val="20"/>
                <w:szCs w:val="20"/>
              </w:rPr>
            </w:pPr>
            <w:r w:rsidRPr="00227E6B">
              <w:rPr>
                <w:sz w:val="20"/>
                <w:szCs w:val="20"/>
              </w:rPr>
              <w:t xml:space="preserve">–40ºC </w:t>
            </w:r>
            <w:r w:rsidR="003A14E6">
              <w:rPr>
                <w:sz w:val="20"/>
                <w:szCs w:val="20"/>
              </w:rPr>
              <w:t>a</w:t>
            </w:r>
            <w:r w:rsidRPr="00227E6B">
              <w:rPr>
                <w:sz w:val="20"/>
                <w:szCs w:val="20"/>
              </w:rPr>
              <w:t xml:space="preserve"> 85ºC</w:t>
            </w:r>
          </w:p>
        </w:tc>
        <w:tc>
          <w:tcPr>
            <w:tcW w:w="3679" w:type="dxa"/>
          </w:tcPr>
          <w:p w14:paraId="58A59CA9" w14:textId="77777777" w:rsidR="00E73D6C" w:rsidRPr="00227E6B" w:rsidRDefault="00E73D6C" w:rsidP="00E73D6C">
            <w:pPr>
              <w:rPr>
                <w:sz w:val="20"/>
                <w:szCs w:val="20"/>
              </w:rPr>
            </w:pPr>
          </w:p>
        </w:tc>
      </w:tr>
      <w:tr w:rsidR="00E73D6C" w14:paraId="5FE98C5D" w14:textId="77777777" w:rsidTr="00227E6B">
        <w:tc>
          <w:tcPr>
            <w:tcW w:w="3114" w:type="dxa"/>
          </w:tcPr>
          <w:p w14:paraId="66D54D72" w14:textId="09E626CB" w:rsidR="00E73D6C" w:rsidRPr="00E73D6C" w:rsidRDefault="003A14E6" w:rsidP="006D7A1F">
            <w:pPr>
              <w:rPr>
                <w:sz w:val="20"/>
                <w:szCs w:val="20"/>
              </w:rPr>
            </w:pPr>
            <w:r>
              <w:rPr>
                <w:sz w:val="20"/>
                <w:szCs w:val="20"/>
              </w:rPr>
              <w:t xml:space="preserve">Alerta </w:t>
            </w:r>
            <w:r w:rsidR="00E73D6C" w:rsidRPr="00E73D6C">
              <w:rPr>
                <w:sz w:val="20"/>
                <w:szCs w:val="20"/>
              </w:rPr>
              <w:t>PCB</w:t>
            </w:r>
            <w:r>
              <w:rPr>
                <w:sz w:val="20"/>
                <w:szCs w:val="20"/>
              </w:rPr>
              <w:t xml:space="preserve"> exceso temperatura</w:t>
            </w:r>
            <w:r w:rsidR="00E73D6C" w:rsidRPr="00E73D6C">
              <w:rPr>
                <w:sz w:val="20"/>
                <w:szCs w:val="20"/>
              </w:rPr>
              <w:t xml:space="preserve"> </w:t>
            </w:r>
          </w:p>
        </w:tc>
        <w:tc>
          <w:tcPr>
            <w:tcW w:w="1701" w:type="dxa"/>
          </w:tcPr>
          <w:p w14:paraId="20090986" w14:textId="1FF32654" w:rsidR="00E73D6C" w:rsidRPr="00227E6B" w:rsidRDefault="00E73D6C" w:rsidP="00227E6B">
            <w:pPr>
              <w:jc w:val="center"/>
              <w:rPr>
                <w:sz w:val="20"/>
                <w:szCs w:val="20"/>
              </w:rPr>
            </w:pPr>
            <w:r w:rsidRPr="00227E6B">
              <w:rPr>
                <w:sz w:val="20"/>
                <w:szCs w:val="20"/>
              </w:rPr>
              <w:t>&gt; 85ºC</w:t>
            </w:r>
          </w:p>
        </w:tc>
        <w:tc>
          <w:tcPr>
            <w:tcW w:w="3679" w:type="dxa"/>
          </w:tcPr>
          <w:p w14:paraId="15BF1DDE" w14:textId="1A391602" w:rsidR="00E73D6C" w:rsidRPr="00227E6B" w:rsidRDefault="003A14E6" w:rsidP="00E73D6C">
            <w:pPr>
              <w:rPr>
                <w:sz w:val="20"/>
                <w:szCs w:val="20"/>
              </w:rPr>
            </w:pPr>
            <w:r>
              <w:rPr>
                <w:sz w:val="20"/>
                <w:szCs w:val="20"/>
              </w:rPr>
              <w:t xml:space="preserve">Configurable de </w:t>
            </w:r>
            <w:r w:rsidR="00E73D6C" w:rsidRPr="00227E6B">
              <w:rPr>
                <w:sz w:val="20"/>
                <w:szCs w:val="20"/>
              </w:rPr>
              <w:t xml:space="preserve">70ºC </w:t>
            </w:r>
            <w:r>
              <w:rPr>
                <w:sz w:val="20"/>
                <w:szCs w:val="20"/>
              </w:rPr>
              <w:t>a</w:t>
            </w:r>
            <w:r w:rsidR="00E73D6C" w:rsidRPr="00227E6B">
              <w:rPr>
                <w:sz w:val="20"/>
                <w:szCs w:val="20"/>
              </w:rPr>
              <w:t xml:space="preserve"> 85ºC (TMP302B)</w:t>
            </w:r>
          </w:p>
        </w:tc>
      </w:tr>
    </w:tbl>
    <w:p w14:paraId="4826E1FF" w14:textId="68124087" w:rsidR="008650DB" w:rsidRDefault="008650DB" w:rsidP="008650DB"/>
    <w:p w14:paraId="19719AB4" w14:textId="0E9E887F" w:rsidR="008567D0" w:rsidRDefault="00D66FBC" w:rsidP="00B65C8C">
      <w:r>
        <w:t xml:space="preserve">Se aprecia que el inversor escogido tiene entre sus características </w:t>
      </w:r>
      <w:r w:rsidR="009E018D">
        <w:t>la capacidad de medir la corriente en los devanados junto a filtros contra las interferencias producidas por la acción de las conmutaciones del PWM. Para el caso de est</w:t>
      </w:r>
      <w:r w:rsidR="00B80834">
        <w:t>a</w:t>
      </w:r>
      <w:r w:rsidR="009E018D">
        <w:t xml:space="preserve"> demo no se hará uso de dichas características limitándose al control del puente mediante </w:t>
      </w:r>
      <w:r w:rsidR="00B32A24">
        <w:t>las</w:t>
      </w:r>
      <w:r w:rsidR="009E018D">
        <w:t xml:space="preserve"> señales PWM.</w:t>
      </w:r>
      <w:r w:rsidR="009E018D">
        <w:br/>
      </w:r>
    </w:p>
    <w:p w14:paraId="1B4E38F6" w14:textId="22EBF056" w:rsidR="008567D0" w:rsidRDefault="008567D0" w:rsidP="00B65C8C"/>
    <w:p w14:paraId="1CB4C47F" w14:textId="77777777" w:rsidR="00FB1488" w:rsidRDefault="00FB1488" w:rsidP="00B65C8C"/>
    <w:p w14:paraId="729D8E21" w14:textId="5294FB87" w:rsidR="004B4FC8" w:rsidRDefault="006D7A1F" w:rsidP="0027561B">
      <w:pPr>
        <w:pStyle w:val="Ttulo3"/>
      </w:pPr>
      <w:bookmarkStart w:id="45" w:name="_Toc104248606"/>
      <w:r w:rsidRPr="00221048">
        <w:t xml:space="preserve">Motor </w:t>
      </w:r>
      <w:proofErr w:type="spellStart"/>
      <w:r w:rsidRPr="00221048">
        <w:t>Brushless</w:t>
      </w:r>
      <w:proofErr w:type="spellEnd"/>
      <w:r w:rsidR="004B4FC8" w:rsidRPr="00221048">
        <w:t xml:space="preserve"> Modelo 2163788</w:t>
      </w:r>
      <w:bookmarkEnd w:id="45"/>
    </w:p>
    <w:p w14:paraId="388256D7" w14:textId="77777777" w:rsidR="0027561B" w:rsidRPr="0027561B" w:rsidRDefault="0027561B" w:rsidP="0027561B"/>
    <w:p w14:paraId="488CF1C2" w14:textId="30327B12" w:rsidR="00ED40D6" w:rsidRDefault="00FB1488" w:rsidP="00B65C8C">
      <w:r>
        <w:t xml:space="preserve">Una consideración que se ha tenido en cuenta a la hora de escoger el </w:t>
      </w:r>
      <w:proofErr w:type="gramStart"/>
      <w:r w:rsidR="009D60DE">
        <w:t>motor,</w:t>
      </w:r>
      <w:proofErr w:type="gramEnd"/>
      <w:r w:rsidR="009D60DE">
        <w:t xml:space="preserve"> es</w:t>
      </w:r>
      <w:r>
        <w:t xml:space="preserve"> el tener integrado en su estructura sensores HALL. Dicha consideración permite reducir etapas y conexionados en la maqueta al no depender de sensores externos al motor, los cuales además corren el riesgo de introducir ruido al sistema.</w:t>
      </w:r>
    </w:p>
    <w:p w14:paraId="2F48F184" w14:textId="7C7337EA" w:rsidR="00FB1488" w:rsidRDefault="00740561" w:rsidP="00B65C8C">
      <w:r w:rsidRPr="00740561">
        <w:rPr>
          <w:noProof/>
        </w:rPr>
        <w:drawing>
          <wp:anchor distT="0" distB="0" distL="114300" distR="114300" simplePos="0" relativeHeight="251662336" behindDoc="0" locked="0" layoutInCell="1" allowOverlap="1" wp14:anchorId="6B35174C" wp14:editId="0CC00861">
            <wp:simplePos x="0" y="0"/>
            <wp:positionH relativeFrom="margin">
              <wp:align>center</wp:align>
            </wp:positionH>
            <wp:positionV relativeFrom="paragraph">
              <wp:posOffset>4445</wp:posOffset>
            </wp:positionV>
            <wp:extent cx="2665730" cy="1955165"/>
            <wp:effectExtent l="0" t="0" r="1270" b="6985"/>
            <wp:wrapSquare wrapText="bothSides"/>
            <wp:docPr id="4" name="Imagen 4" descr="Imagen que contiene interior, cepillo de dientes, mostrador,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interior, cepillo de dientes, mostrador, tabla&#10;&#10;Descripción generada automáticamente"/>
                    <pic:cNvPicPr/>
                  </pic:nvPicPr>
                  <pic:blipFill>
                    <a:blip r:embed="rId76">
                      <a:extLst>
                        <a:ext uri="{28A0092B-C50C-407E-A947-70E740481C1C}">
                          <a14:useLocalDpi xmlns:a14="http://schemas.microsoft.com/office/drawing/2010/main" val="0"/>
                        </a:ext>
                      </a:extLst>
                    </a:blip>
                    <a:stretch>
                      <a:fillRect/>
                    </a:stretch>
                  </pic:blipFill>
                  <pic:spPr>
                    <a:xfrm>
                      <a:off x="0" y="0"/>
                      <a:ext cx="2665730" cy="1955165"/>
                    </a:xfrm>
                    <a:prstGeom prst="rect">
                      <a:avLst/>
                    </a:prstGeom>
                  </pic:spPr>
                </pic:pic>
              </a:graphicData>
            </a:graphic>
            <wp14:sizeRelH relativeFrom="margin">
              <wp14:pctWidth>0</wp14:pctWidth>
            </wp14:sizeRelH>
            <wp14:sizeRelV relativeFrom="margin">
              <wp14:pctHeight>0</wp14:pctHeight>
            </wp14:sizeRelV>
          </wp:anchor>
        </w:drawing>
      </w:r>
    </w:p>
    <w:p w14:paraId="052B9306" w14:textId="73B41003" w:rsidR="00ED40D6" w:rsidRDefault="00ED40D6" w:rsidP="00B65C8C"/>
    <w:p w14:paraId="5DD74431" w14:textId="265FE471" w:rsidR="00ED40D6" w:rsidRDefault="00ED40D6" w:rsidP="00B65C8C"/>
    <w:p w14:paraId="47CB9852" w14:textId="689F5063" w:rsidR="00ED40D6" w:rsidRDefault="00ED40D6" w:rsidP="00B65C8C"/>
    <w:p w14:paraId="42DBD48F" w14:textId="06764FB0" w:rsidR="00ED40D6" w:rsidRDefault="00ED40D6" w:rsidP="00B65C8C"/>
    <w:p w14:paraId="03DBCF55" w14:textId="22ADB2CB" w:rsidR="00ED40D6" w:rsidRDefault="00ED40D6" w:rsidP="00B65C8C"/>
    <w:p w14:paraId="7CB0D116" w14:textId="3E0E295C" w:rsidR="00ED40D6" w:rsidRDefault="00ED40D6" w:rsidP="00B65C8C"/>
    <w:p w14:paraId="40558A22" w14:textId="2FFA11FB" w:rsidR="00740561" w:rsidRDefault="00740561" w:rsidP="00B65C8C"/>
    <w:p w14:paraId="27908AA0" w14:textId="194DE7D0" w:rsidR="00740561" w:rsidRDefault="00740561" w:rsidP="00B65C8C">
      <w:r>
        <w:t>Las características del motor sin escobillas</w:t>
      </w:r>
      <w:r w:rsidR="009D60DE">
        <w:t xml:space="preserve"> y sus sensores integrados </w:t>
      </w:r>
      <w:r>
        <w:t>son las siguientes:</w:t>
      </w:r>
    </w:p>
    <w:tbl>
      <w:tblPr>
        <w:tblStyle w:val="Tablaconcuadrcula"/>
        <w:tblW w:w="0" w:type="auto"/>
        <w:jc w:val="center"/>
        <w:tblLook w:val="04A0" w:firstRow="1" w:lastRow="0" w:firstColumn="1" w:lastColumn="0" w:noHBand="0" w:noVBand="1"/>
      </w:tblPr>
      <w:tblGrid>
        <w:gridCol w:w="3754"/>
        <w:gridCol w:w="3754"/>
      </w:tblGrid>
      <w:tr w:rsidR="00261CC8" w14:paraId="05981065" w14:textId="77777777" w:rsidTr="00261CC8">
        <w:trPr>
          <w:trHeight w:val="252"/>
          <w:jc w:val="center"/>
        </w:trPr>
        <w:tc>
          <w:tcPr>
            <w:tcW w:w="3754" w:type="dxa"/>
            <w:shd w:val="clear" w:color="auto" w:fill="E7E6E6" w:themeFill="background2"/>
          </w:tcPr>
          <w:p w14:paraId="71BCCF8E" w14:textId="28453F13" w:rsidR="00261CC8" w:rsidRPr="00261CC8" w:rsidRDefault="003B38BD" w:rsidP="00261CC8">
            <w:pPr>
              <w:jc w:val="center"/>
              <w:rPr>
                <w:sz w:val="20"/>
                <w:szCs w:val="20"/>
              </w:rPr>
            </w:pPr>
            <w:r w:rsidRPr="00261CC8">
              <w:rPr>
                <w:b/>
                <w:bCs/>
                <w:sz w:val="20"/>
                <w:szCs w:val="20"/>
              </w:rPr>
              <w:t>Parámet</w:t>
            </w:r>
            <w:r>
              <w:rPr>
                <w:b/>
                <w:bCs/>
                <w:sz w:val="20"/>
                <w:szCs w:val="20"/>
              </w:rPr>
              <w:t>ros</w:t>
            </w:r>
          </w:p>
        </w:tc>
        <w:tc>
          <w:tcPr>
            <w:tcW w:w="3754" w:type="dxa"/>
            <w:shd w:val="clear" w:color="auto" w:fill="E7E6E6" w:themeFill="background2"/>
          </w:tcPr>
          <w:p w14:paraId="737362BC" w14:textId="437810E6" w:rsidR="00261CC8" w:rsidRPr="00261CC8" w:rsidRDefault="003B38BD" w:rsidP="00261CC8">
            <w:pPr>
              <w:jc w:val="center"/>
              <w:rPr>
                <w:sz w:val="20"/>
                <w:szCs w:val="20"/>
              </w:rPr>
            </w:pPr>
            <w:r>
              <w:rPr>
                <w:b/>
                <w:bCs/>
                <w:sz w:val="20"/>
                <w:szCs w:val="20"/>
              </w:rPr>
              <w:t>Valores</w:t>
            </w:r>
          </w:p>
        </w:tc>
      </w:tr>
      <w:tr w:rsidR="00261CC8" w14:paraId="4B389193" w14:textId="77777777" w:rsidTr="00261CC8">
        <w:trPr>
          <w:trHeight w:val="273"/>
          <w:jc w:val="center"/>
        </w:trPr>
        <w:tc>
          <w:tcPr>
            <w:tcW w:w="3754" w:type="dxa"/>
          </w:tcPr>
          <w:p w14:paraId="35B9941C" w14:textId="65CCBA61" w:rsidR="00261CC8" w:rsidRPr="008144B9" w:rsidRDefault="00261CC8" w:rsidP="008144B9">
            <w:pPr>
              <w:rPr>
                <w:sz w:val="20"/>
                <w:szCs w:val="20"/>
              </w:rPr>
            </w:pPr>
            <w:proofErr w:type="spellStart"/>
            <w:r w:rsidRPr="008144B9">
              <w:rPr>
                <w:sz w:val="20"/>
                <w:szCs w:val="20"/>
              </w:rPr>
              <w:t>N°</w:t>
            </w:r>
            <w:proofErr w:type="spellEnd"/>
            <w:r w:rsidRPr="008144B9">
              <w:rPr>
                <w:sz w:val="20"/>
                <w:szCs w:val="20"/>
              </w:rPr>
              <w:t xml:space="preserve"> </w:t>
            </w:r>
            <w:r w:rsidR="00873689">
              <w:rPr>
                <w:sz w:val="20"/>
                <w:szCs w:val="20"/>
              </w:rPr>
              <w:t>polos</w:t>
            </w:r>
          </w:p>
        </w:tc>
        <w:tc>
          <w:tcPr>
            <w:tcW w:w="3754" w:type="dxa"/>
          </w:tcPr>
          <w:p w14:paraId="2B73D076" w14:textId="4C48CB0F" w:rsidR="00261CC8" w:rsidRPr="0080312A" w:rsidRDefault="0080312A" w:rsidP="00261CC8">
            <w:pPr>
              <w:jc w:val="center"/>
              <w:rPr>
                <w:sz w:val="20"/>
                <w:szCs w:val="20"/>
              </w:rPr>
            </w:pPr>
            <w:r w:rsidRPr="0080312A">
              <w:rPr>
                <w:sz w:val="20"/>
                <w:szCs w:val="20"/>
              </w:rPr>
              <w:t>8</w:t>
            </w:r>
          </w:p>
        </w:tc>
      </w:tr>
      <w:tr w:rsidR="00261CC8" w14:paraId="5B304977" w14:textId="77777777" w:rsidTr="00261CC8">
        <w:trPr>
          <w:trHeight w:val="273"/>
          <w:jc w:val="center"/>
        </w:trPr>
        <w:tc>
          <w:tcPr>
            <w:tcW w:w="3754" w:type="dxa"/>
          </w:tcPr>
          <w:p w14:paraId="543584E0" w14:textId="7A1707E2" w:rsidR="00261CC8" w:rsidRPr="008144B9" w:rsidRDefault="00261CC8" w:rsidP="008144B9">
            <w:pPr>
              <w:rPr>
                <w:sz w:val="20"/>
                <w:szCs w:val="20"/>
              </w:rPr>
            </w:pPr>
            <w:proofErr w:type="spellStart"/>
            <w:r w:rsidRPr="008144B9">
              <w:rPr>
                <w:sz w:val="20"/>
                <w:szCs w:val="20"/>
              </w:rPr>
              <w:t>N°</w:t>
            </w:r>
            <w:proofErr w:type="spellEnd"/>
            <w:r w:rsidRPr="008144B9">
              <w:rPr>
                <w:sz w:val="20"/>
                <w:szCs w:val="20"/>
              </w:rPr>
              <w:t xml:space="preserve"> </w:t>
            </w:r>
            <w:r w:rsidR="00873689">
              <w:rPr>
                <w:sz w:val="20"/>
                <w:szCs w:val="20"/>
              </w:rPr>
              <w:t>fases</w:t>
            </w:r>
          </w:p>
        </w:tc>
        <w:tc>
          <w:tcPr>
            <w:tcW w:w="3754" w:type="dxa"/>
          </w:tcPr>
          <w:p w14:paraId="2437625D" w14:textId="3DE6AC8D" w:rsidR="00261CC8" w:rsidRPr="0080312A" w:rsidRDefault="0080312A" w:rsidP="00261CC8">
            <w:pPr>
              <w:jc w:val="center"/>
              <w:rPr>
                <w:sz w:val="20"/>
                <w:szCs w:val="20"/>
              </w:rPr>
            </w:pPr>
            <w:r w:rsidRPr="0080312A">
              <w:rPr>
                <w:sz w:val="20"/>
                <w:szCs w:val="20"/>
              </w:rPr>
              <w:t>3</w:t>
            </w:r>
          </w:p>
        </w:tc>
      </w:tr>
      <w:tr w:rsidR="00261CC8" w14:paraId="32DEDB4F" w14:textId="77777777" w:rsidTr="00261CC8">
        <w:trPr>
          <w:trHeight w:val="273"/>
          <w:jc w:val="center"/>
        </w:trPr>
        <w:tc>
          <w:tcPr>
            <w:tcW w:w="3754" w:type="dxa"/>
          </w:tcPr>
          <w:p w14:paraId="667F3843" w14:textId="6B2574B7" w:rsidR="00261CC8" w:rsidRPr="008144B9" w:rsidRDefault="00873689" w:rsidP="008144B9">
            <w:pPr>
              <w:rPr>
                <w:sz w:val="20"/>
                <w:szCs w:val="20"/>
              </w:rPr>
            </w:pPr>
            <w:r>
              <w:rPr>
                <w:sz w:val="20"/>
                <w:szCs w:val="20"/>
              </w:rPr>
              <w:t xml:space="preserve">Voltaje </w:t>
            </w:r>
          </w:p>
        </w:tc>
        <w:tc>
          <w:tcPr>
            <w:tcW w:w="3754" w:type="dxa"/>
          </w:tcPr>
          <w:p w14:paraId="399E60F8" w14:textId="4BE79BA2" w:rsidR="00261CC8" w:rsidRPr="0080312A" w:rsidRDefault="0080312A" w:rsidP="00261CC8">
            <w:pPr>
              <w:jc w:val="center"/>
              <w:rPr>
                <w:sz w:val="20"/>
                <w:szCs w:val="20"/>
              </w:rPr>
            </w:pPr>
            <w:r w:rsidRPr="0080312A">
              <w:rPr>
                <w:sz w:val="20"/>
                <w:szCs w:val="20"/>
              </w:rPr>
              <w:t>24 V</w:t>
            </w:r>
          </w:p>
        </w:tc>
      </w:tr>
      <w:tr w:rsidR="00261CC8" w14:paraId="59DED4A6" w14:textId="77777777" w:rsidTr="00261CC8">
        <w:trPr>
          <w:trHeight w:val="273"/>
          <w:jc w:val="center"/>
        </w:trPr>
        <w:tc>
          <w:tcPr>
            <w:tcW w:w="3754" w:type="dxa"/>
          </w:tcPr>
          <w:p w14:paraId="2A902C0F" w14:textId="2ACD50A9" w:rsidR="00261CC8" w:rsidRPr="008144B9" w:rsidRDefault="00873689" w:rsidP="008144B9">
            <w:pPr>
              <w:rPr>
                <w:sz w:val="20"/>
                <w:szCs w:val="20"/>
              </w:rPr>
            </w:pPr>
            <w:r>
              <w:rPr>
                <w:sz w:val="20"/>
                <w:szCs w:val="20"/>
              </w:rPr>
              <w:t>Revoluciones</w:t>
            </w:r>
          </w:p>
        </w:tc>
        <w:tc>
          <w:tcPr>
            <w:tcW w:w="3754" w:type="dxa"/>
          </w:tcPr>
          <w:p w14:paraId="77F7046D" w14:textId="5BFF9B2B" w:rsidR="00261CC8" w:rsidRPr="0080312A" w:rsidRDefault="0080312A" w:rsidP="00261CC8">
            <w:pPr>
              <w:jc w:val="center"/>
              <w:rPr>
                <w:sz w:val="20"/>
                <w:szCs w:val="20"/>
              </w:rPr>
            </w:pPr>
            <w:r w:rsidRPr="0080312A">
              <w:rPr>
                <w:sz w:val="20"/>
                <w:szCs w:val="20"/>
              </w:rPr>
              <w:t>4800 rpm</w:t>
            </w:r>
          </w:p>
        </w:tc>
      </w:tr>
      <w:tr w:rsidR="00261CC8" w14:paraId="05163118" w14:textId="77777777" w:rsidTr="00261CC8">
        <w:trPr>
          <w:trHeight w:val="273"/>
          <w:jc w:val="center"/>
        </w:trPr>
        <w:tc>
          <w:tcPr>
            <w:tcW w:w="3754" w:type="dxa"/>
          </w:tcPr>
          <w:p w14:paraId="5490D84B" w14:textId="70A39D34" w:rsidR="00261CC8" w:rsidRPr="008144B9" w:rsidRDefault="00873689" w:rsidP="008144B9">
            <w:pPr>
              <w:rPr>
                <w:sz w:val="20"/>
                <w:szCs w:val="20"/>
              </w:rPr>
            </w:pPr>
            <w:r>
              <w:rPr>
                <w:sz w:val="20"/>
                <w:szCs w:val="20"/>
              </w:rPr>
              <w:t>Par promedio</w:t>
            </w:r>
          </w:p>
        </w:tc>
        <w:tc>
          <w:tcPr>
            <w:tcW w:w="3754" w:type="dxa"/>
          </w:tcPr>
          <w:p w14:paraId="53C695FA" w14:textId="061B0084" w:rsidR="00261CC8" w:rsidRPr="0080312A" w:rsidRDefault="00E77EF1" w:rsidP="00261CC8">
            <w:pPr>
              <w:jc w:val="center"/>
              <w:rPr>
                <w:sz w:val="20"/>
                <w:szCs w:val="20"/>
              </w:rPr>
            </w:pPr>
            <w:r w:rsidRPr="0080312A">
              <w:rPr>
                <w:sz w:val="20"/>
                <w:szCs w:val="20"/>
              </w:rPr>
              <w:t>0,016 Nm</w:t>
            </w:r>
          </w:p>
        </w:tc>
      </w:tr>
      <w:tr w:rsidR="00261CC8" w14:paraId="485BEF9B" w14:textId="77777777" w:rsidTr="00261CC8">
        <w:trPr>
          <w:trHeight w:val="281"/>
          <w:jc w:val="center"/>
        </w:trPr>
        <w:tc>
          <w:tcPr>
            <w:tcW w:w="3754" w:type="dxa"/>
          </w:tcPr>
          <w:p w14:paraId="3F6609AF" w14:textId="1B395B84" w:rsidR="00261CC8" w:rsidRPr="008144B9" w:rsidRDefault="00873689" w:rsidP="008144B9">
            <w:pPr>
              <w:rPr>
                <w:sz w:val="20"/>
                <w:szCs w:val="20"/>
              </w:rPr>
            </w:pPr>
            <w:r>
              <w:rPr>
                <w:sz w:val="20"/>
                <w:szCs w:val="20"/>
              </w:rPr>
              <w:t>Máximo Par</w:t>
            </w:r>
          </w:p>
        </w:tc>
        <w:tc>
          <w:tcPr>
            <w:tcW w:w="3754" w:type="dxa"/>
          </w:tcPr>
          <w:p w14:paraId="488E5F9B" w14:textId="5A4FC06F" w:rsidR="00261CC8" w:rsidRPr="0080312A" w:rsidRDefault="00E77EF1" w:rsidP="00261CC8">
            <w:pPr>
              <w:jc w:val="center"/>
              <w:rPr>
                <w:sz w:val="20"/>
                <w:szCs w:val="20"/>
              </w:rPr>
            </w:pPr>
            <w:r w:rsidRPr="0080312A">
              <w:rPr>
                <w:sz w:val="20"/>
                <w:szCs w:val="20"/>
              </w:rPr>
              <w:t>0,05 Nm</w:t>
            </w:r>
          </w:p>
        </w:tc>
      </w:tr>
      <w:tr w:rsidR="00E77EF1" w14:paraId="4450B9D7" w14:textId="77777777" w:rsidTr="00261CC8">
        <w:trPr>
          <w:trHeight w:val="281"/>
          <w:jc w:val="center"/>
        </w:trPr>
        <w:tc>
          <w:tcPr>
            <w:tcW w:w="3754" w:type="dxa"/>
          </w:tcPr>
          <w:p w14:paraId="323AD960" w14:textId="2B0D1517" w:rsidR="00E77EF1" w:rsidRPr="00E77EF1" w:rsidRDefault="00873689" w:rsidP="008144B9">
            <w:pPr>
              <w:rPr>
                <w:sz w:val="20"/>
                <w:szCs w:val="20"/>
              </w:rPr>
            </w:pPr>
            <w:r>
              <w:rPr>
                <w:sz w:val="20"/>
                <w:szCs w:val="20"/>
              </w:rPr>
              <w:t>Constante de par</w:t>
            </w:r>
          </w:p>
        </w:tc>
        <w:tc>
          <w:tcPr>
            <w:tcW w:w="3754" w:type="dxa"/>
          </w:tcPr>
          <w:p w14:paraId="16B1F6AB" w14:textId="77714233" w:rsidR="00E77EF1" w:rsidRPr="0080312A" w:rsidRDefault="00E77EF1" w:rsidP="00261CC8">
            <w:pPr>
              <w:jc w:val="center"/>
              <w:rPr>
                <w:sz w:val="20"/>
                <w:szCs w:val="20"/>
              </w:rPr>
            </w:pPr>
            <w:r w:rsidRPr="0080312A">
              <w:rPr>
                <w:sz w:val="20"/>
                <w:szCs w:val="20"/>
              </w:rPr>
              <w:t>0,036 Nm/A</w:t>
            </w:r>
          </w:p>
        </w:tc>
      </w:tr>
      <w:tr w:rsidR="00261CC8" w14:paraId="18D784E0" w14:textId="77777777" w:rsidTr="00261CC8">
        <w:trPr>
          <w:trHeight w:val="281"/>
          <w:jc w:val="center"/>
        </w:trPr>
        <w:tc>
          <w:tcPr>
            <w:tcW w:w="3754" w:type="dxa"/>
          </w:tcPr>
          <w:p w14:paraId="686AB7C6" w14:textId="3D6C74A5" w:rsidR="00261CC8" w:rsidRPr="008144B9" w:rsidRDefault="00805F1B" w:rsidP="008144B9">
            <w:pPr>
              <w:rPr>
                <w:sz w:val="20"/>
                <w:szCs w:val="20"/>
              </w:rPr>
            </w:pPr>
            <w:r>
              <w:rPr>
                <w:sz w:val="20"/>
                <w:szCs w:val="20"/>
              </w:rPr>
              <w:t xml:space="preserve">Resistencia de línea </w:t>
            </w:r>
          </w:p>
        </w:tc>
        <w:tc>
          <w:tcPr>
            <w:tcW w:w="3754" w:type="dxa"/>
          </w:tcPr>
          <w:p w14:paraId="61190B68" w14:textId="5DDE3A81" w:rsidR="00261CC8" w:rsidRPr="0080312A" w:rsidRDefault="00E77EF1" w:rsidP="00261CC8">
            <w:pPr>
              <w:jc w:val="center"/>
              <w:rPr>
                <w:sz w:val="20"/>
                <w:szCs w:val="20"/>
              </w:rPr>
            </w:pPr>
            <w:r w:rsidRPr="0080312A">
              <w:rPr>
                <w:sz w:val="20"/>
                <w:szCs w:val="20"/>
              </w:rPr>
              <w:t>5,1 Ω</w:t>
            </w:r>
          </w:p>
        </w:tc>
      </w:tr>
      <w:tr w:rsidR="00261CC8" w14:paraId="1FC2A14A" w14:textId="77777777" w:rsidTr="00261CC8">
        <w:trPr>
          <w:trHeight w:val="281"/>
          <w:jc w:val="center"/>
        </w:trPr>
        <w:tc>
          <w:tcPr>
            <w:tcW w:w="3754" w:type="dxa"/>
          </w:tcPr>
          <w:p w14:paraId="1564A8EE" w14:textId="04C3BE01" w:rsidR="00261CC8" w:rsidRPr="008144B9" w:rsidRDefault="00805F1B" w:rsidP="008144B9">
            <w:pPr>
              <w:rPr>
                <w:sz w:val="20"/>
                <w:szCs w:val="20"/>
              </w:rPr>
            </w:pPr>
            <w:r>
              <w:rPr>
                <w:sz w:val="20"/>
                <w:szCs w:val="20"/>
              </w:rPr>
              <w:t xml:space="preserve">Inductancia de línea </w:t>
            </w:r>
          </w:p>
        </w:tc>
        <w:tc>
          <w:tcPr>
            <w:tcW w:w="3754" w:type="dxa"/>
          </w:tcPr>
          <w:p w14:paraId="51B1742C" w14:textId="482E8821" w:rsidR="00261CC8" w:rsidRPr="0080312A" w:rsidRDefault="00E77EF1" w:rsidP="00261CC8">
            <w:pPr>
              <w:jc w:val="center"/>
              <w:rPr>
                <w:sz w:val="20"/>
                <w:szCs w:val="20"/>
              </w:rPr>
            </w:pPr>
            <w:r w:rsidRPr="0080312A">
              <w:rPr>
                <w:sz w:val="20"/>
                <w:szCs w:val="20"/>
              </w:rPr>
              <w:t xml:space="preserve">3,3 </w:t>
            </w:r>
            <w:proofErr w:type="spellStart"/>
            <w:r w:rsidRPr="0080312A">
              <w:rPr>
                <w:sz w:val="20"/>
                <w:szCs w:val="20"/>
              </w:rPr>
              <w:t>mH</w:t>
            </w:r>
            <w:proofErr w:type="spellEnd"/>
          </w:p>
        </w:tc>
      </w:tr>
      <w:tr w:rsidR="00261CC8" w14:paraId="580F9A07" w14:textId="77777777" w:rsidTr="00261CC8">
        <w:trPr>
          <w:trHeight w:val="281"/>
          <w:jc w:val="center"/>
        </w:trPr>
        <w:tc>
          <w:tcPr>
            <w:tcW w:w="3754" w:type="dxa"/>
          </w:tcPr>
          <w:p w14:paraId="538BEFBE" w14:textId="57979FC2" w:rsidR="00261CC8" w:rsidRPr="008144B9" w:rsidRDefault="00805F1B" w:rsidP="008144B9">
            <w:pPr>
              <w:rPr>
                <w:sz w:val="20"/>
                <w:szCs w:val="20"/>
              </w:rPr>
            </w:pPr>
            <w:r>
              <w:rPr>
                <w:sz w:val="20"/>
                <w:szCs w:val="20"/>
              </w:rPr>
              <w:t>Corriente sin carga</w:t>
            </w:r>
          </w:p>
        </w:tc>
        <w:tc>
          <w:tcPr>
            <w:tcW w:w="3754" w:type="dxa"/>
          </w:tcPr>
          <w:p w14:paraId="3A793C6B" w14:textId="6F01B3AE" w:rsidR="00261CC8" w:rsidRPr="0080312A" w:rsidRDefault="00E77EF1" w:rsidP="00261CC8">
            <w:pPr>
              <w:jc w:val="center"/>
              <w:rPr>
                <w:sz w:val="20"/>
                <w:szCs w:val="20"/>
              </w:rPr>
            </w:pPr>
            <w:r w:rsidRPr="0080312A">
              <w:rPr>
                <w:sz w:val="20"/>
                <w:szCs w:val="20"/>
              </w:rPr>
              <w:t>150 mA</w:t>
            </w:r>
          </w:p>
        </w:tc>
      </w:tr>
      <w:tr w:rsidR="00261CC8" w14:paraId="4FA23952" w14:textId="77777777" w:rsidTr="00261CC8">
        <w:trPr>
          <w:trHeight w:val="281"/>
          <w:jc w:val="center"/>
        </w:trPr>
        <w:tc>
          <w:tcPr>
            <w:tcW w:w="3754" w:type="dxa"/>
          </w:tcPr>
          <w:p w14:paraId="48B55D31" w14:textId="22BF672A" w:rsidR="00261CC8" w:rsidRPr="008144B9" w:rsidRDefault="00805F1B" w:rsidP="008144B9">
            <w:pPr>
              <w:rPr>
                <w:sz w:val="20"/>
                <w:szCs w:val="20"/>
              </w:rPr>
            </w:pPr>
            <w:r>
              <w:rPr>
                <w:sz w:val="20"/>
                <w:szCs w:val="20"/>
              </w:rPr>
              <w:t>Máxima corriente de pico</w:t>
            </w:r>
          </w:p>
        </w:tc>
        <w:tc>
          <w:tcPr>
            <w:tcW w:w="3754" w:type="dxa"/>
          </w:tcPr>
          <w:p w14:paraId="70C4F970" w14:textId="66D9C6BC" w:rsidR="00261CC8" w:rsidRPr="0080312A" w:rsidRDefault="00E77EF1" w:rsidP="00261CC8">
            <w:pPr>
              <w:jc w:val="center"/>
              <w:rPr>
                <w:sz w:val="20"/>
                <w:szCs w:val="20"/>
              </w:rPr>
            </w:pPr>
            <w:r w:rsidRPr="0080312A">
              <w:rPr>
                <w:sz w:val="20"/>
                <w:szCs w:val="20"/>
              </w:rPr>
              <w:t xml:space="preserve">1,4 </w:t>
            </w:r>
            <w:proofErr w:type="gramStart"/>
            <w:r w:rsidRPr="0080312A">
              <w:rPr>
                <w:sz w:val="20"/>
                <w:szCs w:val="20"/>
              </w:rPr>
              <w:t>A</w:t>
            </w:r>
            <w:proofErr w:type="gramEnd"/>
          </w:p>
        </w:tc>
      </w:tr>
      <w:tr w:rsidR="00261CC8" w14:paraId="7DE14E78" w14:textId="77777777" w:rsidTr="00261CC8">
        <w:trPr>
          <w:trHeight w:val="281"/>
          <w:jc w:val="center"/>
        </w:trPr>
        <w:tc>
          <w:tcPr>
            <w:tcW w:w="3754" w:type="dxa"/>
          </w:tcPr>
          <w:p w14:paraId="6AFC4877" w14:textId="70C92956" w:rsidR="00261CC8" w:rsidRPr="008144B9" w:rsidRDefault="00805F1B" w:rsidP="008144B9">
            <w:pPr>
              <w:rPr>
                <w:sz w:val="20"/>
                <w:szCs w:val="20"/>
              </w:rPr>
            </w:pPr>
            <w:r>
              <w:rPr>
                <w:sz w:val="20"/>
                <w:szCs w:val="20"/>
              </w:rPr>
              <w:t>Corriente media</w:t>
            </w:r>
          </w:p>
        </w:tc>
        <w:tc>
          <w:tcPr>
            <w:tcW w:w="3754" w:type="dxa"/>
          </w:tcPr>
          <w:p w14:paraId="6B74E0CF" w14:textId="0380B73E" w:rsidR="00261CC8" w:rsidRPr="0080312A" w:rsidRDefault="005864FE" w:rsidP="00261CC8">
            <w:pPr>
              <w:jc w:val="center"/>
              <w:rPr>
                <w:sz w:val="20"/>
                <w:szCs w:val="20"/>
              </w:rPr>
            </w:pPr>
            <w:r w:rsidRPr="0080312A">
              <w:rPr>
                <w:sz w:val="20"/>
                <w:szCs w:val="20"/>
              </w:rPr>
              <w:t xml:space="preserve">0,44 </w:t>
            </w:r>
            <w:proofErr w:type="gramStart"/>
            <w:r w:rsidRPr="0080312A">
              <w:rPr>
                <w:sz w:val="20"/>
                <w:szCs w:val="20"/>
              </w:rPr>
              <w:t>A</w:t>
            </w:r>
            <w:proofErr w:type="gramEnd"/>
          </w:p>
        </w:tc>
      </w:tr>
      <w:tr w:rsidR="00261CC8" w14:paraId="0031A791" w14:textId="77777777" w:rsidTr="00261CC8">
        <w:trPr>
          <w:trHeight w:val="281"/>
          <w:jc w:val="center"/>
        </w:trPr>
        <w:tc>
          <w:tcPr>
            <w:tcW w:w="3754" w:type="dxa"/>
          </w:tcPr>
          <w:p w14:paraId="47C31A54" w14:textId="7CE8454D" w:rsidR="00261CC8" w:rsidRPr="008144B9" w:rsidRDefault="00805F1B" w:rsidP="008144B9">
            <w:pPr>
              <w:rPr>
                <w:sz w:val="20"/>
                <w:szCs w:val="20"/>
              </w:rPr>
            </w:pPr>
            <w:r>
              <w:rPr>
                <w:sz w:val="20"/>
                <w:szCs w:val="20"/>
              </w:rPr>
              <w:lastRenderedPageBreak/>
              <w:t>Longitud</w:t>
            </w:r>
          </w:p>
        </w:tc>
        <w:tc>
          <w:tcPr>
            <w:tcW w:w="3754" w:type="dxa"/>
          </w:tcPr>
          <w:p w14:paraId="22D5D3F8" w14:textId="45AA3007" w:rsidR="00261CC8" w:rsidRPr="0080312A" w:rsidRDefault="005864FE" w:rsidP="00261CC8">
            <w:pPr>
              <w:jc w:val="center"/>
              <w:rPr>
                <w:sz w:val="20"/>
                <w:szCs w:val="20"/>
              </w:rPr>
            </w:pPr>
            <w:r w:rsidRPr="0080312A">
              <w:rPr>
                <w:sz w:val="20"/>
                <w:szCs w:val="20"/>
              </w:rPr>
              <w:t>20 mm</w:t>
            </w:r>
          </w:p>
        </w:tc>
      </w:tr>
      <w:tr w:rsidR="00261CC8" w14:paraId="4F5F5F2B" w14:textId="77777777" w:rsidTr="00261CC8">
        <w:trPr>
          <w:trHeight w:val="281"/>
          <w:jc w:val="center"/>
        </w:trPr>
        <w:tc>
          <w:tcPr>
            <w:tcW w:w="3754" w:type="dxa"/>
          </w:tcPr>
          <w:p w14:paraId="27433F86" w14:textId="1BECD41C" w:rsidR="00261CC8" w:rsidRPr="008144B9" w:rsidRDefault="00805F1B" w:rsidP="008144B9">
            <w:pPr>
              <w:rPr>
                <w:sz w:val="20"/>
                <w:szCs w:val="20"/>
              </w:rPr>
            </w:pPr>
            <w:r>
              <w:rPr>
                <w:sz w:val="20"/>
                <w:szCs w:val="20"/>
              </w:rPr>
              <w:t>Inercia del rotor</w:t>
            </w:r>
          </w:p>
        </w:tc>
        <w:tc>
          <w:tcPr>
            <w:tcW w:w="3754" w:type="dxa"/>
          </w:tcPr>
          <w:p w14:paraId="59E8B472" w14:textId="3C3A9F11" w:rsidR="00261CC8" w:rsidRPr="0080312A" w:rsidRDefault="005864FE" w:rsidP="00261CC8">
            <w:pPr>
              <w:jc w:val="center"/>
              <w:rPr>
                <w:sz w:val="20"/>
                <w:szCs w:val="20"/>
              </w:rPr>
            </w:pPr>
            <w:r w:rsidRPr="0080312A">
              <w:rPr>
                <w:sz w:val="20"/>
                <w:szCs w:val="20"/>
              </w:rPr>
              <w:t>6 g-cm²</w:t>
            </w:r>
          </w:p>
        </w:tc>
      </w:tr>
      <w:tr w:rsidR="00261CC8" w14:paraId="6871524D" w14:textId="77777777" w:rsidTr="00261CC8">
        <w:trPr>
          <w:trHeight w:val="281"/>
          <w:jc w:val="center"/>
        </w:trPr>
        <w:tc>
          <w:tcPr>
            <w:tcW w:w="3754" w:type="dxa"/>
          </w:tcPr>
          <w:p w14:paraId="130D741D" w14:textId="44B3DAB4" w:rsidR="00261CC8" w:rsidRPr="008144B9" w:rsidRDefault="00805F1B" w:rsidP="008144B9">
            <w:pPr>
              <w:rPr>
                <w:sz w:val="20"/>
                <w:szCs w:val="20"/>
              </w:rPr>
            </w:pPr>
            <w:r>
              <w:rPr>
                <w:sz w:val="20"/>
                <w:szCs w:val="20"/>
              </w:rPr>
              <w:t>Masa</w:t>
            </w:r>
          </w:p>
        </w:tc>
        <w:tc>
          <w:tcPr>
            <w:tcW w:w="3754" w:type="dxa"/>
          </w:tcPr>
          <w:p w14:paraId="062C3170" w14:textId="33184320" w:rsidR="00261CC8" w:rsidRPr="0080312A" w:rsidRDefault="005864FE" w:rsidP="00261CC8">
            <w:pPr>
              <w:jc w:val="center"/>
              <w:rPr>
                <w:sz w:val="20"/>
                <w:szCs w:val="20"/>
              </w:rPr>
            </w:pPr>
            <w:r w:rsidRPr="0080312A">
              <w:rPr>
                <w:sz w:val="20"/>
                <w:szCs w:val="20"/>
              </w:rPr>
              <w:t xml:space="preserve">0,12 </w:t>
            </w:r>
            <w:proofErr w:type="gramStart"/>
            <w:r w:rsidRPr="0080312A">
              <w:rPr>
                <w:sz w:val="20"/>
                <w:szCs w:val="20"/>
              </w:rPr>
              <w:t>Kg</w:t>
            </w:r>
            <w:proofErr w:type="gramEnd"/>
          </w:p>
        </w:tc>
      </w:tr>
      <w:tr w:rsidR="008144B9" w14:paraId="520109D6" w14:textId="77777777" w:rsidTr="00261CC8">
        <w:trPr>
          <w:trHeight w:val="281"/>
          <w:jc w:val="center"/>
        </w:trPr>
        <w:tc>
          <w:tcPr>
            <w:tcW w:w="3754" w:type="dxa"/>
          </w:tcPr>
          <w:p w14:paraId="57356AC8" w14:textId="2BDA2F9D" w:rsidR="008144B9" w:rsidRPr="008144B9" w:rsidRDefault="008144B9" w:rsidP="008144B9">
            <w:pPr>
              <w:rPr>
                <w:sz w:val="20"/>
                <w:szCs w:val="20"/>
              </w:rPr>
            </w:pPr>
            <w:r w:rsidRPr="008144B9">
              <w:rPr>
                <w:sz w:val="20"/>
                <w:szCs w:val="20"/>
              </w:rPr>
              <w:t>V</w:t>
            </w:r>
            <w:r w:rsidRPr="008144B9">
              <w:rPr>
                <w:sz w:val="20"/>
                <w:szCs w:val="20"/>
                <w:vertAlign w:val="subscript"/>
              </w:rPr>
              <w:t xml:space="preserve">CC </w:t>
            </w:r>
            <w:r w:rsidR="00805F1B">
              <w:rPr>
                <w:sz w:val="20"/>
                <w:szCs w:val="20"/>
              </w:rPr>
              <w:t>Sensor HALL</w:t>
            </w:r>
          </w:p>
        </w:tc>
        <w:tc>
          <w:tcPr>
            <w:tcW w:w="3754" w:type="dxa"/>
          </w:tcPr>
          <w:p w14:paraId="374E4D87" w14:textId="2FB7DEDF" w:rsidR="008144B9" w:rsidRPr="0080312A" w:rsidRDefault="005864FE" w:rsidP="00261CC8">
            <w:pPr>
              <w:jc w:val="center"/>
              <w:rPr>
                <w:sz w:val="20"/>
                <w:szCs w:val="20"/>
              </w:rPr>
            </w:pPr>
            <w:r w:rsidRPr="0080312A">
              <w:rPr>
                <w:sz w:val="20"/>
                <w:szCs w:val="20"/>
              </w:rPr>
              <w:t xml:space="preserve">+5 </w:t>
            </w:r>
            <w:proofErr w:type="spellStart"/>
            <w:r w:rsidRPr="0080312A">
              <w:rPr>
                <w:sz w:val="20"/>
                <w:szCs w:val="20"/>
              </w:rPr>
              <w:t>to</w:t>
            </w:r>
            <w:proofErr w:type="spellEnd"/>
            <w:r w:rsidRPr="0080312A">
              <w:rPr>
                <w:sz w:val="20"/>
                <w:szCs w:val="20"/>
              </w:rPr>
              <w:t xml:space="preserve"> +24 VDC</w:t>
            </w:r>
          </w:p>
        </w:tc>
      </w:tr>
      <w:tr w:rsidR="00261CC8" w14:paraId="4B632761" w14:textId="77777777" w:rsidTr="00261CC8">
        <w:trPr>
          <w:trHeight w:val="281"/>
          <w:jc w:val="center"/>
        </w:trPr>
        <w:tc>
          <w:tcPr>
            <w:tcW w:w="3754" w:type="dxa"/>
          </w:tcPr>
          <w:p w14:paraId="5D6ECCB6" w14:textId="497456D2" w:rsidR="00261CC8" w:rsidRPr="008144B9" w:rsidRDefault="00805F1B" w:rsidP="008144B9">
            <w:pPr>
              <w:rPr>
                <w:sz w:val="20"/>
                <w:szCs w:val="20"/>
              </w:rPr>
            </w:pPr>
            <w:r>
              <w:rPr>
                <w:sz w:val="20"/>
                <w:szCs w:val="20"/>
              </w:rPr>
              <w:t>Ángulo sensores HALL</w:t>
            </w:r>
          </w:p>
        </w:tc>
        <w:tc>
          <w:tcPr>
            <w:tcW w:w="3754" w:type="dxa"/>
          </w:tcPr>
          <w:p w14:paraId="7EB04565" w14:textId="6F4E2CA8" w:rsidR="00261CC8" w:rsidRPr="0080312A" w:rsidRDefault="005864FE" w:rsidP="00261CC8">
            <w:pPr>
              <w:jc w:val="center"/>
              <w:rPr>
                <w:sz w:val="20"/>
                <w:szCs w:val="20"/>
              </w:rPr>
            </w:pPr>
            <w:r w:rsidRPr="0080312A">
              <w:rPr>
                <w:sz w:val="20"/>
                <w:szCs w:val="20"/>
              </w:rPr>
              <w:t>120°</w:t>
            </w:r>
          </w:p>
        </w:tc>
      </w:tr>
      <w:tr w:rsidR="00261CC8" w14:paraId="2A9ED536" w14:textId="77777777" w:rsidTr="00261CC8">
        <w:trPr>
          <w:trHeight w:val="281"/>
          <w:jc w:val="center"/>
        </w:trPr>
        <w:tc>
          <w:tcPr>
            <w:tcW w:w="3754" w:type="dxa"/>
          </w:tcPr>
          <w:p w14:paraId="35EA9F76" w14:textId="4AB19BED" w:rsidR="00261CC8" w:rsidRPr="008144B9" w:rsidRDefault="005D6A07" w:rsidP="008144B9">
            <w:pPr>
              <w:rPr>
                <w:sz w:val="20"/>
                <w:szCs w:val="20"/>
              </w:rPr>
            </w:pPr>
            <w:r>
              <w:rPr>
                <w:sz w:val="20"/>
                <w:szCs w:val="20"/>
              </w:rPr>
              <w:t>Salida del eje</w:t>
            </w:r>
          </w:p>
        </w:tc>
        <w:tc>
          <w:tcPr>
            <w:tcW w:w="3754" w:type="dxa"/>
          </w:tcPr>
          <w:p w14:paraId="04F448F0" w14:textId="5BF4C22D" w:rsidR="00261CC8" w:rsidRPr="0080312A" w:rsidRDefault="005864FE" w:rsidP="00261CC8">
            <w:pPr>
              <w:jc w:val="center"/>
              <w:rPr>
                <w:sz w:val="20"/>
                <w:szCs w:val="20"/>
              </w:rPr>
            </w:pPr>
            <w:r w:rsidRPr="0080312A">
              <w:rPr>
                <w:sz w:val="20"/>
                <w:szCs w:val="20"/>
              </w:rPr>
              <w:t>0,025 mm</w:t>
            </w:r>
          </w:p>
        </w:tc>
      </w:tr>
      <w:tr w:rsidR="00261CC8" w14:paraId="4A1CCFD0" w14:textId="77777777" w:rsidTr="00261CC8">
        <w:trPr>
          <w:trHeight w:val="281"/>
          <w:jc w:val="center"/>
        </w:trPr>
        <w:tc>
          <w:tcPr>
            <w:tcW w:w="3754" w:type="dxa"/>
          </w:tcPr>
          <w:p w14:paraId="2A665109" w14:textId="163384F1" w:rsidR="00261CC8" w:rsidRPr="008144B9" w:rsidRDefault="005D6A07" w:rsidP="008144B9">
            <w:pPr>
              <w:rPr>
                <w:sz w:val="20"/>
                <w:szCs w:val="20"/>
              </w:rPr>
            </w:pPr>
            <w:r>
              <w:rPr>
                <w:sz w:val="20"/>
                <w:szCs w:val="20"/>
              </w:rPr>
              <w:t>Clase Aislamiento</w:t>
            </w:r>
          </w:p>
        </w:tc>
        <w:tc>
          <w:tcPr>
            <w:tcW w:w="3754" w:type="dxa"/>
          </w:tcPr>
          <w:p w14:paraId="323F86A2" w14:textId="1BC50449" w:rsidR="00261CC8" w:rsidRPr="0080312A" w:rsidRDefault="005864FE" w:rsidP="00261CC8">
            <w:pPr>
              <w:jc w:val="center"/>
              <w:rPr>
                <w:sz w:val="20"/>
                <w:szCs w:val="20"/>
              </w:rPr>
            </w:pPr>
            <w:r w:rsidRPr="0080312A">
              <w:rPr>
                <w:sz w:val="20"/>
                <w:szCs w:val="20"/>
              </w:rPr>
              <w:t>B</w:t>
            </w:r>
          </w:p>
        </w:tc>
      </w:tr>
      <w:tr w:rsidR="00261CC8" w14:paraId="2393401A" w14:textId="77777777" w:rsidTr="00261CC8">
        <w:trPr>
          <w:trHeight w:val="281"/>
          <w:jc w:val="center"/>
        </w:trPr>
        <w:tc>
          <w:tcPr>
            <w:tcW w:w="3754" w:type="dxa"/>
          </w:tcPr>
          <w:p w14:paraId="4E5D4C08" w14:textId="1E1307F2" w:rsidR="00261CC8" w:rsidRPr="008144B9" w:rsidRDefault="005D6A07" w:rsidP="008144B9">
            <w:pPr>
              <w:rPr>
                <w:sz w:val="20"/>
                <w:szCs w:val="20"/>
              </w:rPr>
            </w:pPr>
            <w:r>
              <w:rPr>
                <w:sz w:val="20"/>
                <w:szCs w:val="20"/>
              </w:rPr>
              <w:t>Juego Radial</w:t>
            </w:r>
            <w:r w:rsidR="008144B9" w:rsidRPr="008144B9">
              <w:rPr>
                <w:sz w:val="20"/>
                <w:szCs w:val="20"/>
              </w:rPr>
              <w:t xml:space="preserve">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6C3AB734" w14:textId="47CDA1DE" w:rsidR="00261CC8" w:rsidRPr="0080312A" w:rsidRDefault="005864FE" w:rsidP="00261CC8">
            <w:pPr>
              <w:jc w:val="center"/>
              <w:rPr>
                <w:sz w:val="20"/>
                <w:szCs w:val="20"/>
              </w:rPr>
            </w:pPr>
            <w:r w:rsidRPr="0080312A">
              <w:rPr>
                <w:sz w:val="20"/>
                <w:szCs w:val="20"/>
              </w:rPr>
              <w:t>0,02 mm</w:t>
            </w:r>
          </w:p>
        </w:tc>
      </w:tr>
      <w:tr w:rsidR="00261CC8" w14:paraId="6305B3BD" w14:textId="77777777" w:rsidTr="00261CC8">
        <w:trPr>
          <w:trHeight w:val="281"/>
          <w:jc w:val="center"/>
        </w:trPr>
        <w:tc>
          <w:tcPr>
            <w:tcW w:w="3754" w:type="dxa"/>
          </w:tcPr>
          <w:p w14:paraId="630EE2CF" w14:textId="52FBD478" w:rsidR="00261CC8" w:rsidRPr="008144B9" w:rsidRDefault="005D6A07" w:rsidP="008144B9">
            <w:pPr>
              <w:rPr>
                <w:sz w:val="20"/>
                <w:szCs w:val="20"/>
              </w:rPr>
            </w:pPr>
            <w:r>
              <w:rPr>
                <w:sz w:val="20"/>
                <w:szCs w:val="20"/>
              </w:rPr>
              <w:t xml:space="preserve">Juego Axial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4D201656" w14:textId="007FE002" w:rsidR="00261CC8" w:rsidRPr="0080312A" w:rsidRDefault="005864FE" w:rsidP="00261CC8">
            <w:pPr>
              <w:jc w:val="center"/>
              <w:rPr>
                <w:sz w:val="20"/>
                <w:szCs w:val="20"/>
              </w:rPr>
            </w:pPr>
            <w:r w:rsidRPr="0080312A">
              <w:rPr>
                <w:sz w:val="20"/>
                <w:szCs w:val="20"/>
              </w:rPr>
              <w:t>0,08 mm</w:t>
            </w:r>
          </w:p>
        </w:tc>
      </w:tr>
      <w:tr w:rsidR="00261CC8" w14:paraId="2A8A9737" w14:textId="77777777" w:rsidTr="00261CC8">
        <w:trPr>
          <w:trHeight w:val="281"/>
          <w:jc w:val="center"/>
        </w:trPr>
        <w:tc>
          <w:tcPr>
            <w:tcW w:w="3754" w:type="dxa"/>
          </w:tcPr>
          <w:p w14:paraId="6CCD32F9" w14:textId="0501B9ED" w:rsidR="00261CC8" w:rsidRPr="008144B9" w:rsidRDefault="005D6A07" w:rsidP="008144B9">
            <w:pPr>
              <w:rPr>
                <w:sz w:val="20"/>
                <w:szCs w:val="20"/>
              </w:rPr>
            </w:pPr>
            <w:r>
              <w:rPr>
                <w:sz w:val="20"/>
                <w:szCs w:val="20"/>
              </w:rPr>
              <w:t>Máxima fuerza radial</w:t>
            </w:r>
            <w:r w:rsidR="008144B9" w:rsidRPr="008144B9">
              <w:rPr>
                <w:sz w:val="20"/>
                <w:szCs w:val="20"/>
                <w:vertAlign w:val="subscript"/>
              </w:rPr>
              <w:t xml:space="preserve"> (10 MM </w:t>
            </w:r>
            <w:r>
              <w:rPr>
                <w:sz w:val="20"/>
                <w:szCs w:val="20"/>
                <w:vertAlign w:val="subscript"/>
              </w:rPr>
              <w:t>desde zona frontal</w:t>
            </w:r>
            <w:r w:rsidR="008144B9" w:rsidRPr="008144B9">
              <w:rPr>
                <w:sz w:val="20"/>
                <w:szCs w:val="20"/>
                <w:vertAlign w:val="subscript"/>
              </w:rPr>
              <w:t>)</w:t>
            </w:r>
          </w:p>
        </w:tc>
        <w:tc>
          <w:tcPr>
            <w:tcW w:w="3754" w:type="dxa"/>
          </w:tcPr>
          <w:p w14:paraId="17296814" w14:textId="61514F7B" w:rsidR="00261CC8" w:rsidRPr="0080312A" w:rsidRDefault="008144B9" w:rsidP="00261CC8">
            <w:pPr>
              <w:jc w:val="center"/>
              <w:rPr>
                <w:sz w:val="20"/>
                <w:szCs w:val="20"/>
              </w:rPr>
            </w:pPr>
            <w:r w:rsidRPr="0080312A">
              <w:rPr>
                <w:sz w:val="20"/>
                <w:szCs w:val="20"/>
              </w:rPr>
              <w:t>15N</w:t>
            </w:r>
          </w:p>
        </w:tc>
      </w:tr>
      <w:tr w:rsidR="00261CC8" w14:paraId="52A71E5D" w14:textId="77777777" w:rsidTr="00261CC8">
        <w:trPr>
          <w:trHeight w:val="281"/>
          <w:jc w:val="center"/>
        </w:trPr>
        <w:tc>
          <w:tcPr>
            <w:tcW w:w="3754" w:type="dxa"/>
          </w:tcPr>
          <w:p w14:paraId="21D7EB8E" w14:textId="1FB73869" w:rsidR="00261CC8" w:rsidRPr="008144B9" w:rsidRDefault="005D6A07" w:rsidP="008144B9">
            <w:pPr>
              <w:rPr>
                <w:sz w:val="20"/>
                <w:szCs w:val="20"/>
              </w:rPr>
            </w:pPr>
            <w:r>
              <w:rPr>
                <w:sz w:val="20"/>
                <w:szCs w:val="20"/>
              </w:rPr>
              <w:t>Máxima fuerza axial</w:t>
            </w:r>
          </w:p>
        </w:tc>
        <w:tc>
          <w:tcPr>
            <w:tcW w:w="3754" w:type="dxa"/>
          </w:tcPr>
          <w:p w14:paraId="73746081" w14:textId="267F1935" w:rsidR="00261CC8" w:rsidRPr="0080312A" w:rsidRDefault="008144B9" w:rsidP="00261CC8">
            <w:pPr>
              <w:jc w:val="center"/>
              <w:rPr>
                <w:sz w:val="20"/>
                <w:szCs w:val="20"/>
              </w:rPr>
            </w:pPr>
            <w:r w:rsidRPr="0080312A">
              <w:rPr>
                <w:sz w:val="20"/>
                <w:szCs w:val="20"/>
              </w:rPr>
              <w:t>10N</w:t>
            </w:r>
          </w:p>
        </w:tc>
      </w:tr>
      <w:tr w:rsidR="00261CC8" w14:paraId="36969FA5" w14:textId="77777777" w:rsidTr="00261CC8">
        <w:trPr>
          <w:trHeight w:val="281"/>
          <w:jc w:val="center"/>
        </w:trPr>
        <w:tc>
          <w:tcPr>
            <w:tcW w:w="3754" w:type="dxa"/>
          </w:tcPr>
          <w:p w14:paraId="7044A608" w14:textId="626FA3D4" w:rsidR="00261CC8" w:rsidRPr="008144B9" w:rsidRDefault="005D6A07" w:rsidP="008144B9">
            <w:pPr>
              <w:rPr>
                <w:sz w:val="20"/>
                <w:szCs w:val="20"/>
              </w:rPr>
            </w:pPr>
            <w:r>
              <w:rPr>
                <w:sz w:val="20"/>
                <w:szCs w:val="20"/>
              </w:rPr>
              <w:t xml:space="preserve">Resistencia dieléctrica </w:t>
            </w:r>
          </w:p>
        </w:tc>
        <w:tc>
          <w:tcPr>
            <w:tcW w:w="3754" w:type="dxa"/>
          </w:tcPr>
          <w:p w14:paraId="14A26F5B" w14:textId="3E10DA4F" w:rsidR="00261CC8" w:rsidRPr="0080312A" w:rsidRDefault="008144B9" w:rsidP="00261CC8">
            <w:pPr>
              <w:jc w:val="center"/>
              <w:rPr>
                <w:sz w:val="20"/>
                <w:szCs w:val="20"/>
              </w:rPr>
            </w:pPr>
            <w:r w:rsidRPr="0080312A">
              <w:rPr>
                <w:sz w:val="20"/>
                <w:szCs w:val="20"/>
              </w:rPr>
              <w:t xml:space="preserve">600 VCA </w:t>
            </w:r>
            <w:proofErr w:type="spellStart"/>
            <w:r w:rsidR="005D6A07" w:rsidRPr="005D6A07">
              <w:rPr>
                <w:sz w:val="20"/>
                <w:szCs w:val="20"/>
                <w:vertAlign w:val="subscript"/>
              </w:rPr>
              <w:t>seg</w:t>
            </w:r>
            <w:proofErr w:type="spellEnd"/>
          </w:p>
        </w:tc>
      </w:tr>
      <w:tr w:rsidR="00261CC8" w14:paraId="10233884" w14:textId="77777777" w:rsidTr="00261CC8">
        <w:trPr>
          <w:trHeight w:val="281"/>
          <w:jc w:val="center"/>
        </w:trPr>
        <w:tc>
          <w:tcPr>
            <w:tcW w:w="3754" w:type="dxa"/>
          </w:tcPr>
          <w:p w14:paraId="4B774F83" w14:textId="5FD5B865" w:rsidR="00261CC8" w:rsidRPr="008144B9" w:rsidRDefault="005D6A07" w:rsidP="008144B9">
            <w:pPr>
              <w:rPr>
                <w:sz w:val="20"/>
                <w:szCs w:val="20"/>
              </w:rPr>
            </w:pPr>
            <w:r>
              <w:rPr>
                <w:sz w:val="20"/>
                <w:szCs w:val="20"/>
              </w:rPr>
              <w:t>Resistencia de aislamiento</w:t>
            </w:r>
          </w:p>
        </w:tc>
        <w:tc>
          <w:tcPr>
            <w:tcW w:w="3754" w:type="dxa"/>
          </w:tcPr>
          <w:p w14:paraId="3B3234E0" w14:textId="19966833" w:rsidR="00261CC8" w:rsidRPr="0080312A" w:rsidRDefault="008144B9" w:rsidP="00261CC8">
            <w:pPr>
              <w:jc w:val="center"/>
              <w:rPr>
                <w:sz w:val="20"/>
                <w:szCs w:val="20"/>
              </w:rPr>
            </w:pPr>
            <w:r w:rsidRPr="0080312A">
              <w:rPr>
                <w:sz w:val="20"/>
                <w:szCs w:val="20"/>
              </w:rPr>
              <w:t xml:space="preserve">100 </w:t>
            </w:r>
            <w:proofErr w:type="spellStart"/>
            <w:r w:rsidRPr="0080312A">
              <w:rPr>
                <w:sz w:val="20"/>
                <w:szCs w:val="20"/>
              </w:rPr>
              <w:t>Mohm</w:t>
            </w:r>
            <w:proofErr w:type="spellEnd"/>
            <w:r w:rsidRPr="0080312A">
              <w:rPr>
                <w:sz w:val="20"/>
                <w:szCs w:val="20"/>
              </w:rPr>
              <w:t xml:space="preserve"> </w:t>
            </w:r>
            <w:r w:rsidRPr="005D6A07">
              <w:rPr>
                <w:sz w:val="20"/>
                <w:szCs w:val="20"/>
                <w:vertAlign w:val="subscript"/>
              </w:rPr>
              <w:t>min</w:t>
            </w:r>
            <w:r w:rsidRPr="0080312A">
              <w:rPr>
                <w:sz w:val="20"/>
                <w:szCs w:val="20"/>
              </w:rPr>
              <w:t>. 500 VDC</w:t>
            </w:r>
          </w:p>
        </w:tc>
      </w:tr>
    </w:tbl>
    <w:p w14:paraId="0390A5D3" w14:textId="5F364F0A" w:rsidR="001B093A" w:rsidRDefault="001B093A" w:rsidP="00B65C8C"/>
    <w:p w14:paraId="304F0976" w14:textId="77777777" w:rsidR="0027561B" w:rsidRDefault="00260FF8" w:rsidP="0027561B">
      <w:pPr>
        <w:pStyle w:val="Ttulo3"/>
      </w:pPr>
      <w:bookmarkStart w:id="46" w:name="_Toc104248607"/>
      <w:r w:rsidRPr="00221048">
        <w:t xml:space="preserve">Convertidor niveles lógicos </w:t>
      </w:r>
      <w:r w:rsidR="000D649E" w:rsidRPr="00221048">
        <w:t>bidireccional.</w:t>
      </w:r>
      <w:bookmarkEnd w:id="46"/>
    </w:p>
    <w:p w14:paraId="7866B981" w14:textId="5CC2D99F" w:rsidR="00D26D2A" w:rsidRPr="00221048" w:rsidRDefault="00D26D2A" w:rsidP="0027561B">
      <w:pPr>
        <w:pStyle w:val="Ttulo3"/>
      </w:pPr>
    </w:p>
    <w:p w14:paraId="1C1236FF" w14:textId="72814459" w:rsidR="00260FF8" w:rsidRPr="00260FF8" w:rsidRDefault="00260FF8" w:rsidP="00B65C8C">
      <w:r>
        <w:t>A diferencia del inversor que nos permite trabajar directamente con</w:t>
      </w:r>
      <w:r w:rsidR="009D60DE">
        <w:t xml:space="preserve"> las</w:t>
      </w:r>
      <w:r>
        <w:t xml:space="preserve"> salidas PWM de la FPGA </w:t>
      </w:r>
      <w:r w:rsidR="009D60DE">
        <w:t>a</w:t>
      </w:r>
      <w:r>
        <w:t xml:space="preserve"> 3.3V. Las salidas de los sensores HALL son de 5V, se deben tratar dichas señales ya que la FPGA solo acepta entradas digitales de 3.3V.</w:t>
      </w:r>
      <w:r w:rsidR="000D649E">
        <w:br/>
        <w:t xml:space="preserve">El dispositivo mostrado a continuación permite realizar la conversión de niveles lógicos de 3.3V a 5V y </w:t>
      </w:r>
      <w:proofErr w:type="spellStart"/>
      <w:r w:rsidR="000D649E">
        <w:t>vicerversa</w:t>
      </w:r>
      <w:proofErr w:type="spellEnd"/>
      <w:r w:rsidR="000D649E">
        <w:t>.</w:t>
      </w:r>
      <w:r>
        <w:br/>
      </w:r>
    </w:p>
    <w:p w14:paraId="41832619" w14:textId="5A775716" w:rsidR="001B093A" w:rsidRDefault="001B093A" w:rsidP="00B65C8C"/>
    <w:p w14:paraId="3C7357BF" w14:textId="108E65BC" w:rsidR="00740561" w:rsidRDefault="00260FF8" w:rsidP="00B65C8C">
      <w:r>
        <w:rPr>
          <w:noProof/>
        </w:rPr>
        <w:drawing>
          <wp:anchor distT="0" distB="0" distL="114300" distR="114300" simplePos="0" relativeHeight="251663360" behindDoc="0" locked="0" layoutInCell="1" allowOverlap="1" wp14:anchorId="52EBAAF8" wp14:editId="41E1A959">
            <wp:simplePos x="0" y="0"/>
            <wp:positionH relativeFrom="margin">
              <wp:align>center</wp:align>
            </wp:positionH>
            <wp:positionV relativeFrom="paragraph">
              <wp:posOffset>67310</wp:posOffset>
            </wp:positionV>
            <wp:extent cx="2887980" cy="2159635"/>
            <wp:effectExtent l="0" t="0" r="7620" b="0"/>
            <wp:wrapSquare wrapText="bothSides"/>
            <wp:docPr id="8" name="Imagen 8" descr="Un conjunto de letras blancas en un fondo blan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 conjunto de letras blancas en un fondo blanco&#10;&#10;Descripción generada automáticamente con confianza media"/>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87980"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9A0E39" w14:textId="432076E0" w:rsidR="00ED40D6" w:rsidRDefault="00ED40D6" w:rsidP="00B65C8C"/>
    <w:p w14:paraId="4F7D44DE" w14:textId="13C7DC28" w:rsidR="00ED40D6" w:rsidRDefault="00ED40D6" w:rsidP="00B65C8C"/>
    <w:p w14:paraId="7555A665" w14:textId="77777777" w:rsidR="00ED40D6" w:rsidRDefault="00ED40D6" w:rsidP="00B65C8C"/>
    <w:p w14:paraId="2688DC19" w14:textId="5493D4F1" w:rsidR="008567D0" w:rsidRDefault="008567D0" w:rsidP="00B65C8C"/>
    <w:p w14:paraId="5383479E" w14:textId="6E5F54EF" w:rsidR="008567D0" w:rsidRDefault="008567D0" w:rsidP="00B65C8C"/>
    <w:p w14:paraId="5A4A3B2D" w14:textId="6CCD0BFB" w:rsidR="008567D0" w:rsidRDefault="008567D0" w:rsidP="00B65C8C"/>
    <w:p w14:paraId="115185D6" w14:textId="7F881AB6" w:rsidR="008567D0" w:rsidRDefault="008567D0" w:rsidP="00B65C8C"/>
    <w:p w14:paraId="5B41F69A" w14:textId="61D5E79E" w:rsidR="008567D0" w:rsidRDefault="000D649E" w:rsidP="00B65C8C">
      <w:r>
        <w:t>Características:</w:t>
      </w:r>
    </w:p>
    <w:tbl>
      <w:tblPr>
        <w:tblStyle w:val="Tablaconcuadrcula"/>
        <w:tblW w:w="0" w:type="auto"/>
        <w:jc w:val="center"/>
        <w:tblLook w:val="04A0" w:firstRow="1" w:lastRow="0" w:firstColumn="1" w:lastColumn="0" w:noHBand="0" w:noVBand="1"/>
      </w:tblPr>
      <w:tblGrid>
        <w:gridCol w:w="3754"/>
        <w:gridCol w:w="3754"/>
      </w:tblGrid>
      <w:tr w:rsidR="000D649E" w:rsidRPr="00261CC8" w14:paraId="54FCF331" w14:textId="77777777" w:rsidTr="003050B7">
        <w:trPr>
          <w:trHeight w:val="252"/>
          <w:jc w:val="center"/>
        </w:trPr>
        <w:tc>
          <w:tcPr>
            <w:tcW w:w="3754" w:type="dxa"/>
            <w:shd w:val="clear" w:color="auto" w:fill="E7E6E6" w:themeFill="background2"/>
          </w:tcPr>
          <w:p w14:paraId="0F7A36D8" w14:textId="2D81B73D" w:rsidR="000D649E" w:rsidRPr="00261CC8" w:rsidRDefault="000D649E" w:rsidP="003050B7">
            <w:pPr>
              <w:jc w:val="center"/>
              <w:rPr>
                <w:sz w:val="20"/>
                <w:szCs w:val="20"/>
              </w:rPr>
            </w:pPr>
            <w:r w:rsidRPr="00261CC8">
              <w:rPr>
                <w:b/>
                <w:bCs/>
                <w:sz w:val="20"/>
                <w:szCs w:val="20"/>
              </w:rPr>
              <w:t>Par</w:t>
            </w:r>
            <w:r w:rsidR="003B38BD">
              <w:rPr>
                <w:b/>
                <w:bCs/>
                <w:sz w:val="20"/>
                <w:szCs w:val="20"/>
              </w:rPr>
              <w:t>ámetros</w:t>
            </w:r>
          </w:p>
        </w:tc>
        <w:tc>
          <w:tcPr>
            <w:tcW w:w="3754" w:type="dxa"/>
            <w:shd w:val="clear" w:color="auto" w:fill="E7E6E6" w:themeFill="background2"/>
          </w:tcPr>
          <w:p w14:paraId="5E96A9CD" w14:textId="728C0E49" w:rsidR="000D649E" w:rsidRPr="00261CC8" w:rsidRDefault="003B38BD" w:rsidP="003050B7">
            <w:pPr>
              <w:jc w:val="center"/>
              <w:rPr>
                <w:sz w:val="20"/>
                <w:szCs w:val="20"/>
              </w:rPr>
            </w:pPr>
            <w:r>
              <w:rPr>
                <w:b/>
                <w:bCs/>
                <w:sz w:val="20"/>
                <w:szCs w:val="20"/>
              </w:rPr>
              <w:t>Valores</w:t>
            </w:r>
          </w:p>
        </w:tc>
      </w:tr>
      <w:tr w:rsidR="000D649E" w:rsidRPr="0080312A" w14:paraId="01DF5504" w14:textId="77777777" w:rsidTr="003050B7">
        <w:trPr>
          <w:trHeight w:val="273"/>
          <w:jc w:val="center"/>
        </w:trPr>
        <w:tc>
          <w:tcPr>
            <w:tcW w:w="3754" w:type="dxa"/>
          </w:tcPr>
          <w:p w14:paraId="070A70DA" w14:textId="687240EF" w:rsidR="000D649E" w:rsidRPr="000D649E" w:rsidRDefault="000D649E" w:rsidP="003050B7">
            <w:pPr>
              <w:rPr>
                <w:sz w:val="20"/>
                <w:szCs w:val="20"/>
              </w:rPr>
            </w:pPr>
            <w:r w:rsidRPr="000D649E">
              <w:rPr>
                <w:sz w:val="20"/>
                <w:szCs w:val="20"/>
              </w:rPr>
              <w:t>V</w:t>
            </w:r>
            <w:r w:rsidR="004E625F">
              <w:rPr>
                <w:sz w:val="20"/>
                <w:szCs w:val="20"/>
              </w:rPr>
              <w:t>oltaje Alto</w:t>
            </w:r>
          </w:p>
        </w:tc>
        <w:tc>
          <w:tcPr>
            <w:tcW w:w="3754" w:type="dxa"/>
          </w:tcPr>
          <w:p w14:paraId="36980AB3" w14:textId="67FAF74F" w:rsidR="000D649E" w:rsidRPr="000D649E" w:rsidRDefault="000D649E" w:rsidP="003050B7">
            <w:pPr>
              <w:jc w:val="center"/>
              <w:rPr>
                <w:sz w:val="20"/>
                <w:szCs w:val="20"/>
              </w:rPr>
            </w:pPr>
            <w:r w:rsidRPr="000D649E">
              <w:rPr>
                <w:sz w:val="20"/>
                <w:szCs w:val="20"/>
              </w:rPr>
              <w:t>5v (2.8V)</w:t>
            </w:r>
          </w:p>
        </w:tc>
      </w:tr>
      <w:tr w:rsidR="000D649E" w:rsidRPr="0080312A" w14:paraId="4C92FD91" w14:textId="77777777" w:rsidTr="003050B7">
        <w:trPr>
          <w:trHeight w:val="273"/>
          <w:jc w:val="center"/>
        </w:trPr>
        <w:tc>
          <w:tcPr>
            <w:tcW w:w="3754" w:type="dxa"/>
          </w:tcPr>
          <w:p w14:paraId="6FCD21B7" w14:textId="37E9DC22" w:rsidR="000D649E" w:rsidRPr="000D649E" w:rsidRDefault="000D649E" w:rsidP="003050B7">
            <w:pPr>
              <w:rPr>
                <w:sz w:val="20"/>
                <w:szCs w:val="20"/>
              </w:rPr>
            </w:pPr>
            <w:r w:rsidRPr="000D649E">
              <w:rPr>
                <w:sz w:val="20"/>
                <w:szCs w:val="20"/>
              </w:rPr>
              <w:t>V</w:t>
            </w:r>
            <w:r w:rsidR="004E625F">
              <w:rPr>
                <w:sz w:val="20"/>
                <w:szCs w:val="20"/>
              </w:rPr>
              <w:t>oltaje Bajo</w:t>
            </w:r>
          </w:p>
        </w:tc>
        <w:tc>
          <w:tcPr>
            <w:tcW w:w="3754" w:type="dxa"/>
          </w:tcPr>
          <w:p w14:paraId="2B934A38" w14:textId="3DD2EBF9" w:rsidR="000D649E" w:rsidRPr="000D649E" w:rsidRDefault="000D649E" w:rsidP="003050B7">
            <w:pPr>
              <w:jc w:val="center"/>
              <w:rPr>
                <w:sz w:val="20"/>
                <w:szCs w:val="20"/>
              </w:rPr>
            </w:pPr>
            <w:r w:rsidRPr="000D649E">
              <w:rPr>
                <w:sz w:val="20"/>
                <w:szCs w:val="20"/>
              </w:rPr>
              <w:t>3.3V (1.8V)</w:t>
            </w:r>
          </w:p>
        </w:tc>
      </w:tr>
      <w:tr w:rsidR="000D649E" w:rsidRPr="0080312A" w14:paraId="3CBE46C5" w14:textId="77777777" w:rsidTr="003050B7">
        <w:trPr>
          <w:trHeight w:val="273"/>
          <w:jc w:val="center"/>
        </w:trPr>
        <w:tc>
          <w:tcPr>
            <w:tcW w:w="3754" w:type="dxa"/>
          </w:tcPr>
          <w:p w14:paraId="21356E94" w14:textId="6CD1D5CF" w:rsidR="000D649E" w:rsidRPr="000D649E" w:rsidRDefault="000D649E" w:rsidP="003050B7">
            <w:pPr>
              <w:rPr>
                <w:sz w:val="20"/>
                <w:szCs w:val="20"/>
              </w:rPr>
            </w:pPr>
            <w:proofErr w:type="spellStart"/>
            <w:r w:rsidRPr="000D649E">
              <w:rPr>
                <w:sz w:val="20"/>
                <w:szCs w:val="20"/>
              </w:rPr>
              <w:t>N°</w:t>
            </w:r>
            <w:proofErr w:type="spellEnd"/>
            <w:r w:rsidR="004E625F">
              <w:rPr>
                <w:sz w:val="20"/>
                <w:szCs w:val="20"/>
              </w:rPr>
              <w:t xml:space="preserve"> Canales</w:t>
            </w:r>
          </w:p>
        </w:tc>
        <w:tc>
          <w:tcPr>
            <w:tcW w:w="3754" w:type="dxa"/>
          </w:tcPr>
          <w:p w14:paraId="19DFE0C3" w14:textId="13CDC342" w:rsidR="000D649E" w:rsidRPr="000D649E" w:rsidRDefault="000D649E" w:rsidP="003050B7">
            <w:pPr>
              <w:jc w:val="center"/>
              <w:rPr>
                <w:sz w:val="20"/>
                <w:szCs w:val="20"/>
              </w:rPr>
            </w:pPr>
            <w:r w:rsidRPr="000D649E">
              <w:rPr>
                <w:sz w:val="20"/>
                <w:szCs w:val="20"/>
              </w:rPr>
              <w:t>4</w:t>
            </w:r>
          </w:p>
        </w:tc>
      </w:tr>
      <w:tr w:rsidR="000D649E" w:rsidRPr="0080312A" w14:paraId="5888D8B5" w14:textId="77777777" w:rsidTr="003050B7">
        <w:trPr>
          <w:trHeight w:val="273"/>
          <w:jc w:val="center"/>
        </w:trPr>
        <w:tc>
          <w:tcPr>
            <w:tcW w:w="3754" w:type="dxa"/>
          </w:tcPr>
          <w:p w14:paraId="5387F86F" w14:textId="03EA636A" w:rsidR="000D649E" w:rsidRPr="000D649E" w:rsidRDefault="000D649E" w:rsidP="003050B7">
            <w:pPr>
              <w:rPr>
                <w:sz w:val="20"/>
                <w:szCs w:val="20"/>
              </w:rPr>
            </w:pPr>
            <w:r w:rsidRPr="000D649E">
              <w:rPr>
                <w:sz w:val="20"/>
                <w:szCs w:val="20"/>
              </w:rPr>
              <w:t>Se</w:t>
            </w:r>
            <w:r w:rsidR="004E625F">
              <w:rPr>
                <w:sz w:val="20"/>
                <w:szCs w:val="20"/>
              </w:rPr>
              <w:t>ntido</w:t>
            </w:r>
          </w:p>
        </w:tc>
        <w:tc>
          <w:tcPr>
            <w:tcW w:w="3754" w:type="dxa"/>
          </w:tcPr>
          <w:p w14:paraId="2252AB78" w14:textId="1B9367CA" w:rsidR="000D649E" w:rsidRPr="000D649E" w:rsidRDefault="004E625F" w:rsidP="003050B7">
            <w:pPr>
              <w:jc w:val="center"/>
              <w:rPr>
                <w:sz w:val="20"/>
                <w:szCs w:val="20"/>
              </w:rPr>
            </w:pPr>
            <w:r w:rsidRPr="000D649E">
              <w:rPr>
                <w:sz w:val="20"/>
                <w:szCs w:val="20"/>
              </w:rPr>
              <w:t>Bidireccional</w:t>
            </w:r>
          </w:p>
        </w:tc>
      </w:tr>
    </w:tbl>
    <w:p w14:paraId="662377C8" w14:textId="77777777" w:rsidR="000D649E" w:rsidRDefault="000D649E" w:rsidP="00B65C8C"/>
    <w:p w14:paraId="2F4FB562" w14:textId="66957B00" w:rsidR="008567D0" w:rsidRPr="00221048" w:rsidRDefault="00221048" w:rsidP="00B65C8C">
      <w:bookmarkStart w:id="47" w:name="_Toc104248608"/>
      <w:r w:rsidRPr="0027561B">
        <w:rPr>
          <w:rStyle w:val="Ttulo3Car"/>
        </w:rPr>
        <w:lastRenderedPageBreak/>
        <w:t>Fuentes de alimentación.</w:t>
      </w:r>
      <w:bookmarkEnd w:id="47"/>
      <w:r>
        <w:rPr>
          <w:b/>
          <w:bCs/>
        </w:rPr>
        <w:br/>
      </w:r>
      <w:r>
        <w:t>Se han escogido las siguientes fuentes de alimentación para alimentar los dispositivos mencionados anteriormente.</w:t>
      </w:r>
    </w:p>
    <w:p w14:paraId="7BA242FC" w14:textId="77777777" w:rsidR="0027561B" w:rsidRDefault="00F95E78" w:rsidP="0027561B">
      <w:pPr>
        <w:pStyle w:val="Ttulo4"/>
      </w:pPr>
      <w:r w:rsidRPr="00F95E78">
        <w:rPr>
          <w:noProof/>
        </w:rPr>
        <w:drawing>
          <wp:anchor distT="0" distB="0" distL="114300" distR="114300" simplePos="0" relativeHeight="251664384" behindDoc="0" locked="0" layoutInCell="1" allowOverlap="1" wp14:anchorId="1F2FCD45" wp14:editId="4EC4C76A">
            <wp:simplePos x="0" y="0"/>
            <wp:positionH relativeFrom="margin">
              <wp:align>left</wp:align>
            </wp:positionH>
            <wp:positionV relativeFrom="paragraph">
              <wp:posOffset>364490</wp:posOffset>
            </wp:positionV>
            <wp:extent cx="2643505" cy="1681480"/>
            <wp:effectExtent l="0" t="0" r="4445" b="0"/>
            <wp:wrapSquare wrapText="bothSides"/>
            <wp:docPr id="9" name="Imagen 9"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Un circuito electrónico&#10;&#10;Descripción generada automáticamente con confianza baja"/>
                    <pic:cNvPicPr/>
                  </pic:nvPicPr>
                  <pic:blipFill>
                    <a:blip r:embed="rId78">
                      <a:extLst>
                        <a:ext uri="{28A0092B-C50C-407E-A947-70E740481C1C}">
                          <a14:useLocalDpi xmlns:a14="http://schemas.microsoft.com/office/drawing/2010/main" val="0"/>
                        </a:ext>
                      </a:extLst>
                    </a:blip>
                    <a:stretch>
                      <a:fillRect/>
                    </a:stretch>
                  </pic:blipFill>
                  <pic:spPr>
                    <a:xfrm>
                      <a:off x="0" y="0"/>
                      <a:ext cx="2643505" cy="1681480"/>
                    </a:xfrm>
                    <a:prstGeom prst="rect">
                      <a:avLst/>
                    </a:prstGeom>
                  </pic:spPr>
                </pic:pic>
              </a:graphicData>
            </a:graphic>
            <wp14:sizeRelH relativeFrom="margin">
              <wp14:pctWidth>0</wp14:pctWidth>
            </wp14:sizeRelH>
            <wp14:sizeRelV relativeFrom="margin">
              <wp14:pctHeight>0</wp14:pctHeight>
            </wp14:sizeRelV>
          </wp:anchor>
        </w:drawing>
      </w:r>
      <w:r w:rsidR="00221048">
        <w:t xml:space="preserve">Fuente de alimentación para </w:t>
      </w:r>
      <w:proofErr w:type="spellStart"/>
      <w:r w:rsidR="00221048">
        <w:t>board</w:t>
      </w:r>
      <w:proofErr w:type="spellEnd"/>
      <w:r w:rsidR="00221048">
        <w:t>.</w:t>
      </w:r>
    </w:p>
    <w:p w14:paraId="25C3545F" w14:textId="3F1DF73A" w:rsidR="00221048" w:rsidRPr="00221048" w:rsidRDefault="00221048" w:rsidP="0027561B">
      <w:pPr>
        <w:pStyle w:val="Ttulo4"/>
      </w:pPr>
      <w:r>
        <w:br/>
      </w:r>
      <w:r>
        <w:br/>
      </w:r>
    </w:p>
    <w:p w14:paraId="1206F59B" w14:textId="30090890" w:rsidR="008567D0" w:rsidRDefault="008567D0" w:rsidP="00B65C8C"/>
    <w:tbl>
      <w:tblPr>
        <w:tblStyle w:val="Tablaconcuadrcula"/>
        <w:tblpPr w:leftFromText="141" w:rightFromText="141" w:vertAnchor="text" w:horzAnchor="page" w:tblpX="6381" w:tblpY="109"/>
        <w:tblW w:w="0" w:type="auto"/>
        <w:tblLook w:val="04A0" w:firstRow="1" w:lastRow="0" w:firstColumn="1" w:lastColumn="0" w:noHBand="0" w:noVBand="1"/>
      </w:tblPr>
      <w:tblGrid>
        <w:gridCol w:w="2328"/>
        <w:gridCol w:w="2328"/>
      </w:tblGrid>
      <w:tr w:rsidR="00B46159" w:rsidRPr="00261CC8" w14:paraId="32781936" w14:textId="77777777" w:rsidTr="00B46159">
        <w:trPr>
          <w:trHeight w:val="228"/>
        </w:trPr>
        <w:tc>
          <w:tcPr>
            <w:tcW w:w="2328" w:type="dxa"/>
            <w:shd w:val="clear" w:color="auto" w:fill="E7E6E6" w:themeFill="background2"/>
          </w:tcPr>
          <w:p w14:paraId="5476B047" w14:textId="13053F90" w:rsidR="00B46159" w:rsidRPr="00261CC8" w:rsidRDefault="003B38BD" w:rsidP="00B46159">
            <w:pPr>
              <w:jc w:val="center"/>
              <w:rPr>
                <w:sz w:val="20"/>
                <w:szCs w:val="20"/>
              </w:rPr>
            </w:pPr>
            <w:r w:rsidRPr="00261CC8">
              <w:rPr>
                <w:b/>
                <w:bCs/>
                <w:sz w:val="20"/>
                <w:szCs w:val="20"/>
              </w:rPr>
              <w:t>Paráme</w:t>
            </w:r>
            <w:r>
              <w:rPr>
                <w:b/>
                <w:bCs/>
                <w:sz w:val="20"/>
                <w:szCs w:val="20"/>
              </w:rPr>
              <w:t>tros</w:t>
            </w:r>
          </w:p>
        </w:tc>
        <w:tc>
          <w:tcPr>
            <w:tcW w:w="2328" w:type="dxa"/>
            <w:shd w:val="clear" w:color="auto" w:fill="E7E6E6" w:themeFill="background2"/>
          </w:tcPr>
          <w:p w14:paraId="68557BB7" w14:textId="4B851CC1" w:rsidR="00B46159" w:rsidRPr="00261CC8" w:rsidRDefault="003B38BD" w:rsidP="00B46159">
            <w:pPr>
              <w:jc w:val="center"/>
              <w:rPr>
                <w:sz w:val="20"/>
                <w:szCs w:val="20"/>
              </w:rPr>
            </w:pPr>
            <w:r>
              <w:rPr>
                <w:b/>
                <w:bCs/>
                <w:sz w:val="20"/>
                <w:szCs w:val="20"/>
              </w:rPr>
              <w:t>Valores</w:t>
            </w:r>
          </w:p>
        </w:tc>
      </w:tr>
      <w:tr w:rsidR="00B46159" w:rsidRPr="000D649E" w14:paraId="408D2754" w14:textId="77777777" w:rsidTr="00B46159">
        <w:trPr>
          <w:trHeight w:val="248"/>
        </w:trPr>
        <w:tc>
          <w:tcPr>
            <w:tcW w:w="2328" w:type="dxa"/>
          </w:tcPr>
          <w:p w14:paraId="446BFE84" w14:textId="77777777" w:rsidR="00B46159" w:rsidRPr="008B1876" w:rsidRDefault="00B46159" w:rsidP="00B46159">
            <w:pPr>
              <w:rPr>
                <w:sz w:val="20"/>
                <w:szCs w:val="20"/>
              </w:rPr>
            </w:pPr>
            <w:r>
              <w:rPr>
                <w:sz w:val="20"/>
                <w:szCs w:val="20"/>
              </w:rPr>
              <w:t>V</w:t>
            </w:r>
            <w:r w:rsidRPr="00F95E78">
              <w:rPr>
                <w:sz w:val="20"/>
                <w:szCs w:val="20"/>
                <w:vertAlign w:val="subscript"/>
              </w:rPr>
              <w:t>CC</w:t>
            </w:r>
            <w:r>
              <w:rPr>
                <w:sz w:val="20"/>
                <w:szCs w:val="20"/>
                <w:vertAlign w:val="subscript"/>
              </w:rPr>
              <w:t xml:space="preserve"> </w:t>
            </w:r>
            <w:r>
              <w:rPr>
                <w:sz w:val="20"/>
                <w:szCs w:val="20"/>
              </w:rPr>
              <w:t>(Jack)</w:t>
            </w:r>
          </w:p>
        </w:tc>
        <w:tc>
          <w:tcPr>
            <w:tcW w:w="2328" w:type="dxa"/>
          </w:tcPr>
          <w:p w14:paraId="7E0FD5E1" w14:textId="77777777" w:rsidR="00B46159" w:rsidRPr="000D649E" w:rsidRDefault="00B46159" w:rsidP="00B46159">
            <w:pPr>
              <w:jc w:val="center"/>
              <w:rPr>
                <w:sz w:val="20"/>
                <w:szCs w:val="20"/>
              </w:rPr>
            </w:pPr>
            <w:r>
              <w:rPr>
                <w:sz w:val="20"/>
                <w:szCs w:val="20"/>
              </w:rPr>
              <w:t>6.5V-12V</w:t>
            </w:r>
          </w:p>
        </w:tc>
      </w:tr>
      <w:tr w:rsidR="00B46159" w:rsidRPr="000D649E" w14:paraId="16909122" w14:textId="77777777" w:rsidTr="00B46159">
        <w:trPr>
          <w:trHeight w:val="248"/>
        </w:trPr>
        <w:tc>
          <w:tcPr>
            <w:tcW w:w="2328" w:type="dxa"/>
          </w:tcPr>
          <w:p w14:paraId="022A8E79" w14:textId="77777777" w:rsidR="00B46159" w:rsidRPr="000D649E" w:rsidRDefault="00B46159" w:rsidP="00B46159">
            <w:pPr>
              <w:rPr>
                <w:sz w:val="20"/>
                <w:szCs w:val="20"/>
              </w:rPr>
            </w:pPr>
            <w:proofErr w:type="spellStart"/>
            <w:r w:rsidRPr="000D649E">
              <w:rPr>
                <w:sz w:val="20"/>
                <w:szCs w:val="20"/>
              </w:rPr>
              <w:t>N°</w:t>
            </w:r>
            <w:proofErr w:type="spellEnd"/>
            <w:r>
              <w:rPr>
                <w:sz w:val="20"/>
                <w:szCs w:val="20"/>
              </w:rPr>
              <w:t xml:space="preserve"> Salidas</w:t>
            </w:r>
          </w:p>
        </w:tc>
        <w:tc>
          <w:tcPr>
            <w:tcW w:w="2328" w:type="dxa"/>
          </w:tcPr>
          <w:p w14:paraId="35A859FA" w14:textId="77777777" w:rsidR="00B46159" w:rsidRPr="000D649E" w:rsidRDefault="00B46159" w:rsidP="00B46159">
            <w:pPr>
              <w:jc w:val="center"/>
              <w:rPr>
                <w:sz w:val="20"/>
                <w:szCs w:val="20"/>
              </w:rPr>
            </w:pPr>
            <w:r>
              <w:rPr>
                <w:sz w:val="20"/>
                <w:szCs w:val="20"/>
              </w:rPr>
              <w:t>2</w:t>
            </w:r>
          </w:p>
        </w:tc>
      </w:tr>
      <w:tr w:rsidR="00B46159" w:rsidRPr="000D649E" w14:paraId="757AA4C6" w14:textId="77777777" w:rsidTr="00B46159">
        <w:trPr>
          <w:trHeight w:val="248"/>
        </w:trPr>
        <w:tc>
          <w:tcPr>
            <w:tcW w:w="2328" w:type="dxa"/>
          </w:tcPr>
          <w:p w14:paraId="431C9081" w14:textId="77777777" w:rsidR="00B46159" w:rsidRPr="000D649E" w:rsidRDefault="00B46159" w:rsidP="00B46159">
            <w:pPr>
              <w:rPr>
                <w:sz w:val="20"/>
                <w:szCs w:val="20"/>
              </w:rPr>
            </w:pPr>
            <w:r>
              <w:rPr>
                <w:sz w:val="20"/>
                <w:szCs w:val="20"/>
              </w:rPr>
              <w:t>Voltaje Salida</w:t>
            </w:r>
          </w:p>
        </w:tc>
        <w:tc>
          <w:tcPr>
            <w:tcW w:w="2328" w:type="dxa"/>
          </w:tcPr>
          <w:p w14:paraId="39E085D2" w14:textId="77777777" w:rsidR="00B46159" w:rsidRPr="000D649E" w:rsidRDefault="00B46159" w:rsidP="00B46159">
            <w:pPr>
              <w:jc w:val="center"/>
              <w:rPr>
                <w:sz w:val="20"/>
                <w:szCs w:val="20"/>
              </w:rPr>
            </w:pPr>
            <w:r>
              <w:rPr>
                <w:sz w:val="20"/>
                <w:szCs w:val="20"/>
              </w:rPr>
              <w:t>5V-3.3V-0(GND)</w:t>
            </w:r>
          </w:p>
        </w:tc>
      </w:tr>
      <w:tr w:rsidR="00B46159" w:rsidRPr="000D649E" w14:paraId="39C617C8" w14:textId="77777777" w:rsidTr="00B46159">
        <w:trPr>
          <w:trHeight w:val="248"/>
        </w:trPr>
        <w:tc>
          <w:tcPr>
            <w:tcW w:w="2328" w:type="dxa"/>
          </w:tcPr>
          <w:p w14:paraId="7D1037D0" w14:textId="77777777" w:rsidR="00B46159" w:rsidRDefault="00B46159" w:rsidP="00B46159">
            <w:pPr>
              <w:rPr>
                <w:sz w:val="20"/>
                <w:szCs w:val="20"/>
              </w:rPr>
            </w:pPr>
            <w:r>
              <w:rPr>
                <w:sz w:val="20"/>
                <w:szCs w:val="20"/>
              </w:rPr>
              <w:t>Corriente máxima</w:t>
            </w:r>
          </w:p>
        </w:tc>
        <w:tc>
          <w:tcPr>
            <w:tcW w:w="2328" w:type="dxa"/>
          </w:tcPr>
          <w:p w14:paraId="723A1860" w14:textId="77777777" w:rsidR="00B46159" w:rsidRDefault="00B46159" w:rsidP="00B46159">
            <w:pPr>
              <w:jc w:val="center"/>
              <w:rPr>
                <w:sz w:val="20"/>
                <w:szCs w:val="20"/>
              </w:rPr>
            </w:pPr>
            <w:r>
              <w:rPr>
                <w:sz w:val="20"/>
                <w:szCs w:val="20"/>
              </w:rPr>
              <w:t>700 mA</w:t>
            </w:r>
          </w:p>
        </w:tc>
      </w:tr>
    </w:tbl>
    <w:p w14:paraId="659A3A34" w14:textId="68B7B814" w:rsidR="008567D0" w:rsidRDefault="008567D0" w:rsidP="00B65C8C"/>
    <w:p w14:paraId="620AFF7C" w14:textId="77777777" w:rsidR="008567D0" w:rsidRDefault="008567D0" w:rsidP="00B65C8C"/>
    <w:p w14:paraId="77BB86F1" w14:textId="0C3AA2B0" w:rsidR="00B65C8C" w:rsidRPr="00B46159" w:rsidRDefault="00B46159" w:rsidP="0027561B">
      <w:pPr>
        <w:pStyle w:val="Ttulo4"/>
      </w:pPr>
      <w:r w:rsidRPr="00DC05E2">
        <w:t>Alimen</w:t>
      </w:r>
      <w:r>
        <w:t>tación</w:t>
      </w:r>
      <w:r w:rsidR="00DC05E2" w:rsidRPr="00DC05E2">
        <w:t xml:space="preserve"> 12V</w:t>
      </w:r>
    </w:p>
    <w:p w14:paraId="40977BA8" w14:textId="4F3A214D" w:rsidR="00DC05E2" w:rsidRDefault="00B46159" w:rsidP="00B65C8C">
      <w:r w:rsidRPr="00B46159">
        <w:rPr>
          <w:noProof/>
        </w:rPr>
        <w:drawing>
          <wp:anchor distT="0" distB="0" distL="114300" distR="114300" simplePos="0" relativeHeight="251665408" behindDoc="0" locked="0" layoutInCell="1" allowOverlap="1" wp14:anchorId="7F2FB7D0" wp14:editId="4372E051">
            <wp:simplePos x="0" y="0"/>
            <wp:positionH relativeFrom="margin">
              <wp:align>left</wp:align>
            </wp:positionH>
            <wp:positionV relativeFrom="paragraph">
              <wp:posOffset>117695</wp:posOffset>
            </wp:positionV>
            <wp:extent cx="1483995" cy="1470660"/>
            <wp:effectExtent l="0" t="0" r="1905" b="0"/>
            <wp:wrapSquare wrapText="bothSides"/>
            <wp:docPr id="10" name="Imagen 10" descr="Un teléfono celula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Un teléfono celular&#10;&#10;Descripción generada automáticamente con confianza baja"/>
                    <pic:cNvPicPr/>
                  </pic:nvPicPr>
                  <pic:blipFill>
                    <a:blip r:embed="rId79">
                      <a:extLst>
                        <a:ext uri="{28A0092B-C50C-407E-A947-70E740481C1C}">
                          <a14:useLocalDpi xmlns:a14="http://schemas.microsoft.com/office/drawing/2010/main" val="0"/>
                        </a:ext>
                      </a:extLst>
                    </a:blip>
                    <a:stretch>
                      <a:fillRect/>
                    </a:stretch>
                  </pic:blipFill>
                  <pic:spPr>
                    <a:xfrm>
                      <a:off x="0" y="0"/>
                      <a:ext cx="1488597" cy="1475449"/>
                    </a:xfrm>
                    <a:prstGeom prst="rect">
                      <a:avLst/>
                    </a:prstGeom>
                  </pic:spPr>
                </pic:pic>
              </a:graphicData>
            </a:graphic>
            <wp14:sizeRelV relativeFrom="margin">
              <wp14:pctHeight>0</wp14:pctHeight>
            </wp14:sizeRelV>
          </wp:anchor>
        </w:drawing>
      </w:r>
    </w:p>
    <w:tbl>
      <w:tblPr>
        <w:tblStyle w:val="Tablaconcuadrcula"/>
        <w:tblpPr w:leftFromText="141" w:rightFromText="141" w:vertAnchor="text" w:horzAnchor="margin" w:tblpXSpec="right" w:tblpY="144"/>
        <w:tblW w:w="0" w:type="auto"/>
        <w:tblLook w:val="04A0" w:firstRow="1" w:lastRow="0" w:firstColumn="1" w:lastColumn="0" w:noHBand="0" w:noVBand="1"/>
      </w:tblPr>
      <w:tblGrid>
        <w:gridCol w:w="2328"/>
        <w:gridCol w:w="2328"/>
      </w:tblGrid>
      <w:tr w:rsidR="00B46159" w:rsidRPr="00261CC8" w14:paraId="61520881" w14:textId="77777777" w:rsidTr="00B46159">
        <w:trPr>
          <w:trHeight w:val="228"/>
        </w:trPr>
        <w:tc>
          <w:tcPr>
            <w:tcW w:w="2328" w:type="dxa"/>
            <w:shd w:val="clear" w:color="auto" w:fill="E7E6E6" w:themeFill="background2"/>
          </w:tcPr>
          <w:p w14:paraId="06E746E6" w14:textId="7E913039" w:rsidR="00B46159" w:rsidRPr="00261CC8" w:rsidRDefault="003B38BD" w:rsidP="00B46159">
            <w:pPr>
              <w:jc w:val="center"/>
              <w:rPr>
                <w:sz w:val="20"/>
                <w:szCs w:val="20"/>
              </w:rPr>
            </w:pPr>
            <w:r w:rsidRPr="00261CC8">
              <w:rPr>
                <w:b/>
                <w:bCs/>
                <w:sz w:val="20"/>
                <w:szCs w:val="20"/>
              </w:rPr>
              <w:t>Parám</w:t>
            </w:r>
            <w:r>
              <w:rPr>
                <w:b/>
                <w:bCs/>
                <w:sz w:val="20"/>
                <w:szCs w:val="20"/>
              </w:rPr>
              <w:t>etros</w:t>
            </w:r>
          </w:p>
        </w:tc>
        <w:tc>
          <w:tcPr>
            <w:tcW w:w="2328" w:type="dxa"/>
            <w:shd w:val="clear" w:color="auto" w:fill="E7E6E6" w:themeFill="background2"/>
          </w:tcPr>
          <w:p w14:paraId="7197A2EB" w14:textId="4A942925" w:rsidR="00B46159" w:rsidRPr="00261CC8" w:rsidRDefault="003B38BD" w:rsidP="00B46159">
            <w:pPr>
              <w:jc w:val="center"/>
              <w:rPr>
                <w:sz w:val="20"/>
                <w:szCs w:val="20"/>
              </w:rPr>
            </w:pPr>
            <w:r>
              <w:rPr>
                <w:b/>
                <w:bCs/>
                <w:sz w:val="20"/>
                <w:szCs w:val="20"/>
              </w:rPr>
              <w:t>Valores</w:t>
            </w:r>
          </w:p>
        </w:tc>
      </w:tr>
      <w:tr w:rsidR="00B46159" w:rsidRPr="000D649E" w14:paraId="082656B9" w14:textId="77777777" w:rsidTr="00B46159">
        <w:trPr>
          <w:trHeight w:val="248"/>
        </w:trPr>
        <w:tc>
          <w:tcPr>
            <w:tcW w:w="2328" w:type="dxa"/>
          </w:tcPr>
          <w:p w14:paraId="231D35E0" w14:textId="3C67B299" w:rsidR="00B46159" w:rsidRPr="008B1876" w:rsidRDefault="004E625F" w:rsidP="00B46159">
            <w:pPr>
              <w:rPr>
                <w:sz w:val="20"/>
                <w:szCs w:val="20"/>
              </w:rPr>
            </w:pPr>
            <w:r>
              <w:rPr>
                <w:sz w:val="20"/>
                <w:szCs w:val="20"/>
              </w:rPr>
              <w:t>Entrada AC</w:t>
            </w:r>
          </w:p>
        </w:tc>
        <w:tc>
          <w:tcPr>
            <w:tcW w:w="2328" w:type="dxa"/>
          </w:tcPr>
          <w:p w14:paraId="32A89344" w14:textId="3E2C0292" w:rsidR="00B46159" w:rsidRPr="000D649E" w:rsidRDefault="00B46159" w:rsidP="00B46159">
            <w:pPr>
              <w:jc w:val="center"/>
              <w:rPr>
                <w:sz w:val="20"/>
                <w:szCs w:val="20"/>
              </w:rPr>
            </w:pPr>
            <w:r>
              <w:rPr>
                <w:sz w:val="20"/>
                <w:szCs w:val="20"/>
              </w:rPr>
              <w:t>220V (50-60</w:t>
            </w:r>
            <w:r w:rsidR="000B09D2">
              <w:rPr>
                <w:sz w:val="20"/>
                <w:szCs w:val="20"/>
              </w:rPr>
              <w:t xml:space="preserve"> </w:t>
            </w:r>
            <w:r>
              <w:rPr>
                <w:sz w:val="20"/>
                <w:szCs w:val="20"/>
              </w:rPr>
              <w:t>Hz)</w:t>
            </w:r>
          </w:p>
        </w:tc>
      </w:tr>
      <w:tr w:rsidR="00B46159" w:rsidRPr="000D649E" w14:paraId="047AE2BB" w14:textId="77777777" w:rsidTr="00B46159">
        <w:trPr>
          <w:trHeight w:val="248"/>
        </w:trPr>
        <w:tc>
          <w:tcPr>
            <w:tcW w:w="2328" w:type="dxa"/>
          </w:tcPr>
          <w:p w14:paraId="41D9A178" w14:textId="78FFE474" w:rsidR="00B46159" w:rsidRPr="000D649E" w:rsidRDefault="00B46159" w:rsidP="00B46159">
            <w:pPr>
              <w:rPr>
                <w:sz w:val="20"/>
                <w:szCs w:val="20"/>
              </w:rPr>
            </w:pPr>
            <w:r>
              <w:rPr>
                <w:sz w:val="20"/>
                <w:szCs w:val="20"/>
              </w:rPr>
              <w:t>Salida</w:t>
            </w:r>
            <w:r w:rsidR="000B09D2">
              <w:rPr>
                <w:sz w:val="20"/>
                <w:szCs w:val="20"/>
              </w:rPr>
              <w:t xml:space="preserve"> DC</w:t>
            </w:r>
          </w:p>
        </w:tc>
        <w:tc>
          <w:tcPr>
            <w:tcW w:w="2328" w:type="dxa"/>
          </w:tcPr>
          <w:p w14:paraId="55143D27" w14:textId="396B7C12" w:rsidR="00B46159" w:rsidRPr="000D649E" w:rsidRDefault="00B46159" w:rsidP="00B46159">
            <w:pPr>
              <w:jc w:val="center"/>
              <w:rPr>
                <w:sz w:val="20"/>
                <w:szCs w:val="20"/>
              </w:rPr>
            </w:pPr>
            <w:r>
              <w:rPr>
                <w:sz w:val="20"/>
                <w:szCs w:val="20"/>
              </w:rPr>
              <w:t>1.5-12</w:t>
            </w:r>
            <w:r w:rsidR="000B09D2">
              <w:rPr>
                <w:sz w:val="20"/>
                <w:szCs w:val="20"/>
              </w:rPr>
              <w:t xml:space="preserve"> </w:t>
            </w:r>
            <w:r>
              <w:rPr>
                <w:sz w:val="20"/>
                <w:szCs w:val="20"/>
              </w:rPr>
              <w:t>V</w:t>
            </w:r>
          </w:p>
        </w:tc>
      </w:tr>
      <w:tr w:rsidR="00B46159" w:rsidRPr="000D649E" w14:paraId="56075786" w14:textId="77777777" w:rsidTr="00B46159">
        <w:trPr>
          <w:trHeight w:val="248"/>
        </w:trPr>
        <w:tc>
          <w:tcPr>
            <w:tcW w:w="2328" w:type="dxa"/>
          </w:tcPr>
          <w:p w14:paraId="7958C013" w14:textId="3C55C9F5" w:rsidR="00B46159" w:rsidRPr="000D649E" w:rsidRDefault="00B46159" w:rsidP="00B46159">
            <w:pPr>
              <w:rPr>
                <w:sz w:val="20"/>
                <w:szCs w:val="20"/>
              </w:rPr>
            </w:pPr>
            <w:r>
              <w:rPr>
                <w:sz w:val="20"/>
                <w:szCs w:val="20"/>
              </w:rPr>
              <w:t>Corriente máxima</w:t>
            </w:r>
          </w:p>
        </w:tc>
        <w:tc>
          <w:tcPr>
            <w:tcW w:w="2328" w:type="dxa"/>
          </w:tcPr>
          <w:p w14:paraId="5CCD962E" w14:textId="75C26866" w:rsidR="00B46159" w:rsidRPr="000D649E" w:rsidRDefault="00B46159" w:rsidP="00B46159">
            <w:pPr>
              <w:jc w:val="center"/>
              <w:rPr>
                <w:sz w:val="20"/>
                <w:szCs w:val="20"/>
              </w:rPr>
            </w:pPr>
            <w:r>
              <w:rPr>
                <w:sz w:val="20"/>
                <w:szCs w:val="20"/>
              </w:rPr>
              <w:t>500</w:t>
            </w:r>
            <w:r w:rsidR="000B09D2">
              <w:rPr>
                <w:sz w:val="20"/>
                <w:szCs w:val="20"/>
              </w:rPr>
              <w:t xml:space="preserve"> </w:t>
            </w:r>
            <w:r>
              <w:rPr>
                <w:sz w:val="20"/>
                <w:szCs w:val="20"/>
              </w:rPr>
              <w:t>mA</w:t>
            </w:r>
          </w:p>
        </w:tc>
      </w:tr>
    </w:tbl>
    <w:p w14:paraId="6CF790D2" w14:textId="7F8B25B3" w:rsidR="00DC05E2" w:rsidRDefault="00DC05E2" w:rsidP="00B65C8C"/>
    <w:p w14:paraId="18324043" w14:textId="5AD8041C" w:rsidR="00B46159" w:rsidRDefault="00B46159" w:rsidP="00B65C8C"/>
    <w:p w14:paraId="2C2281BC" w14:textId="42D7E1CA" w:rsidR="00B46159" w:rsidRDefault="00B46159" w:rsidP="00B65C8C"/>
    <w:p w14:paraId="6EFDC9B6" w14:textId="19304853" w:rsidR="00B46159" w:rsidRDefault="00B46159" w:rsidP="00B65C8C"/>
    <w:p w14:paraId="6C535FB5" w14:textId="558B8E80" w:rsidR="00B46159" w:rsidRDefault="00B46159" w:rsidP="00B65C8C"/>
    <w:p w14:paraId="65E6A621" w14:textId="77777777" w:rsidR="00B46159" w:rsidRDefault="00B46159" w:rsidP="00B65C8C"/>
    <w:p w14:paraId="5BD863A1" w14:textId="77777777" w:rsidR="000B09D2" w:rsidRDefault="00B46159" w:rsidP="0027561B">
      <w:pPr>
        <w:pStyle w:val="Ttulo4"/>
      </w:pPr>
      <w:r w:rsidRPr="00DC05E2">
        <w:t>Alimenta</w:t>
      </w:r>
      <w:r>
        <w:t>ción</w:t>
      </w:r>
      <w:r w:rsidR="00DC05E2" w:rsidRPr="00DC05E2">
        <w:t xml:space="preserve"> 24V</w:t>
      </w:r>
      <w:r w:rsidR="000B09D2">
        <w:tab/>
      </w:r>
    </w:p>
    <w:p w14:paraId="39EE0028" w14:textId="18825A8C" w:rsidR="000B09D2" w:rsidRPr="00DC05E2" w:rsidRDefault="000B09D2" w:rsidP="00B65C8C">
      <w:pPr>
        <w:rPr>
          <w:b/>
          <w:bCs/>
        </w:rPr>
      </w:pPr>
      <w:r>
        <w:rPr>
          <w:b/>
          <w:bCs/>
        </w:rPr>
        <w:tab/>
      </w:r>
      <w:r>
        <w:rPr>
          <w:b/>
          <w:bCs/>
        </w:rPr>
        <w:tab/>
      </w:r>
      <w:r>
        <w:rPr>
          <w:b/>
          <w:bCs/>
        </w:rPr>
        <w:tab/>
      </w:r>
    </w:p>
    <w:tbl>
      <w:tblPr>
        <w:tblStyle w:val="Tablaconcuadrcula"/>
        <w:tblpPr w:leftFromText="141" w:rightFromText="141" w:vertAnchor="text" w:horzAnchor="margin" w:tblpXSpec="right" w:tblpY="231"/>
        <w:tblW w:w="0" w:type="auto"/>
        <w:tblLook w:val="04A0" w:firstRow="1" w:lastRow="0" w:firstColumn="1" w:lastColumn="0" w:noHBand="0" w:noVBand="1"/>
      </w:tblPr>
      <w:tblGrid>
        <w:gridCol w:w="2328"/>
        <w:gridCol w:w="2328"/>
      </w:tblGrid>
      <w:tr w:rsidR="000B09D2" w:rsidRPr="00261CC8" w14:paraId="052154EE" w14:textId="77777777" w:rsidTr="000B09D2">
        <w:trPr>
          <w:trHeight w:val="228"/>
        </w:trPr>
        <w:tc>
          <w:tcPr>
            <w:tcW w:w="2328" w:type="dxa"/>
            <w:shd w:val="clear" w:color="auto" w:fill="E7E6E6" w:themeFill="background2"/>
          </w:tcPr>
          <w:p w14:paraId="49878CF1" w14:textId="48ECF2A1" w:rsidR="000B09D2" w:rsidRPr="00261CC8" w:rsidRDefault="000B09D2" w:rsidP="000B09D2">
            <w:pPr>
              <w:jc w:val="center"/>
              <w:rPr>
                <w:sz w:val="20"/>
                <w:szCs w:val="20"/>
              </w:rPr>
            </w:pPr>
            <w:r w:rsidRPr="00261CC8">
              <w:rPr>
                <w:b/>
                <w:bCs/>
                <w:sz w:val="20"/>
                <w:szCs w:val="20"/>
              </w:rPr>
              <w:t>Par</w:t>
            </w:r>
            <w:r w:rsidR="003B38BD">
              <w:rPr>
                <w:b/>
                <w:bCs/>
                <w:sz w:val="20"/>
                <w:szCs w:val="20"/>
              </w:rPr>
              <w:t>ámetros</w:t>
            </w:r>
          </w:p>
        </w:tc>
        <w:tc>
          <w:tcPr>
            <w:tcW w:w="2328" w:type="dxa"/>
            <w:shd w:val="clear" w:color="auto" w:fill="E7E6E6" w:themeFill="background2"/>
          </w:tcPr>
          <w:p w14:paraId="7036E5F8" w14:textId="660EADAC" w:rsidR="000B09D2" w:rsidRPr="00261CC8" w:rsidRDefault="003B38BD" w:rsidP="000B09D2">
            <w:pPr>
              <w:jc w:val="center"/>
              <w:rPr>
                <w:sz w:val="20"/>
                <w:szCs w:val="20"/>
              </w:rPr>
            </w:pPr>
            <w:r>
              <w:rPr>
                <w:b/>
                <w:bCs/>
                <w:sz w:val="20"/>
                <w:szCs w:val="20"/>
              </w:rPr>
              <w:t>Valores</w:t>
            </w:r>
          </w:p>
        </w:tc>
      </w:tr>
      <w:tr w:rsidR="000B09D2" w:rsidRPr="000D649E" w14:paraId="130196A2" w14:textId="77777777" w:rsidTr="000B09D2">
        <w:trPr>
          <w:trHeight w:val="248"/>
        </w:trPr>
        <w:tc>
          <w:tcPr>
            <w:tcW w:w="2328" w:type="dxa"/>
          </w:tcPr>
          <w:p w14:paraId="6AC3EF6C" w14:textId="36382D57" w:rsidR="000B09D2" w:rsidRPr="008B1876" w:rsidRDefault="004E625F" w:rsidP="000B09D2">
            <w:pPr>
              <w:rPr>
                <w:sz w:val="20"/>
                <w:szCs w:val="20"/>
              </w:rPr>
            </w:pPr>
            <w:r>
              <w:rPr>
                <w:sz w:val="20"/>
                <w:szCs w:val="20"/>
              </w:rPr>
              <w:t>Entrada AC</w:t>
            </w:r>
          </w:p>
        </w:tc>
        <w:tc>
          <w:tcPr>
            <w:tcW w:w="2328" w:type="dxa"/>
          </w:tcPr>
          <w:p w14:paraId="79C4EE94" w14:textId="2F0EE52B" w:rsidR="000B09D2" w:rsidRPr="000D649E" w:rsidRDefault="000B09D2" w:rsidP="000B09D2">
            <w:pPr>
              <w:jc w:val="center"/>
              <w:rPr>
                <w:sz w:val="20"/>
                <w:szCs w:val="20"/>
              </w:rPr>
            </w:pPr>
            <w:r>
              <w:rPr>
                <w:sz w:val="20"/>
                <w:szCs w:val="20"/>
              </w:rPr>
              <w:t>110-240V (50-60Hz)</w:t>
            </w:r>
          </w:p>
        </w:tc>
      </w:tr>
      <w:tr w:rsidR="000B09D2" w:rsidRPr="000D649E" w14:paraId="65EDD53D" w14:textId="77777777" w:rsidTr="000B09D2">
        <w:trPr>
          <w:trHeight w:val="248"/>
        </w:trPr>
        <w:tc>
          <w:tcPr>
            <w:tcW w:w="2328" w:type="dxa"/>
          </w:tcPr>
          <w:p w14:paraId="3EFC89DC" w14:textId="3B085D69" w:rsidR="000B09D2" w:rsidRPr="000D649E" w:rsidRDefault="000B09D2" w:rsidP="000B09D2">
            <w:pPr>
              <w:rPr>
                <w:sz w:val="20"/>
                <w:szCs w:val="20"/>
              </w:rPr>
            </w:pPr>
            <w:r>
              <w:rPr>
                <w:sz w:val="20"/>
                <w:szCs w:val="20"/>
              </w:rPr>
              <w:t>Salida DC</w:t>
            </w:r>
          </w:p>
        </w:tc>
        <w:tc>
          <w:tcPr>
            <w:tcW w:w="2328" w:type="dxa"/>
          </w:tcPr>
          <w:p w14:paraId="7941A1EC" w14:textId="71F8EDA9" w:rsidR="000B09D2" w:rsidRPr="000D649E" w:rsidRDefault="000B09D2" w:rsidP="000B09D2">
            <w:pPr>
              <w:jc w:val="center"/>
              <w:rPr>
                <w:sz w:val="20"/>
                <w:szCs w:val="20"/>
              </w:rPr>
            </w:pPr>
            <w:r>
              <w:rPr>
                <w:sz w:val="20"/>
                <w:szCs w:val="20"/>
              </w:rPr>
              <w:t>24 V</w:t>
            </w:r>
          </w:p>
        </w:tc>
      </w:tr>
      <w:tr w:rsidR="000B09D2" w:rsidRPr="000D649E" w14:paraId="4E4C9CEB" w14:textId="77777777" w:rsidTr="000B09D2">
        <w:trPr>
          <w:trHeight w:val="248"/>
        </w:trPr>
        <w:tc>
          <w:tcPr>
            <w:tcW w:w="2328" w:type="dxa"/>
          </w:tcPr>
          <w:p w14:paraId="701A84C3" w14:textId="77777777" w:rsidR="000B09D2" w:rsidRPr="000D649E" w:rsidRDefault="000B09D2" w:rsidP="000B09D2">
            <w:pPr>
              <w:rPr>
                <w:sz w:val="20"/>
                <w:szCs w:val="20"/>
              </w:rPr>
            </w:pPr>
            <w:r>
              <w:rPr>
                <w:sz w:val="20"/>
                <w:szCs w:val="20"/>
              </w:rPr>
              <w:t>Corriente máxima</w:t>
            </w:r>
          </w:p>
        </w:tc>
        <w:tc>
          <w:tcPr>
            <w:tcW w:w="2328" w:type="dxa"/>
          </w:tcPr>
          <w:p w14:paraId="4464137E" w14:textId="3825E6D5" w:rsidR="000B09D2" w:rsidRPr="000D649E" w:rsidRDefault="000B09D2" w:rsidP="000B09D2">
            <w:pPr>
              <w:jc w:val="center"/>
              <w:rPr>
                <w:sz w:val="20"/>
                <w:szCs w:val="20"/>
              </w:rPr>
            </w:pPr>
            <w:r>
              <w:rPr>
                <w:sz w:val="20"/>
                <w:szCs w:val="20"/>
              </w:rPr>
              <w:t>2 A</w:t>
            </w:r>
            <w:r w:rsidR="0098713B">
              <w:rPr>
                <w:sz w:val="20"/>
                <w:szCs w:val="20"/>
              </w:rPr>
              <w:t>.</w:t>
            </w:r>
          </w:p>
        </w:tc>
      </w:tr>
    </w:tbl>
    <w:p w14:paraId="7B74F6D8" w14:textId="27E3F728" w:rsidR="006D7A1F" w:rsidRDefault="000B09D2" w:rsidP="00B65C8C">
      <w:r>
        <w:rPr>
          <w:noProof/>
        </w:rPr>
        <w:drawing>
          <wp:inline distT="0" distB="0" distL="0" distR="0" wp14:anchorId="0516C852" wp14:editId="25A3BF81">
            <wp:extent cx="1978020" cy="1059255"/>
            <wp:effectExtent l="0" t="0" r="3810" b="7620"/>
            <wp:docPr id="11" name="Imagen 11" descr="Imagen que contiene interior, pequeño, tabla, teléf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que contiene interior, pequeño, tabla, teléfono&#10;&#10;Descripción generada automáticamente"/>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987548" cy="1064357"/>
                    </a:xfrm>
                    <a:prstGeom prst="rect">
                      <a:avLst/>
                    </a:prstGeom>
                    <a:noFill/>
                    <a:ln>
                      <a:noFill/>
                    </a:ln>
                  </pic:spPr>
                </pic:pic>
              </a:graphicData>
            </a:graphic>
          </wp:inline>
        </w:drawing>
      </w:r>
    </w:p>
    <w:p w14:paraId="0AC0B05F" w14:textId="77777777" w:rsidR="006D7A1F" w:rsidRDefault="006D7A1F" w:rsidP="00B65C8C"/>
    <w:p w14:paraId="0718B37F" w14:textId="59AAB247" w:rsidR="008861FF" w:rsidRDefault="008861FF" w:rsidP="00B65C8C"/>
    <w:p w14:paraId="393041FE" w14:textId="190230AA" w:rsidR="00540540" w:rsidRDefault="00540540" w:rsidP="00BD6A3F">
      <w:pPr>
        <w:pStyle w:val="Ttulo2"/>
        <w:numPr>
          <w:ilvl w:val="1"/>
          <w:numId w:val="21"/>
        </w:numPr>
      </w:pPr>
      <w:bookmarkStart w:id="48" w:name="_Toc104248609"/>
      <w:r>
        <w:t>Esquema Eléctrico</w:t>
      </w:r>
      <w:bookmarkEnd w:id="48"/>
    </w:p>
    <w:p w14:paraId="04862EE7" w14:textId="21749D7F" w:rsidR="008861FF" w:rsidRDefault="008861FF" w:rsidP="00B65C8C"/>
    <w:p w14:paraId="11CAD58D" w14:textId="4496C67E" w:rsidR="00213DBB" w:rsidRDefault="00213DBB" w:rsidP="00B65C8C">
      <w:r>
        <w:t>El esquema eléctrico general resultante de la unión de los distintos componentes mencionados</w:t>
      </w:r>
      <w:r w:rsidR="009D60DE">
        <w:t xml:space="preserve">, </w:t>
      </w:r>
      <w:r>
        <w:t>sin incluir las fuentes de alimentación</w:t>
      </w:r>
      <w:r w:rsidR="003D2049">
        <w:t>,</w:t>
      </w:r>
      <w:r>
        <w:t xml:space="preserve"> es el siguiente:</w:t>
      </w:r>
      <w:r>
        <w:br/>
      </w:r>
    </w:p>
    <w:p w14:paraId="72F86476" w14:textId="3DE27077" w:rsidR="008861FF" w:rsidRDefault="00FC6DC4" w:rsidP="00B65C8C">
      <w:r w:rsidRPr="00756BC3">
        <w:rPr>
          <w:b/>
          <w:bCs/>
          <w:noProof/>
          <w:sz w:val="24"/>
          <w:szCs w:val="24"/>
        </w:rPr>
        <w:lastRenderedPageBreak/>
        <w:drawing>
          <wp:inline distT="0" distB="0" distL="0" distR="0" wp14:anchorId="33015674" wp14:editId="43AE3E3B">
            <wp:extent cx="5400040" cy="2657327"/>
            <wp:effectExtent l="0" t="0" r="0" b="0"/>
            <wp:docPr id="12" name="Imagen 12"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 Esquemático&#10;&#10;Descripción generada automáticamente"/>
                    <pic:cNvPicPr/>
                  </pic:nvPicPr>
                  <pic:blipFill>
                    <a:blip r:embed="rId81"/>
                    <a:stretch>
                      <a:fillRect/>
                    </a:stretch>
                  </pic:blipFill>
                  <pic:spPr>
                    <a:xfrm>
                      <a:off x="0" y="0"/>
                      <a:ext cx="5400040" cy="2657327"/>
                    </a:xfrm>
                    <a:prstGeom prst="rect">
                      <a:avLst/>
                    </a:prstGeom>
                  </pic:spPr>
                </pic:pic>
              </a:graphicData>
            </a:graphic>
          </wp:inline>
        </w:drawing>
      </w:r>
    </w:p>
    <w:p w14:paraId="43FE72D3" w14:textId="65167F8C" w:rsidR="008861FF" w:rsidRDefault="008861FF" w:rsidP="00B65C8C"/>
    <w:p w14:paraId="2B2819B8" w14:textId="097DEC53" w:rsidR="002D579A" w:rsidRDefault="002D579A" w:rsidP="00B65C8C">
      <w:r>
        <w:t>Se incluye</w:t>
      </w:r>
      <w:r w:rsidR="003D4CD6">
        <w:t>n</w:t>
      </w:r>
      <w:r>
        <w:t xml:space="preserve"> a continuación los esquemáticos de la etapa inversora</w:t>
      </w:r>
      <w:r w:rsidR="003D4CD6">
        <w:t xml:space="preserve"> (</w:t>
      </w:r>
      <w:r w:rsidR="003D4CD6" w:rsidRPr="00B262B2">
        <w:rPr>
          <w:rFonts w:cstheme="minorHAnsi"/>
          <w:color w:val="333333"/>
          <w:shd w:val="clear" w:color="auto" w:fill="FFFFFF"/>
        </w:rPr>
        <w:t>BOOSTXL-3</w:t>
      </w:r>
      <w:proofErr w:type="gramStart"/>
      <w:r w:rsidR="003D4CD6" w:rsidRPr="00B262B2">
        <w:rPr>
          <w:rFonts w:cstheme="minorHAnsi"/>
          <w:color w:val="333333"/>
          <w:shd w:val="clear" w:color="auto" w:fill="FFFFFF"/>
        </w:rPr>
        <w:t>PHGANINV</w:t>
      </w:r>
      <w:r w:rsidR="003D4CD6">
        <w:rPr>
          <w:rFonts w:cstheme="minorHAnsi"/>
          <w:color w:val="333333"/>
          <w:shd w:val="clear" w:color="auto" w:fill="FFFFFF"/>
        </w:rPr>
        <w:t xml:space="preserve">) </w:t>
      </w:r>
      <w:r w:rsidR="003D4CD6">
        <w:t xml:space="preserve"> </w:t>
      </w:r>
      <w:r>
        <w:t xml:space="preserve"> </w:t>
      </w:r>
      <w:proofErr w:type="gramEnd"/>
      <w:r>
        <w:t>y convertidor de niveles lógicos</w:t>
      </w:r>
      <w:r w:rsidR="003D4CD6">
        <w:t xml:space="preserve"> (BOB- 12009)</w:t>
      </w:r>
      <w:r>
        <w:t>.</w:t>
      </w:r>
    </w:p>
    <w:p w14:paraId="3286278C" w14:textId="25FB2E62" w:rsidR="005C53F2" w:rsidRPr="00D35D73" w:rsidRDefault="005C53F2" w:rsidP="000856D6">
      <w:pPr>
        <w:pStyle w:val="Prrafodelista"/>
        <w:numPr>
          <w:ilvl w:val="0"/>
          <w:numId w:val="7"/>
        </w:numPr>
        <w:rPr>
          <w:b/>
          <w:bCs/>
        </w:rPr>
      </w:pPr>
      <w:r w:rsidRPr="00D35D73">
        <w:rPr>
          <w:b/>
          <w:bCs/>
        </w:rPr>
        <w:t>BOOSTXL-3PHGANINV</w:t>
      </w:r>
    </w:p>
    <w:p w14:paraId="5FA7F79B" w14:textId="2349A543" w:rsidR="005C53F2" w:rsidRDefault="005C53F2" w:rsidP="005C53F2">
      <w:r w:rsidRPr="00101A0C">
        <w:rPr>
          <w:noProof/>
        </w:rPr>
        <w:drawing>
          <wp:anchor distT="0" distB="0" distL="114300" distR="114300" simplePos="0" relativeHeight="251666432" behindDoc="0" locked="0" layoutInCell="1" allowOverlap="1" wp14:anchorId="217E89B5" wp14:editId="47109A99">
            <wp:simplePos x="0" y="0"/>
            <wp:positionH relativeFrom="margin">
              <wp:posOffset>-16510</wp:posOffset>
            </wp:positionH>
            <wp:positionV relativeFrom="paragraph">
              <wp:posOffset>209550</wp:posOffset>
            </wp:positionV>
            <wp:extent cx="5038090" cy="4277360"/>
            <wp:effectExtent l="0" t="0" r="0" b="8890"/>
            <wp:wrapSquare wrapText="bothSides"/>
            <wp:docPr id="13" name="Imagen 1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 Esquemático&#10;&#10;Descripción generada automáticamente"/>
                    <pic:cNvPicPr/>
                  </pic:nvPicPr>
                  <pic:blipFill>
                    <a:blip r:embed="rId82">
                      <a:extLst>
                        <a:ext uri="{28A0092B-C50C-407E-A947-70E740481C1C}">
                          <a14:useLocalDpi xmlns:a14="http://schemas.microsoft.com/office/drawing/2010/main" val="0"/>
                        </a:ext>
                      </a:extLst>
                    </a:blip>
                    <a:stretch>
                      <a:fillRect/>
                    </a:stretch>
                  </pic:blipFill>
                  <pic:spPr>
                    <a:xfrm>
                      <a:off x="0" y="0"/>
                      <a:ext cx="5038090" cy="4277360"/>
                    </a:xfrm>
                    <a:prstGeom prst="rect">
                      <a:avLst/>
                    </a:prstGeom>
                  </pic:spPr>
                </pic:pic>
              </a:graphicData>
            </a:graphic>
            <wp14:sizeRelH relativeFrom="margin">
              <wp14:pctWidth>0</wp14:pctWidth>
            </wp14:sizeRelH>
            <wp14:sizeRelV relativeFrom="margin">
              <wp14:pctHeight>0</wp14:pctHeight>
            </wp14:sizeRelV>
          </wp:anchor>
        </w:drawing>
      </w:r>
      <w:r>
        <w:t xml:space="preserve">3 </w:t>
      </w:r>
      <w:proofErr w:type="spellStart"/>
      <w:r>
        <w:t>Phase</w:t>
      </w:r>
      <w:proofErr w:type="spellEnd"/>
      <w:r>
        <w:t xml:space="preserve"> </w:t>
      </w:r>
      <w:proofErr w:type="spellStart"/>
      <w:r>
        <w:t>Inverter</w:t>
      </w:r>
      <w:proofErr w:type="spellEnd"/>
      <w:r>
        <w:br/>
      </w:r>
    </w:p>
    <w:p w14:paraId="3C891D14" w14:textId="77777777" w:rsidR="005C53F2" w:rsidRDefault="005C53F2" w:rsidP="005C53F2"/>
    <w:p w14:paraId="2B7061A4" w14:textId="77777777" w:rsidR="005C53F2" w:rsidRDefault="005C53F2" w:rsidP="005C53F2"/>
    <w:p w14:paraId="77C81C06" w14:textId="77777777" w:rsidR="005C53F2" w:rsidRDefault="005C53F2" w:rsidP="005C53F2"/>
    <w:p w14:paraId="298C6894" w14:textId="77777777" w:rsidR="005C53F2" w:rsidRDefault="005C53F2" w:rsidP="005C53F2"/>
    <w:p w14:paraId="06BFC395" w14:textId="77777777" w:rsidR="005C53F2" w:rsidRDefault="005C53F2" w:rsidP="005C53F2"/>
    <w:p w14:paraId="08AAB840" w14:textId="77777777" w:rsidR="005C53F2" w:rsidRDefault="005C53F2" w:rsidP="005C53F2"/>
    <w:p w14:paraId="5EE404FA" w14:textId="77777777" w:rsidR="005C53F2" w:rsidRDefault="005C53F2" w:rsidP="005C53F2"/>
    <w:p w14:paraId="4A61E0E2" w14:textId="27FD1432" w:rsidR="005C53F2" w:rsidRDefault="005C53F2" w:rsidP="005C53F2"/>
    <w:p w14:paraId="32FC90B1" w14:textId="131509CD" w:rsidR="005C53F2" w:rsidRDefault="005C53F2" w:rsidP="005C53F2"/>
    <w:p w14:paraId="2925A70F" w14:textId="2486BD06" w:rsidR="005C53F2" w:rsidRDefault="005C53F2" w:rsidP="005C53F2"/>
    <w:p w14:paraId="600E4919" w14:textId="1F172D95" w:rsidR="005C53F2" w:rsidRDefault="005C53F2" w:rsidP="005C53F2"/>
    <w:p w14:paraId="573C7D60" w14:textId="46A2BA52" w:rsidR="005C53F2" w:rsidRDefault="005C53F2" w:rsidP="005C53F2"/>
    <w:p w14:paraId="6BD2AB96" w14:textId="0C0D847E" w:rsidR="005C53F2" w:rsidRDefault="005C53F2" w:rsidP="005C53F2"/>
    <w:p w14:paraId="7DA097EF" w14:textId="14F19494" w:rsidR="005C53F2" w:rsidRDefault="005C53F2" w:rsidP="005C53F2"/>
    <w:p w14:paraId="12DDA2D9" w14:textId="5BBD1155" w:rsidR="005C53F2" w:rsidRDefault="005C53F2" w:rsidP="005C53F2"/>
    <w:p w14:paraId="7F4ED40C" w14:textId="0E29DF53" w:rsidR="005C53F2" w:rsidRDefault="005C53F2" w:rsidP="005C53F2"/>
    <w:p w14:paraId="77693C81" w14:textId="1B431A66" w:rsidR="005C53F2" w:rsidRDefault="005C53F2" w:rsidP="005C53F2"/>
    <w:p w14:paraId="78588681" w14:textId="772CFFB1" w:rsidR="005C53F2" w:rsidRDefault="005C53F2" w:rsidP="005C53F2"/>
    <w:p w14:paraId="145A1AD2" w14:textId="5FC3A4F5" w:rsidR="005C53F2" w:rsidRDefault="005C53F2" w:rsidP="005C53F2"/>
    <w:p w14:paraId="6F9C2D75" w14:textId="5588D544" w:rsidR="005C53F2" w:rsidRDefault="005C53F2" w:rsidP="005C53F2"/>
    <w:p w14:paraId="7D6A83F7" w14:textId="7A559B01" w:rsidR="005C53F2" w:rsidRDefault="005C53F2" w:rsidP="005C53F2"/>
    <w:p w14:paraId="4128745E" w14:textId="48050F7E" w:rsidR="005C53F2" w:rsidRDefault="005C53F2" w:rsidP="005C53F2"/>
    <w:p w14:paraId="05302A58" w14:textId="23D53615" w:rsidR="005C53F2" w:rsidRDefault="005C53F2" w:rsidP="005C53F2"/>
    <w:p w14:paraId="45887B60" w14:textId="1FF1F11C" w:rsidR="005C53F2" w:rsidRDefault="005C53F2" w:rsidP="005C53F2"/>
    <w:p w14:paraId="1FBB93D8" w14:textId="7A2382AF" w:rsidR="005C53F2" w:rsidRDefault="005C53F2" w:rsidP="005C53F2"/>
    <w:p w14:paraId="3F595CC6" w14:textId="6248F2AB" w:rsidR="005C53F2" w:rsidRDefault="005C53F2" w:rsidP="005C53F2"/>
    <w:p w14:paraId="239262B0" w14:textId="41E0C83D" w:rsidR="005C53F2" w:rsidRDefault="005C53F2" w:rsidP="005C53F2"/>
    <w:p w14:paraId="2A219743" w14:textId="77777777" w:rsidR="005C53F2" w:rsidRDefault="005C53F2" w:rsidP="005C53F2"/>
    <w:p w14:paraId="49D2D5AB" w14:textId="6C9FD2AB" w:rsidR="005C53F2" w:rsidRDefault="005C53F2" w:rsidP="005C53F2">
      <w:proofErr w:type="spellStart"/>
      <w:r>
        <w:t>Phase</w:t>
      </w:r>
      <w:proofErr w:type="spellEnd"/>
      <w:r>
        <w:t xml:space="preserve"> </w:t>
      </w:r>
      <w:proofErr w:type="spellStart"/>
      <w:r>
        <w:t>Current</w:t>
      </w:r>
      <w:proofErr w:type="spellEnd"/>
      <w:r>
        <w:t>/</w:t>
      </w:r>
      <w:proofErr w:type="spellStart"/>
      <w:r>
        <w:t>Voltage</w:t>
      </w:r>
      <w:proofErr w:type="spellEnd"/>
      <w:r>
        <w:t xml:space="preserve"> </w:t>
      </w:r>
      <w:proofErr w:type="spellStart"/>
      <w:r>
        <w:t>Sense</w:t>
      </w:r>
      <w:proofErr w:type="spellEnd"/>
    </w:p>
    <w:p w14:paraId="385BCB3A" w14:textId="77777777" w:rsidR="005C53F2" w:rsidRDefault="005C53F2" w:rsidP="005C53F2">
      <w:r w:rsidRPr="00D35D73">
        <w:rPr>
          <w:noProof/>
        </w:rPr>
        <w:drawing>
          <wp:inline distT="0" distB="0" distL="0" distR="0" wp14:anchorId="512CD7CB" wp14:editId="63BD1295">
            <wp:extent cx="3060071" cy="4347215"/>
            <wp:effectExtent l="0" t="0" r="6985" b="0"/>
            <wp:docPr id="14" name="Imagen 1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 Esquemático&#10;&#10;Descripción generada automáticamente"/>
                    <pic:cNvPicPr/>
                  </pic:nvPicPr>
                  <pic:blipFill>
                    <a:blip r:embed="rId83"/>
                    <a:stretch>
                      <a:fillRect/>
                    </a:stretch>
                  </pic:blipFill>
                  <pic:spPr>
                    <a:xfrm>
                      <a:off x="0" y="0"/>
                      <a:ext cx="3066943" cy="4356978"/>
                    </a:xfrm>
                    <a:prstGeom prst="rect">
                      <a:avLst/>
                    </a:prstGeom>
                  </pic:spPr>
                </pic:pic>
              </a:graphicData>
            </a:graphic>
          </wp:inline>
        </w:drawing>
      </w:r>
    </w:p>
    <w:p w14:paraId="34903C33" w14:textId="58234F8B" w:rsidR="005C53F2" w:rsidRDefault="005C53F2" w:rsidP="005C53F2">
      <w:r>
        <w:lastRenderedPageBreak/>
        <w:t>PWM ENABLE.</w:t>
      </w:r>
      <w:r>
        <w:br/>
      </w:r>
      <w:r w:rsidRPr="00D35D73">
        <w:rPr>
          <w:noProof/>
        </w:rPr>
        <w:drawing>
          <wp:inline distT="0" distB="0" distL="0" distR="0" wp14:anchorId="277EDB5A" wp14:editId="48B1E66F">
            <wp:extent cx="3496163" cy="1752845"/>
            <wp:effectExtent l="0" t="0" r="0" b="0"/>
            <wp:docPr id="15" name="Imagen 15"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 Esquemático&#10;&#10;Descripción generada automáticamente"/>
                    <pic:cNvPicPr/>
                  </pic:nvPicPr>
                  <pic:blipFill>
                    <a:blip r:embed="rId84"/>
                    <a:stretch>
                      <a:fillRect/>
                    </a:stretch>
                  </pic:blipFill>
                  <pic:spPr>
                    <a:xfrm>
                      <a:off x="0" y="0"/>
                      <a:ext cx="3496163" cy="1752845"/>
                    </a:xfrm>
                    <a:prstGeom prst="rect">
                      <a:avLst/>
                    </a:prstGeom>
                  </pic:spPr>
                </pic:pic>
              </a:graphicData>
            </a:graphic>
          </wp:inline>
        </w:drawing>
      </w:r>
    </w:p>
    <w:p w14:paraId="5DAF69BA" w14:textId="65B4B656" w:rsidR="005C53F2" w:rsidRDefault="005C53F2" w:rsidP="005C53F2"/>
    <w:p w14:paraId="60C3E8A4" w14:textId="56C0CEE4" w:rsidR="005C53F2" w:rsidRDefault="005C53F2" w:rsidP="005C53F2"/>
    <w:p w14:paraId="3DCDEF93" w14:textId="206C9FB7" w:rsidR="005C53F2" w:rsidRDefault="005C53F2" w:rsidP="005C53F2"/>
    <w:p w14:paraId="0237E3A2" w14:textId="35248183" w:rsidR="005C53F2" w:rsidRDefault="005C53F2" w:rsidP="005C53F2"/>
    <w:p w14:paraId="54895941" w14:textId="3431FB37" w:rsidR="005C53F2" w:rsidRDefault="005C53F2" w:rsidP="005C53F2"/>
    <w:p w14:paraId="7C7F3655" w14:textId="77777777" w:rsidR="005C53F2" w:rsidRDefault="005C53F2" w:rsidP="005C53F2"/>
    <w:p w14:paraId="1C6238FC" w14:textId="77777777" w:rsidR="005C53F2" w:rsidRDefault="005C53F2" w:rsidP="005C53F2"/>
    <w:p w14:paraId="7F30E7D2" w14:textId="77777777" w:rsidR="005C53F2" w:rsidRDefault="005C53F2" w:rsidP="000856D6">
      <w:pPr>
        <w:pStyle w:val="Prrafodelista"/>
        <w:numPr>
          <w:ilvl w:val="0"/>
          <w:numId w:val="8"/>
        </w:numPr>
      </w:pPr>
      <w:r>
        <w:t>BOB- 12009 (Niveles Lógicos 3.3V-5V).</w:t>
      </w:r>
    </w:p>
    <w:p w14:paraId="123A600C" w14:textId="77777777" w:rsidR="005C53F2" w:rsidRDefault="005C53F2" w:rsidP="005C53F2">
      <w:pPr>
        <w:ind w:left="360"/>
      </w:pPr>
      <w:r w:rsidRPr="00CA3452">
        <w:rPr>
          <w:noProof/>
        </w:rPr>
        <w:drawing>
          <wp:inline distT="0" distB="0" distL="0" distR="0" wp14:anchorId="6BE208E3" wp14:editId="597BE121">
            <wp:extent cx="5400040" cy="2040255"/>
            <wp:effectExtent l="0" t="0" r="0" b="0"/>
            <wp:docPr id="16" name="Imagen 1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 Esquemático&#10;&#10;Descripción generada automáticamente"/>
                    <pic:cNvPicPr/>
                  </pic:nvPicPr>
                  <pic:blipFill>
                    <a:blip r:embed="rId85"/>
                    <a:stretch>
                      <a:fillRect/>
                    </a:stretch>
                  </pic:blipFill>
                  <pic:spPr>
                    <a:xfrm>
                      <a:off x="0" y="0"/>
                      <a:ext cx="5400040" cy="2040255"/>
                    </a:xfrm>
                    <a:prstGeom prst="rect">
                      <a:avLst/>
                    </a:prstGeom>
                  </pic:spPr>
                </pic:pic>
              </a:graphicData>
            </a:graphic>
          </wp:inline>
        </w:drawing>
      </w:r>
    </w:p>
    <w:p w14:paraId="64837078" w14:textId="77777777" w:rsidR="005C53F2" w:rsidRDefault="005C53F2" w:rsidP="005C53F2">
      <w:pPr>
        <w:pStyle w:val="Prrafodelista"/>
      </w:pPr>
    </w:p>
    <w:p w14:paraId="4B078967" w14:textId="226AA527" w:rsidR="00791B62" w:rsidRDefault="005C53F2" w:rsidP="00B65C8C">
      <w:r>
        <w:br/>
      </w:r>
    </w:p>
    <w:p w14:paraId="6D82B371" w14:textId="7EAF22AF" w:rsidR="0027680A" w:rsidRDefault="00E30B94" w:rsidP="000856D6">
      <w:pPr>
        <w:pStyle w:val="Ttulo2"/>
        <w:numPr>
          <w:ilvl w:val="1"/>
          <w:numId w:val="4"/>
        </w:numPr>
      </w:pPr>
      <w:bookmarkStart w:id="49" w:name="_Toc104248610"/>
      <w:r>
        <w:t>Montaje de la maqueta de pruebas.</w:t>
      </w:r>
      <w:bookmarkEnd w:id="49"/>
    </w:p>
    <w:p w14:paraId="1FD29C78" w14:textId="6DC97C09" w:rsidR="00E30B94" w:rsidRDefault="00E30B94" w:rsidP="00E30B94"/>
    <w:p w14:paraId="0983EFA3" w14:textId="46EDA0C7" w:rsidR="0026586B" w:rsidRDefault="00E30B94" w:rsidP="00B65C8C">
      <w:pPr>
        <w:rPr>
          <w:color w:val="FF0000"/>
        </w:rPr>
      </w:pPr>
      <w:r w:rsidRPr="00E30B94">
        <w:rPr>
          <w:color w:val="FF0000"/>
        </w:rPr>
        <w:t>En este apartado se va a realizar las imágenes del montaje definitivo de la maqueta de pruebas, se incluirá los plan</w:t>
      </w:r>
      <w:r w:rsidR="00730E3D">
        <w:rPr>
          <w:color w:val="FF0000"/>
        </w:rPr>
        <w:t>o</w:t>
      </w:r>
      <w:r w:rsidRPr="00E30B94">
        <w:rPr>
          <w:color w:val="FF0000"/>
        </w:rPr>
        <w:t xml:space="preserve">s de perfil y planta realizado con </w:t>
      </w:r>
      <w:proofErr w:type="spellStart"/>
      <w:r w:rsidRPr="00E30B94">
        <w:rPr>
          <w:color w:val="FF0000"/>
        </w:rPr>
        <w:t>Autocad</w:t>
      </w:r>
      <w:proofErr w:type="spellEnd"/>
      <w:r w:rsidRPr="00E30B94">
        <w:rPr>
          <w:color w:val="FF0000"/>
        </w:rPr>
        <w:t>.</w:t>
      </w:r>
      <w:r w:rsidRPr="00E30B94">
        <w:rPr>
          <w:color w:val="FF0000"/>
        </w:rPr>
        <w:br/>
        <w:t xml:space="preserve">No se realiza este apartado hasta los últimos momentos del TFG cuando se tendrá la disposición de los elementos sobre la maqueta fija y </w:t>
      </w:r>
      <w:proofErr w:type="spellStart"/>
      <w:r w:rsidR="00730E3D">
        <w:rPr>
          <w:color w:val="FF0000"/>
        </w:rPr>
        <w:t>y</w:t>
      </w:r>
      <w:proofErr w:type="spellEnd"/>
      <w:r w:rsidR="00730E3D">
        <w:rPr>
          <w:color w:val="FF0000"/>
        </w:rPr>
        <w:t xml:space="preserve"> de forma </w:t>
      </w:r>
      <w:r w:rsidRPr="00E30B94">
        <w:rPr>
          <w:color w:val="FF0000"/>
        </w:rPr>
        <w:t>definitiva.</w:t>
      </w:r>
    </w:p>
    <w:p w14:paraId="253DD49A" w14:textId="5011D769" w:rsidR="00E1312A" w:rsidRDefault="00E1312A" w:rsidP="00B65C8C">
      <w:pPr>
        <w:rPr>
          <w:color w:val="FF0000"/>
        </w:rPr>
      </w:pPr>
    </w:p>
    <w:p w14:paraId="5781AB37" w14:textId="0FBA70EA" w:rsidR="00E1312A" w:rsidRDefault="00E1312A" w:rsidP="00B65C8C">
      <w:pPr>
        <w:rPr>
          <w:color w:val="FF0000"/>
        </w:rPr>
      </w:pPr>
    </w:p>
    <w:p w14:paraId="7E8A6904" w14:textId="537D52DE" w:rsidR="00E1312A" w:rsidRDefault="00E1312A" w:rsidP="00B65C8C">
      <w:pPr>
        <w:rPr>
          <w:color w:val="FF0000"/>
        </w:rPr>
      </w:pPr>
    </w:p>
    <w:p w14:paraId="09E0FE5F" w14:textId="7B45E93F" w:rsidR="00E1312A" w:rsidRDefault="00E1312A" w:rsidP="00B65C8C">
      <w:pPr>
        <w:rPr>
          <w:color w:val="FF0000"/>
        </w:rPr>
      </w:pPr>
    </w:p>
    <w:p w14:paraId="44120F7F" w14:textId="60C97A18" w:rsidR="00E1312A" w:rsidRDefault="00E1312A" w:rsidP="00B65C8C">
      <w:pPr>
        <w:rPr>
          <w:color w:val="FF0000"/>
        </w:rPr>
      </w:pPr>
    </w:p>
    <w:p w14:paraId="2C5DE035" w14:textId="6C6E6536" w:rsidR="00E1312A" w:rsidRDefault="00E1312A" w:rsidP="00B65C8C">
      <w:pPr>
        <w:rPr>
          <w:color w:val="FF0000"/>
        </w:rPr>
      </w:pPr>
    </w:p>
    <w:p w14:paraId="622DBF9A" w14:textId="4D61AEC3" w:rsidR="00E1312A" w:rsidRDefault="00E1312A" w:rsidP="00B65C8C">
      <w:pPr>
        <w:rPr>
          <w:color w:val="FF0000"/>
        </w:rPr>
      </w:pPr>
    </w:p>
    <w:p w14:paraId="377A45C2" w14:textId="03225F18" w:rsidR="00E1312A" w:rsidRDefault="00E1312A" w:rsidP="00B65C8C">
      <w:pPr>
        <w:rPr>
          <w:color w:val="FF0000"/>
        </w:rPr>
      </w:pPr>
    </w:p>
    <w:p w14:paraId="58A6D76F" w14:textId="6FC1462D" w:rsidR="00E1312A" w:rsidRDefault="00E1312A" w:rsidP="00B65C8C">
      <w:pPr>
        <w:rPr>
          <w:color w:val="FF0000"/>
        </w:rPr>
      </w:pPr>
    </w:p>
    <w:p w14:paraId="2AD0FCFF" w14:textId="66BF0FB5" w:rsidR="00E1312A" w:rsidRDefault="00E1312A" w:rsidP="00B65C8C">
      <w:pPr>
        <w:rPr>
          <w:color w:val="FF0000"/>
        </w:rPr>
      </w:pPr>
    </w:p>
    <w:p w14:paraId="4ACA8685" w14:textId="77777777" w:rsidR="00E1312A" w:rsidRDefault="00E1312A" w:rsidP="00B65C8C"/>
    <w:p w14:paraId="16FBED36" w14:textId="222D1E95" w:rsidR="00CE09DF" w:rsidRDefault="00CE09DF" w:rsidP="00B65C8C">
      <w:pPr>
        <w:pStyle w:val="Ttulo1"/>
      </w:pPr>
      <w:bookmarkStart w:id="50" w:name="_Toc104248611"/>
      <w:r>
        <w:t>BIBLIOGRAFIA.</w:t>
      </w:r>
      <w:bookmarkEnd w:id="50"/>
      <w:r>
        <w:br/>
      </w:r>
    </w:p>
    <w:p w14:paraId="36A60A1E" w14:textId="77777777" w:rsidR="000447B9" w:rsidRPr="000447B9" w:rsidRDefault="00CE09DF" w:rsidP="000447B9">
      <w:pPr>
        <w:pStyle w:val="Bibliografa"/>
        <w:rPr>
          <w:rFonts w:ascii="Calibri" w:hAnsi="Calibri" w:cs="Calibri"/>
        </w:rPr>
      </w:pPr>
      <w:r>
        <w:fldChar w:fldCharType="begin"/>
      </w:r>
      <w:r w:rsidR="000447B9">
        <w:instrText xml:space="preserve"> ADDIN ZOTERO_BIBL {"uncited":[],"omitted":[],"custom":[]} CSL_BIBLIOGRAPHY </w:instrText>
      </w:r>
      <w:r>
        <w:fldChar w:fldCharType="separate"/>
      </w:r>
      <w:r w:rsidR="000447B9" w:rsidRPr="000447B9">
        <w:rPr>
          <w:rFonts w:ascii="Calibri" w:hAnsi="Calibri" w:cs="Calibri"/>
        </w:rPr>
        <w:t>[1]</w:t>
      </w:r>
      <w:r w:rsidR="000447B9" w:rsidRPr="000447B9">
        <w:rPr>
          <w:rFonts w:ascii="Calibri" w:hAnsi="Calibri" w:cs="Calibri"/>
        </w:rPr>
        <w:tab/>
        <w:t>Shivangi Kamat, Sudhamshu M Hosamane, y Anshul Gandhi, «Designing an application-specific System-on-Chip (SoC)», 2016, doi: 10.13140/RG.2.2.27909.76006.</w:t>
      </w:r>
    </w:p>
    <w:p w14:paraId="1ADEE7A2" w14:textId="77777777" w:rsidR="000447B9" w:rsidRPr="000447B9" w:rsidRDefault="000447B9" w:rsidP="000447B9">
      <w:pPr>
        <w:pStyle w:val="Bibliografa"/>
        <w:rPr>
          <w:rFonts w:ascii="Calibri" w:hAnsi="Calibri" w:cs="Calibri"/>
        </w:rPr>
      </w:pPr>
      <w:r w:rsidRPr="000447B9">
        <w:rPr>
          <w:rFonts w:ascii="Calibri" w:hAnsi="Calibri" w:cs="Calibri"/>
        </w:rPr>
        <w:t>[2]</w:t>
      </w:r>
      <w:r w:rsidRPr="000447B9">
        <w:rPr>
          <w:rFonts w:ascii="Calibri" w:hAnsi="Calibri" w:cs="Calibri"/>
        </w:rPr>
        <w:tab/>
        <w:t xml:space="preserve">V. S. Chakravarthi, «System on Chip (SOC) Design», en </w:t>
      </w:r>
      <w:r w:rsidRPr="000447B9">
        <w:rPr>
          <w:rFonts w:ascii="Calibri" w:hAnsi="Calibri" w:cs="Calibri"/>
          <w:i/>
          <w:iCs/>
        </w:rPr>
        <w:t>A Practical Approach to VLSI System on Chip (SoC) Design: A Comprehensive Guide</w:t>
      </w:r>
      <w:r w:rsidRPr="000447B9">
        <w:rPr>
          <w:rFonts w:ascii="Calibri" w:hAnsi="Calibri" w:cs="Calibri"/>
        </w:rPr>
        <w:t>, V. S. Chakravarthi, Ed. Cham: Springer International Publishing, 2020, pp. 11-40. doi: 10.1007/978-3-030-23049-4_2.</w:t>
      </w:r>
    </w:p>
    <w:p w14:paraId="7468F74F" w14:textId="77777777" w:rsidR="000447B9" w:rsidRPr="000447B9" w:rsidRDefault="000447B9" w:rsidP="000447B9">
      <w:pPr>
        <w:pStyle w:val="Bibliografa"/>
        <w:rPr>
          <w:rFonts w:ascii="Calibri" w:hAnsi="Calibri" w:cs="Calibri"/>
        </w:rPr>
      </w:pPr>
      <w:r w:rsidRPr="000447B9">
        <w:rPr>
          <w:rFonts w:ascii="Calibri" w:hAnsi="Calibri" w:cs="Calibri"/>
        </w:rPr>
        <w:t>[3]</w:t>
      </w:r>
      <w:r w:rsidRPr="000447B9">
        <w:rPr>
          <w:rFonts w:ascii="Calibri" w:hAnsi="Calibri" w:cs="Calibri"/>
        </w:rPr>
        <w:tab/>
        <w:t>G. Tecnologías, «Sistemas Embebidos SoC - GENERA Tecnologías».</w:t>
      </w:r>
    </w:p>
    <w:p w14:paraId="79E47A25" w14:textId="77777777" w:rsidR="000447B9" w:rsidRPr="000447B9" w:rsidRDefault="000447B9" w:rsidP="000447B9">
      <w:pPr>
        <w:pStyle w:val="Bibliografa"/>
        <w:rPr>
          <w:rFonts w:ascii="Calibri" w:hAnsi="Calibri" w:cs="Calibri"/>
        </w:rPr>
      </w:pPr>
      <w:r w:rsidRPr="000447B9">
        <w:rPr>
          <w:rFonts w:ascii="Calibri" w:hAnsi="Calibri" w:cs="Calibri"/>
        </w:rPr>
        <w:t>[4]</w:t>
      </w:r>
      <w:r w:rsidRPr="000447B9">
        <w:rPr>
          <w:rFonts w:ascii="Calibri" w:hAnsi="Calibri" w:cs="Calibri"/>
        </w:rPr>
        <w:tab/>
        <w:t xml:space="preserve">S. Bhunia y M. Tehranipoor, «System on Chip (SoC) Design and Test», en </w:t>
      </w:r>
      <w:r w:rsidRPr="000447B9">
        <w:rPr>
          <w:rFonts w:ascii="Calibri" w:hAnsi="Calibri" w:cs="Calibri"/>
          <w:i/>
          <w:iCs/>
        </w:rPr>
        <w:t>Hardware Security</w:t>
      </w:r>
      <w:r w:rsidRPr="000447B9">
        <w:rPr>
          <w:rFonts w:ascii="Calibri" w:hAnsi="Calibri" w:cs="Calibri"/>
        </w:rPr>
        <w:t>, Elsevier, 2019, pp. 47-79. doi: 10.1016/B978-0-12-812477-2.00008-3.</w:t>
      </w:r>
    </w:p>
    <w:p w14:paraId="4D2EE5BC" w14:textId="77777777" w:rsidR="000447B9" w:rsidRPr="000447B9" w:rsidRDefault="000447B9" w:rsidP="000447B9">
      <w:pPr>
        <w:pStyle w:val="Bibliografa"/>
        <w:rPr>
          <w:rFonts w:ascii="Calibri" w:hAnsi="Calibri" w:cs="Calibri"/>
        </w:rPr>
      </w:pPr>
      <w:r w:rsidRPr="000447B9">
        <w:rPr>
          <w:rFonts w:ascii="Calibri" w:hAnsi="Calibri" w:cs="Calibri"/>
        </w:rPr>
        <w:t>[5]</w:t>
      </w:r>
      <w:r w:rsidRPr="000447B9">
        <w:rPr>
          <w:rFonts w:ascii="Calibri" w:hAnsi="Calibri" w:cs="Calibri"/>
        </w:rPr>
        <w:tab/>
        <w:t xml:space="preserve">C. M. Maxfield, «Application-Specific Integrated Circuits (ASICs)», en </w:t>
      </w:r>
      <w:r w:rsidRPr="000447B9">
        <w:rPr>
          <w:rFonts w:ascii="Calibri" w:hAnsi="Calibri" w:cs="Calibri"/>
          <w:i/>
          <w:iCs/>
        </w:rPr>
        <w:t>Bebop to the Boolean Boogie</w:t>
      </w:r>
      <w:r w:rsidRPr="000447B9">
        <w:rPr>
          <w:rFonts w:ascii="Calibri" w:hAnsi="Calibri" w:cs="Calibri"/>
        </w:rPr>
        <w:t>, Elsevier, 2009, pp. 235-249. doi: 10.1016/B978-1-85617-507-4.00017-6.</w:t>
      </w:r>
    </w:p>
    <w:p w14:paraId="1B3046B9" w14:textId="77777777" w:rsidR="000447B9" w:rsidRPr="000447B9" w:rsidRDefault="000447B9" w:rsidP="000447B9">
      <w:pPr>
        <w:pStyle w:val="Bibliografa"/>
        <w:rPr>
          <w:rFonts w:ascii="Calibri" w:hAnsi="Calibri" w:cs="Calibri"/>
        </w:rPr>
      </w:pPr>
      <w:r w:rsidRPr="000447B9">
        <w:rPr>
          <w:rFonts w:ascii="Calibri" w:hAnsi="Calibri" w:cs="Calibri"/>
        </w:rPr>
        <w:t>[6]</w:t>
      </w:r>
      <w:r w:rsidRPr="000447B9">
        <w:rPr>
          <w:rFonts w:ascii="Calibri" w:hAnsi="Calibri" w:cs="Calibri"/>
        </w:rPr>
        <w:tab/>
        <w:t xml:space="preserve">M. Maxfield, «EETimes - ASIC vs. ASSP vs. SoC vs. FPGA – What’s the Difference?», </w:t>
      </w:r>
      <w:r w:rsidRPr="000447B9">
        <w:rPr>
          <w:rFonts w:ascii="Calibri" w:hAnsi="Calibri" w:cs="Calibri"/>
          <w:i/>
          <w:iCs/>
        </w:rPr>
        <w:t>EETimes</w:t>
      </w:r>
      <w:r w:rsidRPr="000447B9">
        <w:rPr>
          <w:rFonts w:ascii="Calibri" w:hAnsi="Calibri" w:cs="Calibri"/>
        </w:rPr>
        <w:t>, 23 de junio de 2014. https://www.eetimes.com/asic-assp-soc-fpga-whats-the-difference</w:t>
      </w:r>
    </w:p>
    <w:p w14:paraId="2615F07D" w14:textId="77777777" w:rsidR="000447B9" w:rsidRPr="000447B9" w:rsidRDefault="000447B9" w:rsidP="000447B9">
      <w:pPr>
        <w:pStyle w:val="Bibliografa"/>
        <w:rPr>
          <w:rFonts w:ascii="Calibri" w:hAnsi="Calibri" w:cs="Calibri"/>
        </w:rPr>
      </w:pPr>
      <w:r w:rsidRPr="000447B9">
        <w:rPr>
          <w:rFonts w:ascii="Calibri" w:hAnsi="Calibri" w:cs="Calibri"/>
        </w:rPr>
        <w:t>[7]</w:t>
      </w:r>
      <w:r w:rsidRPr="000447B9">
        <w:rPr>
          <w:rFonts w:ascii="Calibri" w:hAnsi="Calibri" w:cs="Calibri"/>
        </w:rPr>
        <w:tab/>
        <w:t xml:space="preserve">E. Staff, «Fully-programmable SoCs - A new breed of devices», </w:t>
      </w:r>
      <w:r w:rsidRPr="000447B9">
        <w:rPr>
          <w:rFonts w:ascii="Calibri" w:hAnsi="Calibri" w:cs="Calibri"/>
          <w:i/>
          <w:iCs/>
        </w:rPr>
        <w:t>Embedded.com</w:t>
      </w:r>
      <w:r w:rsidRPr="000447B9">
        <w:rPr>
          <w:rFonts w:ascii="Calibri" w:hAnsi="Calibri" w:cs="Calibri"/>
        </w:rPr>
        <w:t>, 11 de noviembre de 2016.</w:t>
      </w:r>
    </w:p>
    <w:p w14:paraId="32B7B79D" w14:textId="77777777" w:rsidR="000447B9" w:rsidRPr="000447B9" w:rsidRDefault="000447B9" w:rsidP="000447B9">
      <w:pPr>
        <w:pStyle w:val="Bibliografa"/>
        <w:rPr>
          <w:rFonts w:ascii="Calibri" w:hAnsi="Calibri" w:cs="Calibri"/>
        </w:rPr>
      </w:pPr>
      <w:r w:rsidRPr="000447B9">
        <w:rPr>
          <w:rFonts w:ascii="Calibri" w:hAnsi="Calibri" w:cs="Calibri"/>
        </w:rPr>
        <w:t>[8]</w:t>
      </w:r>
      <w:r w:rsidRPr="000447B9">
        <w:rPr>
          <w:rFonts w:ascii="Calibri" w:hAnsi="Calibri" w:cs="Calibri"/>
        </w:rPr>
        <w:tab/>
        <w:t xml:space="preserve">D. Oliveira, M. Costa, S. Pinto, y T. Gomes, «The Future of Low-End Motes in the Internet of Things: A Prospective Paper», </w:t>
      </w:r>
      <w:r w:rsidRPr="000447B9">
        <w:rPr>
          <w:rFonts w:ascii="Calibri" w:hAnsi="Calibri" w:cs="Calibri"/>
          <w:i/>
          <w:iCs/>
        </w:rPr>
        <w:t>Electronics</w:t>
      </w:r>
      <w:r w:rsidRPr="000447B9">
        <w:rPr>
          <w:rFonts w:ascii="Calibri" w:hAnsi="Calibri" w:cs="Calibri"/>
        </w:rPr>
        <w:t>, vol. 9, n.</w:t>
      </w:r>
      <w:r w:rsidRPr="000447B9">
        <w:rPr>
          <w:rFonts w:ascii="Calibri" w:hAnsi="Calibri" w:cs="Calibri"/>
          <w:vertAlign w:val="superscript"/>
        </w:rPr>
        <w:t>o</w:t>
      </w:r>
      <w:r w:rsidRPr="000447B9">
        <w:rPr>
          <w:rFonts w:ascii="Calibri" w:hAnsi="Calibri" w:cs="Calibri"/>
        </w:rPr>
        <w:t xml:space="preserve"> 1, p. 111, ene. 2020, doi: 10.3390/electronics9010111.</w:t>
      </w:r>
    </w:p>
    <w:p w14:paraId="4D0BD175" w14:textId="77777777" w:rsidR="000447B9" w:rsidRPr="000447B9" w:rsidRDefault="000447B9" w:rsidP="000447B9">
      <w:pPr>
        <w:pStyle w:val="Bibliografa"/>
        <w:rPr>
          <w:rFonts w:ascii="Calibri" w:hAnsi="Calibri" w:cs="Calibri"/>
        </w:rPr>
      </w:pPr>
      <w:r w:rsidRPr="000447B9">
        <w:rPr>
          <w:rFonts w:ascii="Calibri" w:hAnsi="Calibri" w:cs="Calibri"/>
        </w:rPr>
        <w:t>[9]</w:t>
      </w:r>
      <w:r w:rsidRPr="000447B9">
        <w:rPr>
          <w:rFonts w:ascii="Calibri" w:hAnsi="Calibri" w:cs="Calibri"/>
        </w:rPr>
        <w:tab/>
        <w:t xml:space="preserve">J. J. Rodriguez-Andina, M. D. Valdes-Pena, y M. J. Moure, «Advanced Features and Industrial Applications of FPGAs—A Review», </w:t>
      </w:r>
      <w:r w:rsidRPr="000447B9">
        <w:rPr>
          <w:rFonts w:ascii="Calibri" w:hAnsi="Calibri" w:cs="Calibri"/>
          <w:i/>
          <w:iCs/>
        </w:rPr>
        <w:t>IEEE Trans. Ind. Inform.</w:t>
      </w:r>
      <w:r w:rsidRPr="000447B9">
        <w:rPr>
          <w:rFonts w:ascii="Calibri" w:hAnsi="Calibri" w:cs="Calibri"/>
        </w:rPr>
        <w:t>, vol. 11, n.</w:t>
      </w:r>
      <w:r w:rsidRPr="000447B9">
        <w:rPr>
          <w:rFonts w:ascii="Calibri" w:hAnsi="Calibri" w:cs="Calibri"/>
          <w:vertAlign w:val="superscript"/>
        </w:rPr>
        <w:t>o</w:t>
      </w:r>
      <w:r w:rsidRPr="000447B9">
        <w:rPr>
          <w:rFonts w:ascii="Calibri" w:hAnsi="Calibri" w:cs="Calibri"/>
        </w:rPr>
        <w:t xml:space="preserve"> 4, pp. 853-864, ago. 2015, doi: 10.1109/TII.2015.2431223.</w:t>
      </w:r>
    </w:p>
    <w:p w14:paraId="596F6406" w14:textId="77777777" w:rsidR="000447B9" w:rsidRPr="000447B9" w:rsidRDefault="000447B9" w:rsidP="000447B9">
      <w:pPr>
        <w:pStyle w:val="Bibliografa"/>
        <w:rPr>
          <w:rFonts w:ascii="Calibri" w:hAnsi="Calibri" w:cs="Calibri"/>
        </w:rPr>
      </w:pPr>
      <w:r w:rsidRPr="000447B9">
        <w:rPr>
          <w:rFonts w:ascii="Calibri" w:hAnsi="Calibri" w:cs="Calibri"/>
        </w:rPr>
        <w:t>[10]</w:t>
      </w:r>
      <w:r w:rsidRPr="000447B9">
        <w:rPr>
          <w:rFonts w:ascii="Calibri" w:hAnsi="Calibri" w:cs="Calibri"/>
        </w:rPr>
        <w:tab/>
        <w:t>V. Jayakrishnan y C. Parikh, «Embedded Processors on FPGA: Soft vs Hard», 2019. https://www.semanticscholar.org/paper/Embedded-Processors-on-FPGA%3A-Soft-vs-Hard-Jayakrishnan-Parikh/5155eb3da21a8c1f1e8e246360194cc0556159cb</w:t>
      </w:r>
    </w:p>
    <w:p w14:paraId="215D10F3" w14:textId="77777777" w:rsidR="000447B9" w:rsidRPr="000447B9" w:rsidRDefault="000447B9" w:rsidP="000447B9">
      <w:pPr>
        <w:pStyle w:val="Bibliografa"/>
        <w:rPr>
          <w:rFonts w:ascii="Calibri" w:hAnsi="Calibri" w:cs="Calibri"/>
        </w:rPr>
      </w:pPr>
      <w:r w:rsidRPr="000447B9">
        <w:rPr>
          <w:rFonts w:ascii="Calibri" w:hAnsi="Calibri" w:cs="Calibri"/>
        </w:rPr>
        <w:t>[11]</w:t>
      </w:r>
      <w:r w:rsidRPr="000447B9">
        <w:rPr>
          <w:rFonts w:ascii="Calibri" w:hAnsi="Calibri" w:cs="Calibri"/>
        </w:rPr>
        <w:tab/>
        <w:t xml:space="preserve">K. Bouaziz, A. Obeid, y S. Chtourou, «A review on embedded field programmable gate array architectures and configuration tools», </w:t>
      </w:r>
      <w:r w:rsidRPr="000447B9">
        <w:rPr>
          <w:rFonts w:ascii="Calibri" w:hAnsi="Calibri" w:cs="Calibri"/>
          <w:i/>
          <w:iCs/>
        </w:rPr>
        <w:t>Turk. J. Electr. Eng. Comput. Sci.</w:t>
      </w:r>
      <w:r w:rsidRPr="000447B9">
        <w:rPr>
          <w:rFonts w:ascii="Calibri" w:hAnsi="Calibri" w:cs="Calibri"/>
        </w:rPr>
        <w:t>, vol. 28, p. 17, ene. 2020, doi: 10.3906/elk-1901-193.</w:t>
      </w:r>
    </w:p>
    <w:p w14:paraId="0A5FFACB" w14:textId="77777777" w:rsidR="000447B9" w:rsidRPr="000447B9" w:rsidRDefault="000447B9" w:rsidP="000447B9">
      <w:pPr>
        <w:pStyle w:val="Bibliografa"/>
        <w:rPr>
          <w:rFonts w:ascii="Calibri" w:hAnsi="Calibri" w:cs="Calibri"/>
        </w:rPr>
      </w:pPr>
      <w:r w:rsidRPr="000447B9">
        <w:rPr>
          <w:rFonts w:ascii="Calibri" w:hAnsi="Calibri" w:cs="Calibri"/>
        </w:rPr>
        <w:t>[12]</w:t>
      </w:r>
      <w:r w:rsidRPr="000447B9">
        <w:rPr>
          <w:rFonts w:ascii="Calibri" w:hAnsi="Calibri" w:cs="Calibri"/>
        </w:rPr>
        <w:tab/>
        <w:t xml:space="preserve">I. Kuon y J. Rose, «Measuring the Gap Between FPGAs and ASICs», </w:t>
      </w:r>
      <w:r w:rsidRPr="000447B9">
        <w:rPr>
          <w:rFonts w:ascii="Calibri" w:hAnsi="Calibri" w:cs="Calibri"/>
          <w:i/>
          <w:iCs/>
        </w:rPr>
        <w:t>IEEE Trans. Comput.-Aided Des. Integr. Circuits Syst.</w:t>
      </w:r>
      <w:r w:rsidRPr="000447B9">
        <w:rPr>
          <w:rFonts w:ascii="Calibri" w:hAnsi="Calibri" w:cs="Calibri"/>
        </w:rPr>
        <w:t>, vol. 26, n.</w:t>
      </w:r>
      <w:r w:rsidRPr="000447B9">
        <w:rPr>
          <w:rFonts w:ascii="Calibri" w:hAnsi="Calibri" w:cs="Calibri"/>
          <w:vertAlign w:val="superscript"/>
        </w:rPr>
        <w:t>o</w:t>
      </w:r>
      <w:r w:rsidRPr="000447B9">
        <w:rPr>
          <w:rFonts w:ascii="Calibri" w:hAnsi="Calibri" w:cs="Calibri"/>
        </w:rPr>
        <w:t xml:space="preserve"> 2, pp. 203-215, feb. 2007, doi: 10.1109/TCAD.2006.884574.</w:t>
      </w:r>
    </w:p>
    <w:p w14:paraId="1F250049" w14:textId="77777777" w:rsidR="000447B9" w:rsidRPr="000447B9" w:rsidRDefault="000447B9" w:rsidP="000447B9">
      <w:pPr>
        <w:pStyle w:val="Bibliografa"/>
        <w:rPr>
          <w:rFonts w:ascii="Calibri" w:hAnsi="Calibri" w:cs="Calibri"/>
        </w:rPr>
      </w:pPr>
      <w:r w:rsidRPr="000447B9">
        <w:rPr>
          <w:rFonts w:ascii="Calibri" w:hAnsi="Calibri" w:cs="Calibri"/>
        </w:rPr>
        <w:lastRenderedPageBreak/>
        <w:t>[13]</w:t>
      </w:r>
      <w:r w:rsidRPr="000447B9">
        <w:rPr>
          <w:rFonts w:ascii="Calibri" w:hAnsi="Calibri" w:cs="Calibri"/>
        </w:rPr>
        <w:tab/>
        <w:t xml:space="preserve">H. Saidi, M. Turki, Z. Marrakchi, M. Abid, y A. Obeid, «Soft-core embedded FPGA based system on chip», </w:t>
      </w:r>
      <w:r w:rsidRPr="000447B9">
        <w:rPr>
          <w:rFonts w:ascii="Calibri" w:hAnsi="Calibri" w:cs="Calibri"/>
          <w:i/>
          <w:iCs/>
        </w:rPr>
        <w:t>Analog Integr. Circuits Signal Process.</w:t>
      </w:r>
      <w:r w:rsidRPr="000447B9">
        <w:rPr>
          <w:rFonts w:ascii="Calibri" w:hAnsi="Calibri" w:cs="Calibri"/>
        </w:rPr>
        <w:t>, vol. 109, n.</w:t>
      </w:r>
      <w:r w:rsidRPr="000447B9">
        <w:rPr>
          <w:rFonts w:ascii="Calibri" w:hAnsi="Calibri" w:cs="Calibri"/>
          <w:vertAlign w:val="superscript"/>
        </w:rPr>
        <w:t>o</w:t>
      </w:r>
      <w:r w:rsidRPr="000447B9">
        <w:rPr>
          <w:rFonts w:ascii="Calibri" w:hAnsi="Calibri" w:cs="Calibri"/>
        </w:rPr>
        <w:t xml:space="preserve"> 3, pp. 517-533, dic. 2021, doi: 10.1007/s10470-021-01872-5.</w:t>
      </w:r>
    </w:p>
    <w:p w14:paraId="6988AF62" w14:textId="77777777" w:rsidR="000447B9" w:rsidRPr="000447B9" w:rsidRDefault="000447B9" w:rsidP="000447B9">
      <w:pPr>
        <w:pStyle w:val="Bibliografa"/>
        <w:rPr>
          <w:rFonts w:ascii="Calibri" w:hAnsi="Calibri" w:cs="Calibri"/>
        </w:rPr>
      </w:pPr>
      <w:r w:rsidRPr="000447B9">
        <w:rPr>
          <w:rFonts w:ascii="Calibri" w:hAnsi="Calibri" w:cs="Calibri"/>
        </w:rPr>
        <w:t>[14]</w:t>
      </w:r>
      <w:r w:rsidRPr="000447B9">
        <w:rPr>
          <w:rFonts w:ascii="Calibri" w:hAnsi="Calibri" w:cs="Calibri"/>
        </w:rPr>
        <w:tab/>
        <w:t xml:space="preserve">J. Patel, Y. Shah, y L. He, «Bridge Design between AXI Lite and AHB Bus Protocol», </w:t>
      </w:r>
      <w:r w:rsidRPr="000447B9">
        <w:rPr>
          <w:rFonts w:ascii="Calibri" w:hAnsi="Calibri" w:cs="Calibri"/>
          <w:i/>
          <w:iCs/>
        </w:rPr>
        <w:t>J. Phys. Conf. Ser.</w:t>
      </w:r>
      <w:r w:rsidRPr="000447B9">
        <w:rPr>
          <w:rFonts w:ascii="Calibri" w:hAnsi="Calibri" w:cs="Calibri"/>
        </w:rPr>
        <w:t>, vol. 1993, n.</w:t>
      </w:r>
      <w:r w:rsidRPr="000447B9">
        <w:rPr>
          <w:rFonts w:ascii="Calibri" w:hAnsi="Calibri" w:cs="Calibri"/>
          <w:vertAlign w:val="superscript"/>
        </w:rPr>
        <w:t>o</w:t>
      </w:r>
      <w:r w:rsidRPr="000447B9">
        <w:rPr>
          <w:rFonts w:ascii="Calibri" w:hAnsi="Calibri" w:cs="Calibri"/>
        </w:rPr>
        <w:t xml:space="preserve"> 1, p. 012008, ago. 2021, doi: 10.1088/1742-6596/1993/1/012008.</w:t>
      </w:r>
    </w:p>
    <w:p w14:paraId="3BBD2BA7" w14:textId="77777777" w:rsidR="000447B9" w:rsidRPr="000447B9" w:rsidRDefault="000447B9" w:rsidP="000447B9">
      <w:pPr>
        <w:pStyle w:val="Bibliografa"/>
        <w:rPr>
          <w:rFonts w:ascii="Calibri" w:hAnsi="Calibri" w:cs="Calibri"/>
        </w:rPr>
      </w:pPr>
      <w:r w:rsidRPr="000447B9">
        <w:rPr>
          <w:rFonts w:ascii="Calibri" w:hAnsi="Calibri" w:cs="Calibri"/>
        </w:rPr>
        <w:t>[15]</w:t>
      </w:r>
      <w:r w:rsidRPr="000447B9">
        <w:rPr>
          <w:rFonts w:ascii="Calibri" w:hAnsi="Calibri" w:cs="Calibri"/>
        </w:rPr>
        <w:tab/>
        <w:t xml:space="preserve">L.-B. Chen, J.-C. Ju, C.-C. Wang, y I.-J. Huang, «HPChecker: An AMBA AHB On-Chip Bus Protocol Checker with Efficient Verification Mechanisms», </w:t>
      </w:r>
      <w:r w:rsidRPr="000447B9">
        <w:rPr>
          <w:rFonts w:ascii="Calibri" w:hAnsi="Calibri" w:cs="Calibri"/>
          <w:i/>
          <w:iCs/>
        </w:rPr>
        <w:t>IEICE Trans. Inf. Syst.</w:t>
      </w:r>
      <w:r w:rsidRPr="000447B9">
        <w:rPr>
          <w:rFonts w:ascii="Calibri" w:hAnsi="Calibri" w:cs="Calibri"/>
        </w:rPr>
        <w:t>, vol. E93-D, n.</w:t>
      </w:r>
      <w:r w:rsidRPr="000447B9">
        <w:rPr>
          <w:rFonts w:ascii="Calibri" w:hAnsi="Calibri" w:cs="Calibri"/>
          <w:vertAlign w:val="superscript"/>
        </w:rPr>
        <w:t>o</w:t>
      </w:r>
      <w:r w:rsidRPr="000447B9">
        <w:rPr>
          <w:rFonts w:ascii="Calibri" w:hAnsi="Calibri" w:cs="Calibri"/>
        </w:rPr>
        <w:t xml:space="preserve"> 8, pp. 2100-2108, 2010, doi: 10.1587/transinf.E93.D.2100.</w:t>
      </w:r>
    </w:p>
    <w:p w14:paraId="63407278" w14:textId="77777777" w:rsidR="000447B9" w:rsidRPr="000447B9" w:rsidRDefault="000447B9" w:rsidP="000447B9">
      <w:pPr>
        <w:pStyle w:val="Bibliografa"/>
        <w:rPr>
          <w:rFonts w:ascii="Calibri" w:hAnsi="Calibri" w:cs="Calibri"/>
        </w:rPr>
      </w:pPr>
      <w:r w:rsidRPr="000447B9">
        <w:rPr>
          <w:rFonts w:ascii="Calibri" w:hAnsi="Calibri" w:cs="Calibri"/>
        </w:rPr>
        <w:t>[16]</w:t>
      </w:r>
      <w:r w:rsidRPr="000447B9">
        <w:rPr>
          <w:rFonts w:ascii="Calibri" w:hAnsi="Calibri" w:cs="Calibri"/>
        </w:rPr>
        <w:tab/>
        <w:t xml:space="preserve">A. Gupta, K. Rawat, S. Pandey, P. Kumar, S. Kumar, y H. P. Singh, «Physical design implementation of 32-bit AMBA ASB APB module with improved performance», en </w:t>
      </w:r>
      <w:r w:rsidRPr="000447B9">
        <w:rPr>
          <w:rFonts w:ascii="Calibri" w:hAnsi="Calibri" w:cs="Calibri"/>
          <w:i/>
          <w:iCs/>
        </w:rPr>
        <w:t>2016 International Conference on Electrical, Electronics, and Optimization Techniques (ICEEOT)</w:t>
      </w:r>
      <w:r w:rsidRPr="000447B9">
        <w:rPr>
          <w:rFonts w:ascii="Calibri" w:hAnsi="Calibri" w:cs="Calibri"/>
        </w:rPr>
        <w:t>, Chennai, India, mar. 2016, pp. 3121-3124. doi: 10.1109/ICEEOT.2016.7755276.</w:t>
      </w:r>
    </w:p>
    <w:p w14:paraId="3A744667" w14:textId="77777777" w:rsidR="000447B9" w:rsidRPr="000447B9" w:rsidRDefault="000447B9" w:rsidP="000447B9">
      <w:pPr>
        <w:pStyle w:val="Bibliografa"/>
        <w:rPr>
          <w:rFonts w:ascii="Calibri" w:hAnsi="Calibri" w:cs="Calibri"/>
        </w:rPr>
      </w:pPr>
      <w:r w:rsidRPr="000447B9">
        <w:rPr>
          <w:rFonts w:ascii="Calibri" w:hAnsi="Calibri" w:cs="Calibri"/>
        </w:rPr>
        <w:t>[17]</w:t>
      </w:r>
      <w:r w:rsidRPr="000447B9">
        <w:rPr>
          <w:rFonts w:ascii="Calibri" w:hAnsi="Calibri" w:cs="Calibri"/>
        </w:rPr>
        <w:tab/>
        <w:t xml:space="preserve">M. Mitic y M. Stojcev, «An overview of on-chip buses», </w:t>
      </w:r>
      <w:r w:rsidRPr="000447B9">
        <w:rPr>
          <w:rFonts w:ascii="Calibri" w:hAnsi="Calibri" w:cs="Calibri"/>
          <w:i/>
          <w:iCs/>
        </w:rPr>
        <w:t>Facta Univ. - Ser. Electron. Energ.</w:t>
      </w:r>
      <w:r w:rsidRPr="000447B9">
        <w:rPr>
          <w:rFonts w:ascii="Calibri" w:hAnsi="Calibri" w:cs="Calibri"/>
        </w:rPr>
        <w:t>, vol. 19, n.</w:t>
      </w:r>
      <w:r w:rsidRPr="000447B9">
        <w:rPr>
          <w:rFonts w:ascii="Calibri" w:hAnsi="Calibri" w:cs="Calibri"/>
          <w:vertAlign w:val="superscript"/>
        </w:rPr>
        <w:t>o</w:t>
      </w:r>
      <w:r w:rsidRPr="000447B9">
        <w:rPr>
          <w:rFonts w:ascii="Calibri" w:hAnsi="Calibri" w:cs="Calibri"/>
        </w:rPr>
        <w:t xml:space="preserve"> 3, pp. 405-428, 2006, doi: 10.2298/FUEE0603405M.</w:t>
      </w:r>
    </w:p>
    <w:p w14:paraId="19BDAAF9" w14:textId="77777777" w:rsidR="000447B9" w:rsidRPr="000447B9" w:rsidRDefault="000447B9" w:rsidP="000447B9">
      <w:pPr>
        <w:pStyle w:val="Bibliografa"/>
        <w:rPr>
          <w:rFonts w:ascii="Calibri" w:hAnsi="Calibri" w:cs="Calibri"/>
        </w:rPr>
      </w:pPr>
      <w:r w:rsidRPr="000447B9">
        <w:rPr>
          <w:rFonts w:ascii="Calibri" w:hAnsi="Calibri" w:cs="Calibri"/>
        </w:rPr>
        <w:t>[18]</w:t>
      </w:r>
      <w:r w:rsidRPr="000447B9">
        <w:rPr>
          <w:rFonts w:ascii="Calibri" w:hAnsi="Calibri" w:cs="Calibri"/>
        </w:rPr>
        <w:tab/>
        <w:t xml:space="preserve">«Somaraju et al. - 2014 - DESIGN AND IMPLEMENTATION OF THE ADVANCED MICROCON.pdf». </w:t>
      </w:r>
    </w:p>
    <w:p w14:paraId="1C54C5DC" w14:textId="77777777" w:rsidR="000447B9" w:rsidRPr="000447B9" w:rsidRDefault="000447B9" w:rsidP="000447B9">
      <w:pPr>
        <w:pStyle w:val="Bibliografa"/>
        <w:rPr>
          <w:rFonts w:ascii="Calibri" w:hAnsi="Calibri" w:cs="Calibri"/>
        </w:rPr>
      </w:pPr>
      <w:r w:rsidRPr="000447B9">
        <w:rPr>
          <w:rFonts w:ascii="Calibri" w:hAnsi="Calibri" w:cs="Calibri"/>
        </w:rPr>
        <w:t>[19]</w:t>
      </w:r>
      <w:r w:rsidRPr="000447B9">
        <w:rPr>
          <w:rFonts w:ascii="Calibri" w:hAnsi="Calibri" w:cs="Calibri"/>
        </w:rPr>
        <w:tab/>
        <w:t xml:space="preserve">B. N. Manu y P. Prabhavathi, «Design and implementation of AMBA ASB APB bridge», en </w:t>
      </w:r>
      <w:r w:rsidRPr="000447B9">
        <w:rPr>
          <w:rFonts w:ascii="Calibri" w:hAnsi="Calibri" w:cs="Calibri"/>
          <w:i/>
          <w:iCs/>
        </w:rPr>
        <w:t>2013 International Conference on Fuzzy Theory and Its Applications (iFUZZY)</w:t>
      </w:r>
      <w:r w:rsidRPr="000447B9">
        <w:rPr>
          <w:rFonts w:ascii="Calibri" w:hAnsi="Calibri" w:cs="Calibri"/>
        </w:rPr>
        <w:t>, Taipei, Taiwan, dic. 2013, pp. 234-238. doi: 10.1109/iFuzzy.2013.6825442.</w:t>
      </w:r>
    </w:p>
    <w:p w14:paraId="7B37539F" w14:textId="77777777" w:rsidR="000447B9" w:rsidRPr="000447B9" w:rsidRDefault="000447B9" w:rsidP="000447B9">
      <w:pPr>
        <w:pStyle w:val="Bibliografa"/>
        <w:rPr>
          <w:rFonts w:ascii="Calibri" w:hAnsi="Calibri" w:cs="Calibri"/>
        </w:rPr>
      </w:pPr>
      <w:r w:rsidRPr="000447B9">
        <w:rPr>
          <w:rFonts w:ascii="Calibri" w:hAnsi="Calibri" w:cs="Calibri"/>
        </w:rPr>
        <w:t>[20]</w:t>
      </w:r>
      <w:r w:rsidRPr="000447B9">
        <w:rPr>
          <w:rFonts w:ascii="Calibri" w:hAnsi="Calibri" w:cs="Calibri"/>
        </w:rPr>
        <w:tab/>
        <w:t>«AXI Basics 1 - Introduction to AXI». https://support.xilinx.com/s/article/1053914?language=en_US</w:t>
      </w:r>
    </w:p>
    <w:p w14:paraId="148FFEA3" w14:textId="77777777" w:rsidR="000447B9" w:rsidRPr="000447B9" w:rsidRDefault="000447B9" w:rsidP="000447B9">
      <w:pPr>
        <w:pStyle w:val="Bibliografa"/>
        <w:rPr>
          <w:rFonts w:ascii="Calibri" w:hAnsi="Calibri" w:cs="Calibri"/>
        </w:rPr>
      </w:pPr>
      <w:r w:rsidRPr="000447B9">
        <w:rPr>
          <w:rFonts w:ascii="Calibri" w:hAnsi="Calibri" w:cs="Calibri"/>
        </w:rPr>
        <w:t>[21]</w:t>
      </w:r>
      <w:r w:rsidRPr="000447B9">
        <w:rPr>
          <w:rFonts w:ascii="Calibri" w:hAnsi="Calibri" w:cs="Calibri"/>
        </w:rPr>
        <w:tab/>
        <w:t xml:space="preserve">«Shrivastav et al. - 2011 - Performance Comparison of AMBA Bus-Based System-On.pdf». </w:t>
      </w:r>
    </w:p>
    <w:p w14:paraId="73288110" w14:textId="77777777" w:rsidR="000447B9" w:rsidRPr="000447B9" w:rsidRDefault="000447B9" w:rsidP="000447B9">
      <w:pPr>
        <w:pStyle w:val="Bibliografa"/>
        <w:rPr>
          <w:rFonts w:ascii="Calibri" w:hAnsi="Calibri" w:cs="Calibri"/>
        </w:rPr>
      </w:pPr>
      <w:r w:rsidRPr="000447B9">
        <w:rPr>
          <w:rFonts w:ascii="Calibri" w:hAnsi="Calibri" w:cs="Calibri"/>
        </w:rPr>
        <w:t>[22]</w:t>
      </w:r>
      <w:r w:rsidRPr="000447B9">
        <w:rPr>
          <w:rFonts w:ascii="Calibri" w:hAnsi="Calibri" w:cs="Calibri"/>
        </w:rPr>
        <w:tab/>
        <w:t>«AXI4-Lite Interface-Introduction to AXI4-Lite». https://www.realdigital.org/doc/a9fee931f7a172423e1ba73f66ca4081</w:t>
      </w:r>
    </w:p>
    <w:p w14:paraId="73EC3872" w14:textId="77777777" w:rsidR="000447B9" w:rsidRPr="000447B9" w:rsidRDefault="000447B9" w:rsidP="000447B9">
      <w:pPr>
        <w:pStyle w:val="Bibliografa"/>
        <w:rPr>
          <w:rFonts w:ascii="Calibri" w:hAnsi="Calibri" w:cs="Calibri"/>
        </w:rPr>
      </w:pPr>
      <w:r w:rsidRPr="000447B9">
        <w:rPr>
          <w:rFonts w:ascii="Calibri" w:hAnsi="Calibri" w:cs="Calibri"/>
        </w:rPr>
        <w:t>[23]</w:t>
      </w:r>
      <w:r w:rsidRPr="000447B9">
        <w:rPr>
          <w:rFonts w:ascii="Calibri" w:hAnsi="Calibri" w:cs="Calibri"/>
        </w:rPr>
        <w:tab/>
        <w:t>«AMBA AXI and ACE Protocol Specification Version E». https://developer.arm.com/documentation/ihi0022/e/AMBA-AXI4-Lite-Interface-Specification/AMBA-AXI4-Lite/Interoperability?lang=en</w:t>
      </w:r>
    </w:p>
    <w:p w14:paraId="37FB11CC" w14:textId="1F088C40" w:rsidR="00CE09DF" w:rsidRDefault="00CE09DF" w:rsidP="00953456">
      <w:r>
        <w:fldChar w:fldCharType="end"/>
      </w:r>
    </w:p>
    <w:p w14:paraId="16A18040" w14:textId="77777777" w:rsidR="00BC37EB" w:rsidRPr="00953456" w:rsidRDefault="00BC37EB" w:rsidP="00953456"/>
    <w:sectPr w:rsidR="00BC37EB" w:rsidRPr="0095345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AFB2FD" w14:textId="77777777" w:rsidR="00BD6A3F" w:rsidRDefault="00BD6A3F" w:rsidP="00052C83">
      <w:pPr>
        <w:spacing w:after="0" w:line="240" w:lineRule="auto"/>
      </w:pPr>
      <w:r>
        <w:separator/>
      </w:r>
    </w:p>
  </w:endnote>
  <w:endnote w:type="continuationSeparator" w:id="0">
    <w:p w14:paraId="2D2536B0" w14:textId="77777777" w:rsidR="00BD6A3F" w:rsidRDefault="00BD6A3F" w:rsidP="00052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DA190F" w14:textId="77777777" w:rsidR="00BD6A3F" w:rsidRDefault="00BD6A3F" w:rsidP="00052C83">
      <w:pPr>
        <w:spacing w:after="0" w:line="240" w:lineRule="auto"/>
      </w:pPr>
      <w:r>
        <w:separator/>
      </w:r>
    </w:p>
  </w:footnote>
  <w:footnote w:type="continuationSeparator" w:id="0">
    <w:p w14:paraId="53535D34" w14:textId="77777777" w:rsidR="00BD6A3F" w:rsidRDefault="00BD6A3F" w:rsidP="00052C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E7C45"/>
    <w:multiLevelType w:val="hybridMultilevel"/>
    <w:tmpl w:val="D76262DE"/>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AC12E7F"/>
    <w:multiLevelType w:val="hybridMultilevel"/>
    <w:tmpl w:val="F030FAD4"/>
    <w:lvl w:ilvl="0" w:tplc="7D78F50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CE5653A"/>
    <w:multiLevelType w:val="hybridMultilevel"/>
    <w:tmpl w:val="49E66D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1ED731C"/>
    <w:multiLevelType w:val="hybridMultilevel"/>
    <w:tmpl w:val="A992F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57B4754"/>
    <w:multiLevelType w:val="hybridMultilevel"/>
    <w:tmpl w:val="2C7E68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BA9651D"/>
    <w:multiLevelType w:val="hybridMultilevel"/>
    <w:tmpl w:val="96B06B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0D675EA"/>
    <w:multiLevelType w:val="hybridMultilevel"/>
    <w:tmpl w:val="A5B21F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5AE4FD6"/>
    <w:multiLevelType w:val="hybridMultilevel"/>
    <w:tmpl w:val="C386A678"/>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6990104"/>
    <w:multiLevelType w:val="hybridMultilevel"/>
    <w:tmpl w:val="C8086A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D49780B"/>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F382651"/>
    <w:multiLevelType w:val="hybridMultilevel"/>
    <w:tmpl w:val="3E70A9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0E17324"/>
    <w:multiLevelType w:val="hybridMultilevel"/>
    <w:tmpl w:val="9F26E3DA"/>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1443CE1"/>
    <w:multiLevelType w:val="hybridMultilevel"/>
    <w:tmpl w:val="E212572C"/>
    <w:lvl w:ilvl="0" w:tplc="0C0A0001">
      <w:start w:val="1"/>
      <w:numFmt w:val="bullet"/>
      <w:lvlText w:val=""/>
      <w:lvlJc w:val="left"/>
      <w:pPr>
        <w:ind w:left="720" w:hanging="360"/>
      </w:pPr>
      <w:rPr>
        <w:rFonts w:ascii="Symbol" w:hAnsi="Symbol" w:hint="default"/>
      </w:rPr>
    </w:lvl>
    <w:lvl w:ilvl="1" w:tplc="0C0A0005">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B3D6315"/>
    <w:multiLevelType w:val="hybridMultilevel"/>
    <w:tmpl w:val="3AFC4414"/>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4E0B4242"/>
    <w:multiLevelType w:val="hybridMultilevel"/>
    <w:tmpl w:val="702CCC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F21789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707350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F125239"/>
    <w:multiLevelType w:val="hybridMultilevel"/>
    <w:tmpl w:val="25B85CFC"/>
    <w:lvl w:ilvl="0" w:tplc="5CF0F0D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F3D3427"/>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1FB6901"/>
    <w:multiLevelType w:val="hybridMultilevel"/>
    <w:tmpl w:val="D9E6D838"/>
    <w:lvl w:ilvl="0" w:tplc="851E3E0C">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760F71E4"/>
    <w:multiLevelType w:val="hybridMultilevel"/>
    <w:tmpl w:val="014C1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7E6B1844"/>
    <w:multiLevelType w:val="hybridMultilevel"/>
    <w:tmpl w:val="90A811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428430505">
    <w:abstractNumId w:val="20"/>
  </w:num>
  <w:num w:numId="2" w16cid:durableId="873663260">
    <w:abstractNumId w:val="16"/>
  </w:num>
  <w:num w:numId="3" w16cid:durableId="748893562">
    <w:abstractNumId w:val="15"/>
  </w:num>
  <w:num w:numId="4" w16cid:durableId="262423078">
    <w:abstractNumId w:val="18"/>
  </w:num>
  <w:num w:numId="5" w16cid:durableId="1195465197">
    <w:abstractNumId w:val="5"/>
  </w:num>
  <w:num w:numId="6" w16cid:durableId="1983534860">
    <w:abstractNumId w:val="6"/>
  </w:num>
  <w:num w:numId="7" w16cid:durableId="349449571">
    <w:abstractNumId w:val="3"/>
  </w:num>
  <w:num w:numId="8" w16cid:durableId="1625114805">
    <w:abstractNumId w:val="2"/>
  </w:num>
  <w:num w:numId="9" w16cid:durableId="1042097901">
    <w:abstractNumId w:val="21"/>
  </w:num>
  <w:num w:numId="10" w16cid:durableId="1110122645">
    <w:abstractNumId w:val="10"/>
  </w:num>
  <w:num w:numId="11" w16cid:durableId="856888401">
    <w:abstractNumId w:val="7"/>
  </w:num>
  <w:num w:numId="12" w16cid:durableId="1315715182">
    <w:abstractNumId w:val="0"/>
  </w:num>
  <w:num w:numId="13" w16cid:durableId="1367679836">
    <w:abstractNumId w:val="11"/>
  </w:num>
  <w:num w:numId="14" w16cid:durableId="160236652">
    <w:abstractNumId w:val="14"/>
  </w:num>
  <w:num w:numId="15" w16cid:durableId="1937785349">
    <w:abstractNumId w:val="13"/>
  </w:num>
  <w:num w:numId="16" w16cid:durableId="2116241313">
    <w:abstractNumId w:val="1"/>
  </w:num>
  <w:num w:numId="17" w16cid:durableId="1365784617">
    <w:abstractNumId w:val="17"/>
  </w:num>
  <w:num w:numId="18" w16cid:durableId="930048571">
    <w:abstractNumId w:val="8"/>
  </w:num>
  <w:num w:numId="19" w16cid:durableId="2027707628">
    <w:abstractNumId w:val="4"/>
  </w:num>
  <w:num w:numId="20" w16cid:durableId="1865433427">
    <w:abstractNumId w:val="19"/>
  </w:num>
  <w:num w:numId="21" w16cid:durableId="153842355">
    <w:abstractNumId w:val="9"/>
  </w:num>
  <w:num w:numId="22" w16cid:durableId="1233392722">
    <w:abstractNumId w:val="1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6D4"/>
    <w:rsid w:val="000011B4"/>
    <w:rsid w:val="000043F4"/>
    <w:rsid w:val="000077A2"/>
    <w:rsid w:val="00012FD7"/>
    <w:rsid w:val="00013CFA"/>
    <w:rsid w:val="0001681A"/>
    <w:rsid w:val="00022615"/>
    <w:rsid w:val="000226A7"/>
    <w:rsid w:val="00024C45"/>
    <w:rsid w:val="00032B4F"/>
    <w:rsid w:val="000447B9"/>
    <w:rsid w:val="00044A4D"/>
    <w:rsid w:val="00052C83"/>
    <w:rsid w:val="00052E39"/>
    <w:rsid w:val="00053A40"/>
    <w:rsid w:val="00055893"/>
    <w:rsid w:val="00056569"/>
    <w:rsid w:val="000637D3"/>
    <w:rsid w:val="00065FB8"/>
    <w:rsid w:val="000720BD"/>
    <w:rsid w:val="000723F5"/>
    <w:rsid w:val="00072FE5"/>
    <w:rsid w:val="00081713"/>
    <w:rsid w:val="00084704"/>
    <w:rsid w:val="00084AE8"/>
    <w:rsid w:val="000850E6"/>
    <w:rsid w:val="000856D6"/>
    <w:rsid w:val="0008688B"/>
    <w:rsid w:val="000902B4"/>
    <w:rsid w:val="000942A8"/>
    <w:rsid w:val="00095BB5"/>
    <w:rsid w:val="00096655"/>
    <w:rsid w:val="00096979"/>
    <w:rsid w:val="0009731D"/>
    <w:rsid w:val="000977E0"/>
    <w:rsid w:val="00097A93"/>
    <w:rsid w:val="000A4917"/>
    <w:rsid w:val="000A611A"/>
    <w:rsid w:val="000B09D2"/>
    <w:rsid w:val="000B1938"/>
    <w:rsid w:val="000B7466"/>
    <w:rsid w:val="000B766C"/>
    <w:rsid w:val="000C00E6"/>
    <w:rsid w:val="000C1146"/>
    <w:rsid w:val="000C11C6"/>
    <w:rsid w:val="000C4D7F"/>
    <w:rsid w:val="000C5F70"/>
    <w:rsid w:val="000D37B4"/>
    <w:rsid w:val="000D649E"/>
    <w:rsid w:val="000D6B54"/>
    <w:rsid w:val="000E03F3"/>
    <w:rsid w:val="000E1A34"/>
    <w:rsid w:val="000E27EA"/>
    <w:rsid w:val="000E3276"/>
    <w:rsid w:val="000E5417"/>
    <w:rsid w:val="000F1E4D"/>
    <w:rsid w:val="000F2868"/>
    <w:rsid w:val="000F5559"/>
    <w:rsid w:val="000F580D"/>
    <w:rsid w:val="00111D35"/>
    <w:rsid w:val="00111F39"/>
    <w:rsid w:val="001202E0"/>
    <w:rsid w:val="00126025"/>
    <w:rsid w:val="00132380"/>
    <w:rsid w:val="001407A5"/>
    <w:rsid w:val="001444A3"/>
    <w:rsid w:val="0014652C"/>
    <w:rsid w:val="0014746C"/>
    <w:rsid w:val="0015189F"/>
    <w:rsid w:val="00152E62"/>
    <w:rsid w:val="00157890"/>
    <w:rsid w:val="0016638F"/>
    <w:rsid w:val="00174DC7"/>
    <w:rsid w:val="0017794E"/>
    <w:rsid w:val="001803AC"/>
    <w:rsid w:val="001823F1"/>
    <w:rsid w:val="0019000E"/>
    <w:rsid w:val="0019061E"/>
    <w:rsid w:val="00190923"/>
    <w:rsid w:val="00192DFF"/>
    <w:rsid w:val="001952CD"/>
    <w:rsid w:val="001969D5"/>
    <w:rsid w:val="00197730"/>
    <w:rsid w:val="001A3263"/>
    <w:rsid w:val="001B093A"/>
    <w:rsid w:val="001B6025"/>
    <w:rsid w:val="001C5046"/>
    <w:rsid w:val="001C5D6F"/>
    <w:rsid w:val="001D2608"/>
    <w:rsid w:val="001D2DFA"/>
    <w:rsid w:val="001E574B"/>
    <w:rsid w:val="001F1924"/>
    <w:rsid w:val="001F29AE"/>
    <w:rsid w:val="0020021D"/>
    <w:rsid w:val="00201459"/>
    <w:rsid w:val="0020709D"/>
    <w:rsid w:val="002114C2"/>
    <w:rsid w:val="00212BEC"/>
    <w:rsid w:val="00213DBB"/>
    <w:rsid w:val="00216D97"/>
    <w:rsid w:val="00221048"/>
    <w:rsid w:val="00226CD6"/>
    <w:rsid w:val="00227E6B"/>
    <w:rsid w:val="0023399F"/>
    <w:rsid w:val="00233D64"/>
    <w:rsid w:val="00235131"/>
    <w:rsid w:val="00244157"/>
    <w:rsid w:val="00244EA0"/>
    <w:rsid w:val="0024673C"/>
    <w:rsid w:val="00251D29"/>
    <w:rsid w:val="0025495A"/>
    <w:rsid w:val="00260FF8"/>
    <w:rsid w:val="00261711"/>
    <w:rsid w:val="00261CC8"/>
    <w:rsid w:val="002633A0"/>
    <w:rsid w:val="0026586B"/>
    <w:rsid w:val="002663FD"/>
    <w:rsid w:val="0026682A"/>
    <w:rsid w:val="00274894"/>
    <w:rsid w:val="0027561B"/>
    <w:rsid w:val="0027680A"/>
    <w:rsid w:val="00276B67"/>
    <w:rsid w:val="00276EF1"/>
    <w:rsid w:val="002878F9"/>
    <w:rsid w:val="00287F70"/>
    <w:rsid w:val="00290152"/>
    <w:rsid w:val="0029088F"/>
    <w:rsid w:val="00295BE0"/>
    <w:rsid w:val="002973B5"/>
    <w:rsid w:val="002A1286"/>
    <w:rsid w:val="002A25EB"/>
    <w:rsid w:val="002A6665"/>
    <w:rsid w:val="002B2FF4"/>
    <w:rsid w:val="002C4A72"/>
    <w:rsid w:val="002C5AD2"/>
    <w:rsid w:val="002D4706"/>
    <w:rsid w:val="002D579A"/>
    <w:rsid w:val="002D6451"/>
    <w:rsid w:val="002E63B8"/>
    <w:rsid w:val="002F0F04"/>
    <w:rsid w:val="002F2D39"/>
    <w:rsid w:val="00310EBF"/>
    <w:rsid w:val="00311758"/>
    <w:rsid w:val="003231A5"/>
    <w:rsid w:val="003300AB"/>
    <w:rsid w:val="00332838"/>
    <w:rsid w:val="00334410"/>
    <w:rsid w:val="0034256F"/>
    <w:rsid w:val="00343C85"/>
    <w:rsid w:val="00346CA6"/>
    <w:rsid w:val="00360925"/>
    <w:rsid w:val="00364671"/>
    <w:rsid w:val="00365D26"/>
    <w:rsid w:val="00367988"/>
    <w:rsid w:val="00371F19"/>
    <w:rsid w:val="00372630"/>
    <w:rsid w:val="0037435B"/>
    <w:rsid w:val="003759B6"/>
    <w:rsid w:val="00376BFF"/>
    <w:rsid w:val="00377FA4"/>
    <w:rsid w:val="0038058A"/>
    <w:rsid w:val="00380CD1"/>
    <w:rsid w:val="00381A40"/>
    <w:rsid w:val="0038631E"/>
    <w:rsid w:val="003924E8"/>
    <w:rsid w:val="003A0502"/>
    <w:rsid w:val="003A14E6"/>
    <w:rsid w:val="003A74F7"/>
    <w:rsid w:val="003B00ED"/>
    <w:rsid w:val="003B38BD"/>
    <w:rsid w:val="003B65B6"/>
    <w:rsid w:val="003B6EF5"/>
    <w:rsid w:val="003B7947"/>
    <w:rsid w:val="003C0701"/>
    <w:rsid w:val="003C1E83"/>
    <w:rsid w:val="003C5BA0"/>
    <w:rsid w:val="003D2049"/>
    <w:rsid w:val="003D3E97"/>
    <w:rsid w:val="003D4CD6"/>
    <w:rsid w:val="003E0B21"/>
    <w:rsid w:val="003E151A"/>
    <w:rsid w:val="003E3B73"/>
    <w:rsid w:val="003E3B75"/>
    <w:rsid w:val="003F051B"/>
    <w:rsid w:val="003F1653"/>
    <w:rsid w:val="003F2F7B"/>
    <w:rsid w:val="003F47CE"/>
    <w:rsid w:val="003F57DA"/>
    <w:rsid w:val="0040271D"/>
    <w:rsid w:val="004067C3"/>
    <w:rsid w:val="00406ADB"/>
    <w:rsid w:val="00410131"/>
    <w:rsid w:val="004101B5"/>
    <w:rsid w:val="0041109C"/>
    <w:rsid w:val="0041269A"/>
    <w:rsid w:val="004168F1"/>
    <w:rsid w:val="00425308"/>
    <w:rsid w:val="00426C77"/>
    <w:rsid w:val="00432726"/>
    <w:rsid w:val="00434713"/>
    <w:rsid w:val="00440BFE"/>
    <w:rsid w:val="004427FF"/>
    <w:rsid w:val="004450CC"/>
    <w:rsid w:val="0044699F"/>
    <w:rsid w:val="00446F29"/>
    <w:rsid w:val="00451426"/>
    <w:rsid w:val="004548C7"/>
    <w:rsid w:val="00460787"/>
    <w:rsid w:val="00462731"/>
    <w:rsid w:val="00465E87"/>
    <w:rsid w:val="004668B6"/>
    <w:rsid w:val="00470322"/>
    <w:rsid w:val="00484856"/>
    <w:rsid w:val="00485027"/>
    <w:rsid w:val="00486B9E"/>
    <w:rsid w:val="004970B1"/>
    <w:rsid w:val="004A0778"/>
    <w:rsid w:val="004A11B7"/>
    <w:rsid w:val="004A2BE7"/>
    <w:rsid w:val="004A3F72"/>
    <w:rsid w:val="004A6843"/>
    <w:rsid w:val="004A68FD"/>
    <w:rsid w:val="004B007C"/>
    <w:rsid w:val="004B3853"/>
    <w:rsid w:val="004B4FC8"/>
    <w:rsid w:val="004B7680"/>
    <w:rsid w:val="004B7866"/>
    <w:rsid w:val="004C31F7"/>
    <w:rsid w:val="004C50EA"/>
    <w:rsid w:val="004C765D"/>
    <w:rsid w:val="004C78C6"/>
    <w:rsid w:val="004C7DF7"/>
    <w:rsid w:val="004D1332"/>
    <w:rsid w:val="004D65B9"/>
    <w:rsid w:val="004E625F"/>
    <w:rsid w:val="004F21F0"/>
    <w:rsid w:val="004F26AF"/>
    <w:rsid w:val="004F2985"/>
    <w:rsid w:val="004F3FAD"/>
    <w:rsid w:val="004F6106"/>
    <w:rsid w:val="004F7216"/>
    <w:rsid w:val="00500379"/>
    <w:rsid w:val="00500CFB"/>
    <w:rsid w:val="00500DF5"/>
    <w:rsid w:val="005147FA"/>
    <w:rsid w:val="00514FAB"/>
    <w:rsid w:val="00516DB6"/>
    <w:rsid w:val="00517E7B"/>
    <w:rsid w:val="005249E0"/>
    <w:rsid w:val="00540540"/>
    <w:rsid w:val="005408D2"/>
    <w:rsid w:val="005441EF"/>
    <w:rsid w:val="00544D5D"/>
    <w:rsid w:val="0055074E"/>
    <w:rsid w:val="00553EE4"/>
    <w:rsid w:val="0055439D"/>
    <w:rsid w:val="0056126F"/>
    <w:rsid w:val="00567020"/>
    <w:rsid w:val="005714DB"/>
    <w:rsid w:val="00571774"/>
    <w:rsid w:val="0057513B"/>
    <w:rsid w:val="0058600D"/>
    <w:rsid w:val="005864FE"/>
    <w:rsid w:val="00594B24"/>
    <w:rsid w:val="00595804"/>
    <w:rsid w:val="005A3CD0"/>
    <w:rsid w:val="005C0E92"/>
    <w:rsid w:val="005C0FB6"/>
    <w:rsid w:val="005C2D29"/>
    <w:rsid w:val="005C53F2"/>
    <w:rsid w:val="005C7457"/>
    <w:rsid w:val="005C7D24"/>
    <w:rsid w:val="005D30A6"/>
    <w:rsid w:val="005D5F00"/>
    <w:rsid w:val="005D6A07"/>
    <w:rsid w:val="005E2592"/>
    <w:rsid w:val="005E498C"/>
    <w:rsid w:val="005F03C6"/>
    <w:rsid w:val="005F7DE0"/>
    <w:rsid w:val="006113C9"/>
    <w:rsid w:val="00620382"/>
    <w:rsid w:val="00624422"/>
    <w:rsid w:val="00630064"/>
    <w:rsid w:val="006301A7"/>
    <w:rsid w:val="006325E9"/>
    <w:rsid w:val="00632EBF"/>
    <w:rsid w:val="00636E12"/>
    <w:rsid w:val="00637758"/>
    <w:rsid w:val="00640695"/>
    <w:rsid w:val="006561BC"/>
    <w:rsid w:val="006605A1"/>
    <w:rsid w:val="00661558"/>
    <w:rsid w:val="00667CCD"/>
    <w:rsid w:val="00691238"/>
    <w:rsid w:val="00694EDE"/>
    <w:rsid w:val="0069725E"/>
    <w:rsid w:val="006A0190"/>
    <w:rsid w:val="006A6FA2"/>
    <w:rsid w:val="006B2B95"/>
    <w:rsid w:val="006B66D4"/>
    <w:rsid w:val="006B7DA1"/>
    <w:rsid w:val="006C392C"/>
    <w:rsid w:val="006C73A4"/>
    <w:rsid w:val="006C7A08"/>
    <w:rsid w:val="006D20BD"/>
    <w:rsid w:val="006D28C7"/>
    <w:rsid w:val="006D6535"/>
    <w:rsid w:val="006D6F51"/>
    <w:rsid w:val="006D7A1F"/>
    <w:rsid w:val="006E5FB3"/>
    <w:rsid w:val="006F177D"/>
    <w:rsid w:val="00703609"/>
    <w:rsid w:val="0070501B"/>
    <w:rsid w:val="007067B2"/>
    <w:rsid w:val="00712FFA"/>
    <w:rsid w:val="0071623F"/>
    <w:rsid w:val="00717256"/>
    <w:rsid w:val="00730E3D"/>
    <w:rsid w:val="00740561"/>
    <w:rsid w:val="007463FD"/>
    <w:rsid w:val="007524A5"/>
    <w:rsid w:val="0075498C"/>
    <w:rsid w:val="0075569D"/>
    <w:rsid w:val="00757C1C"/>
    <w:rsid w:val="007617D6"/>
    <w:rsid w:val="0076263A"/>
    <w:rsid w:val="00763E93"/>
    <w:rsid w:val="0076434C"/>
    <w:rsid w:val="007664FE"/>
    <w:rsid w:val="00766949"/>
    <w:rsid w:val="007729DB"/>
    <w:rsid w:val="00776D51"/>
    <w:rsid w:val="00782F26"/>
    <w:rsid w:val="00783267"/>
    <w:rsid w:val="007845EA"/>
    <w:rsid w:val="00786605"/>
    <w:rsid w:val="00791B62"/>
    <w:rsid w:val="0079344C"/>
    <w:rsid w:val="00795F56"/>
    <w:rsid w:val="007B044C"/>
    <w:rsid w:val="007B45FD"/>
    <w:rsid w:val="007B7D3E"/>
    <w:rsid w:val="007C160A"/>
    <w:rsid w:val="007C3768"/>
    <w:rsid w:val="007C5BA9"/>
    <w:rsid w:val="007D1C29"/>
    <w:rsid w:val="007E0A9A"/>
    <w:rsid w:val="007E2757"/>
    <w:rsid w:val="007E305F"/>
    <w:rsid w:val="007F2B0F"/>
    <w:rsid w:val="00801767"/>
    <w:rsid w:val="0080312A"/>
    <w:rsid w:val="00805F1B"/>
    <w:rsid w:val="008144B9"/>
    <w:rsid w:val="008177F6"/>
    <w:rsid w:val="00821105"/>
    <w:rsid w:val="00823B35"/>
    <w:rsid w:val="0082502F"/>
    <w:rsid w:val="008277BF"/>
    <w:rsid w:val="00831CD7"/>
    <w:rsid w:val="00834842"/>
    <w:rsid w:val="00834F84"/>
    <w:rsid w:val="00836340"/>
    <w:rsid w:val="00837C0A"/>
    <w:rsid w:val="008403A5"/>
    <w:rsid w:val="00842CC3"/>
    <w:rsid w:val="0084345D"/>
    <w:rsid w:val="008450C9"/>
    <w:rsid w:val="008464E1"/>
    <w:rsid w:val="008527FA"/>
    <w:rsid w:val="008567D0"/>
    <w:rsid w:val="00861E4E"/>
    <w:rsid w:val="00862C62"/>
    <w:rsid w:val="008650DB"/>
    <w:rsid w:val="0087271A"/>
    <w:rsid w:val="00873689"/>
    <w:rsid w:val="008861FF"/>
    <w:rsid w:val="0088747E"/>
    <w:rsid w:val="008956B2"/>
    <w:rsid w:val="008975B0"/>
    <w:rsid w:val="008A1933"/>
    <w:rsid w:val="008A2491"/>
    <w:rsid w:val="008B1876"/>
    <w:rsid w:val="008B6439"/>
    <w:rsid w:val="008C023C"/>
    <w:rsid w:val="008C0D72"/>
    <w:rsid w:val="008C33E5"/>
    <w:rsid w:val="008C7508"/>
    <w:rsid w:val="008D1A7E"/>
    <w:rsid w:val="008D4C40"/>
    <w:rsid w:val="008E092E"/>
    <w:rsid w:val="008E2726"/>
    <w:rsid w:val="008E5C43"/>
    <w:rsid w:val="008F282A"/>
    <w:rsid w:val="008F40CF"/>
    <w:rsid w:val="008F5806"/>
    <w:rsid w:val="008F7725"/>
    <w:rsid w:val="0090426B"/>
    <w:rsid w:val="009043CE"/>
    <w:rsid w:val="00904511"/>
    <w:rsid w:val="00905EEF"/>
    <w:rsid w:val="00913DD7"/>
    <w:rsid w:val="0091607C"/>
    <w:rsid w:val="009209BE"/>
    <w:rsid w:val="009245F5"/>
    <w:rsid w:val="00925BF5"/>
    <w:rsid w:val="009344D8"/>
    <w:rsid w:val="0093628C"/>
    <w:rsid w:val="009375B0"/>
    <w:rsid w:val="00940C8C"/>
    <w:rsid w:val="00944330"/>
    <w:rsid w:val="00950EDB"/>
    <w:rsid w:val="00953456"/>
    <w:rsid w:val="0095399D"/>
    <w:rsid w:val="009574E7"/>
    <w:rsid w:val="0095780E"/>
    <w:rsid w:val="00972D2F"/>
    <w:rsid w:val="00973EFA"/>
    <w:rsid w:val="009810C3"/>
    <w:rsid w:val="0098713B"/>
    <w:rsid w:val="00990148"/>
    <w:rsid w:val="00990786"/>
    <w:rsid w:val="00990B7B"/>
    <w:rsid w:val="0099196C"/>
    <w:rsid w:val="00992811"/>
    <w:rsid w:val="00994F6D"/>
    <w:rsid w:val="00996D1D"/>
    <w:rsid w:val="009A0832"/>
    <w:rsid w:val="009A0B19"/>
    <w:rsid w:val="009A4916"/>
    <w:rsid w:val="009B33B3"/>
    <w:rsid w:val="009B5FA9"/>
    <w:rsid w:val="009C01C1"/>
    <w:rsid w:val="009C06A4"/>
    <w:rsid w:val="009C09F3"/>
    <w:rsid w:val="009C4448"/>
    <w:rsid w:val="009D01FE"/>
    <w:rsid w:val="009D0C7A"/>
    <w:rsid w:val="009D4181"/>
    <w:rsid w:val="009D4E1D"/>
    <w:rsid w:val="009D60DE"/>
    <w:rsid w:val="009E018D"/>
    <w:rsid w:val="00A0196F"/>
    <w:rsid w:val="00A06881"/>
    <w:rsid w:val="00A14981"/>
    <w:rsid w:val="00A16C64"/>
    <w:rsid w:val="00A21A07"/>
    <w:rsid w:val="00A224A5"/>
    <w:rsid w:val="00A237D7"/>
    <w:rsid w:val="00A26FCB"/>
    <w:rsid w:val="00A27BC0"/>
    <w:rsid w:val="00A3783A"/>
    <w:rsid w:val="00A4586D"/>
    <w:rsid w:val="00A458A7"/>
    <w:rsid w:val="00A52ECB"/>
    <w:rsid w:val="00A57763"/>
    <w:rsid w:val="00A57CFB"/>
    <w:rsid w:val="00A63ACD"/>
    <w:rsid w:val="00A65ACD"/>
    <w:rsid w:val="00A67F7D"/>
    <w:rsid w:val="00A72307"/>
    <w:rsid w:val="00A7643F"/>
    <w:rsid w:val="00A76B80"/>
    <w:rsid w:val="00A770B2"/>
    <w:rsid w:val="00A801EB"/>
    <w:rsid w:val="00A86EF6"/>
    <w:rsid w:val="00A92091"/>
    <w:rsid w:val="00A93201"/>
    <w:rsid w:val="00AA1AF9"/>
    <w:rsid w:val="00AB1981"/>
    <w:rsid w:val="00AC0B27"/>
    <w:rsid w:val="00AC7A98"/>
    <w:rsid w:val="00AD53F4"/>
    <w:rsid w:val="00AD5A83"/>
    <w:rsid w:val="00AD6D28"/>
    <w:rsid w:val="00AE0133"/>
    <w:rsid w:val="00AE0BA1"/>
    <w:rsid w:val="00AE0BFD"/>
    <w:rsid w:val="00AE2366"/>
    <w:rsid w:val="00AE3103"/>
    <w:rsid w:val="00AE7029"/>
    <w:rsid w:val="00AF1A95"/>
    <w:rsid w:val="00AF2AD6"/>
    <w:rsid w:val="00AF4F51"/>
    <w:rsid w:val="00AF598A"/>
    <w:rsid w:val="00B1367A"/>
    <w:rsid w:val="00B13A1C"/>
    <w:rsid w:val="00B2339F"/>
    <w:rsid w:val="00B25218"/>
    <w:rsid w:val="00B262B2"/>
    <w:rsid w:val="00B32A24"/>
    <w:rsid w:val="00B34986"/>
    <w:rsid w:val="00B36DFB"/>
    <w:rsid w:val="00B4030E"/>
    <w:rsid w:val="00B417FE"/>
    <w:rsid w:val="00B418B1"/>
    <w:rsid w:val="00B41A9A"/>
    <w:rsid w:val="00B422DF"/>
    <w:rsid w:val="00B42F2B"/>
    <w:rsid w:val="00B46159"/>
    <w:rsid w:val="00B4763D"/>
    <w:rsid w:val="00B65C8C"/>
    <w:rsid w:val="00B65D2D"/>
    <w:rsid w:val="00B66125"/>
    <w:rsid w:val="00B80834"/>
    <w:rsid w:val="00B82C34"/>
    <w:rsid w:val="00B83C93"/>
    <w:rsid w:val="00B841DA"/>
    <w:rsid w:val="00B90846"/>
    <w:rsid w:val="00BA54A4"/>
    <w:rsid w:val="00BA78CD"/>
    <w:rsid w:val="00BA7EB0"/>
    <w:rsid w:val="00BB162D"/>
    <w:rsid w:val="00BB75E2"/>
    <w:rsid w:val="00BC09C5"/>
    <w:rsid w:val="00BC0F3E"/>
    <w:rsid w:val="00BC37EB"/>
    <w:rsid w:val="00BC48F4"/>
    <w:rsid w:val="00BC6D03"/>
    <w:rsid w:val="00BC72A1"/>
    <w:rsid w:val="00BD3296"/>
    <w:rsid w:val="00BD6A3F"/>
    <w:rsid w:val="00BD7DC2"/>
    <w:rsid w:val="00BE297C"/>
    <w:rsid w:val="00BF47DD"/>
    <w:rsid w:val="00C01F44"/>
    <w:rsid w:val="00C04A14"/>
    <w:rsid w:val="00C05353"/>
    <w:rsid w:val="00C0768F"/>
    <w:rsid w:val="00C211B0"/>
    <w:rsid w:val="00C25F7B"/>
    <w:rsid w:val="00C324CC"/>
    <w:rsid w:val="00C3616B"/>
    <w:rsid w:val="00C41D50"/>
    <w:rsid w:val="00C461E9"/>
    <w:rsid w:val="00C46B7E"/>
    <w:rsid w:val="00C50628"/>
    <w:rsid w:val="00C52FAB"/>
    <w:rsid w:val="00C57966"/>
    <w:rsid w:val="00C579D3"/>
    <w:rsid w:val="00C608AA"/>
    <w:rsid w:val="00C635DB"/>
    <w:rsid w:val="00C66C48"/>
    <w:rsid w:val="00C737A7"/>
    <w:rsid w:val="00C73ED0"/>
    <w:rsid w:val="00C83292"/>
    <w:rsid w:val="00C85091"/>
    <w:rsid w:val="00C87109"/>
    <w:rsid w:val="00C90F11"/>
    <w:rsid w:val="00C92A67"/>
    <w:rsid w:val="00C92F3E"/>
    <w:rsid w:val="00CA694E"/>
    <w:rsid w:val="00CB2EF7"/>
    <w:rsid w:val="00CC20AD"/>
    <w:rsid w:val="00CC3B03"/>
    <w:rsid w:val="00CC4553"/>
    <w:rsid w:val="00CC4A30"/>
    <w:rsid w:val="00CD4202"/>
    <w:rsid w:val="00CD538C"/>
    <w:rsid w:val="00CD5FD8"/>
    <w:rsid w:val="00CD7879"/>
    <w:rsid w:val="00CE09DF"/>
    <w:rsid w:val="00CE108D"/>
    <w:rsid w:val="00CE4836"/>
    <w:rsid w:val="00CE79E9"/>
    <w:rsid w:val="00CF1A70"/>
    <w:rsid w:val="00CF4612"/>
    <w:rsid w:val="00CF6781"/>
    <w:rsid w:val="00D06985"/>
    <w:rsid w:val="00D160EA"/>
    <w:rsid w:val="00D212E7"/>
    <w:rsid w:val="00D21BEB"/>
    <w:rsid w:val="00D224D2"/>
    <w:rsid w:val="00D23EA2"/>
    <w:rsid w:val="00D26D2A"/>
    <w:rsid w:val="00D276D8"/>
    <w:rsid w:val="00D333A0"/>
    <w:rsid w:val="00D33531"/>
    <w:rsid w:val="00D35910"/>
    <w:rsid w:val="00D422C6"/>
    <w:rsid w:val="00D44DF9"/>
    <w:rsid w:val="00D45452"/>
    <w:rsid w:val="00D5047A"/>
    <w:rsid w:val="00D5082B"/>
    <w:rsid w:val="00D5253D"/>
    <w:rsid w:val="00D5390C"/>
    <w:rsid w:val="00D556A5"/>
    <w:rsid w:val="00D5674D"/>
    <w:rsid w:val="00D613F8"/>
    <w:rsid w:val="00D61B28"/>
    <w:rsid w:val="00D64266"/>
    <w:rsid w:val="00D66FBC"/>
    <w:rsid w:val="00D705DE"/>
    <w:rsid w:val="00D723B4"/>
    <w:rsid w:val="00D75906"/>
    <w:rsid w:val="00D75E4B"/>
    <w:rsid w:val="00D770B6"/>
    <w:rsid w:val="00D8013D"/>
    <w:rsid w:val="00D81C7D"/>
    <w:rsid w:val="00D82116"/>
    <w:rsid w:val="00D829BD"/>
    <w:rsid w:val="00D96A3F"/>
    <w:rsid w:val="00DA0F2C"/>
    <w:rsid w:val="00DA33D7"/>
    <w:rsid w:val="00DB07B9"/>
    <w:rsid w:val="00DB1CFF"/>
    <w:rsid w:val="00DB5E28"/>
    <w:rsid w:val="00DC05E2"/>
    <w:rsid w:val="00DC1846"/>
    <w:rsid w:val="00DD5A2A"/>
    <w:rsid w:val="00DD621D"/>
    <w:rsid w:val="00DD67C6"/>
    <w:rsid w:val="00DD7DA0"/>
    <w:rsid w:val="00DE0FFA"/>
    <w:rsid w:val="00DF2343"/>
    <w:rsid w:val="00DF3DD7"/>
    <w:rsid w:val="00DF6637"/>
    <w:rsid w:val="00E04467"/>
    <w:rsid w:val="00E10DDD"/>
    <w:rsid w:val="00E1312A"/>
    <w:rsid w:val="00E1646A"/>
    <w:rsid w:val="00E17745"/>
    <w:rsid w:val="00E203C3"/>
    <w:rsid w:val="00E20807"/>
    <w:rsid w:val="00E21DF5"/>
    <w:rsid w:val="00E22CF4"/>
    <w:rsid w:val="00E23015"/>
    <w:rsid w:val="00E30B94"/>
    <w:rsid w:val="00E331A4"/>
    <w:rsid w:val="00E356EA"/>
    <w:rsid w:val="00E36731"/>
    <w:rsid w:val="00E4465E"/>
    <w:rsid w:val="00E5142C"/>
    <w:rsid w:val="00E5207D"/>
    <w:rsid w:val="00E54D13"/>
    <w:rsid w:val="00E62F78"/>
    <w:rsid w:val="00E6470D"/>
    <w:rsid w:val="00E651F7"/>
    <w:rsid w:val="00E71858"/>
    <w:rsid w:val="00E73D6C"/>
    <w:rsid w:val="00E77EF1"/>
    <w:rsid w:val="00E86A85"/>
    <w:rsid w:val="00E86BC1"/>
    <w:rsid w:val="00E9044A"/>
    <w:rsid w:val="00E90BA9"/>
    <w:rsid w:val="00E96897"/>
    <w:rsid w:val="00EA769F"/>
    <w:rsid w:val="00EB118D"/>
    <w:rsid w:val="00EB1902"/>
    <w:rsid w:val="00EB422A"/>
    <w:rsid w:val="00EB6699"/>
    <w:rsid w:val="00EB66DF"/>
    <w:rsid w:val="00EC0AD3"/>
    <w:rsid w:val="00EC1E40"/>
    <w:rsid w:val="00EC391C"/>
    <w:rsid w:val="00ED1F5C"/>
    <w:rsid w:val="00ED2436"/>
    <w:rsid w:val="00ED40D6"/>
    <w:rsid w:val="00ED5665"/>
    <w:rsid w:val="00ED7971"/>
    <w:rsid w:val="00EE6597"/>
    <w:rsid w:val="00EF0295"/>
    <w:rsid w:val="00EF16B1"/>
    <w:rsid w:val="00EF1F3F"/>
    <w:rsid w:val="00EF2A01"/>
    <w:rsid w:val="00EF5360"/>
    <w:rsid w:val="00EF7136"/>
    <w:rsid w:val="00F001C9"/>
    <w:rsid w:val="00F0427C"/>
    <w:rsid w:val="00F07DE7"/>
    <w:rsid w:val="00F1478E"/>
    <w:rsid w:val="00F153AF"/>
    <w:rsid w:val="00F17298"/>
    <w:rsid w:val="00F17539"/>
    <w:rsid w:val="00F21B30"/>
    <w:rsid w:val="00F26779"/>
    <w:rsid w:val="00F3464A"/>
    <w:rsid w:val="00F37AC9"/>
    <w:rsid w:val="00F44EA3"/>
    <w:rsid w:val="00F4746D"/>
    <w:rsid w:val="00F47DC1"/>
    <w:rsid w:val="00F51D51"/>
    <w:rsid w:val="00F569E6"/>
    <w:rsid w:val="00F56F5C"/>
    <w:rsid w:val="00F64CC8"/>
    <w:rsid w:val="00F7009C"/>
    <w:rsid w:val="00F7066E"/>
    <w:rsid w:val="00F70686"/>
    <w:rsid w:val="00F75EB9"/>
    <w:rsid w:val="00F76D82"/>
    <w:rsid w:val="00F80426"/>
    <w:rsid w:val="00F82120"/>
    <w:rsid w:val="00F91DE0"/>
    <w:rsid w:val="00F95E78"/>
    <w:rsid w:val="00F96A05"/>
    <w:rsid w:val="00FA4758"/>
    <w:rsid w:val="00FA6367"/>
    <w:rsid w:val="00FB1178"/>
    <w:rsid w:val="00FB1488"/>
    <w:rsid w:val="00FB7592"/>
    <w:rsid w:val="00FB7A47"/>
    <w:rsid w:val="00FC0DD4"/>
    <w:rsid w:val="00FC6DC4"/>
    <w:rsid w:val="00FD6D69"/>
    <w:rsid w:val="00FE04DD"/>
    <w:rsid w:val="00FE3A09"/>
    <w:rsid w:val="00FF19D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894B92"/>
  <w15:chartTrackingRefBased/>
  <w15:docId w15:val="{B8B28871-33DA-47F1-B17A-26AC7296A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088F"/>
  </w:style>
  <w:style w:type="paragraph" w:styleId="Ttulo1">
    <w:name w:val="heading 1"/>
    <w:basedOn w:val="Normal"/>
    <w:next w:val="Normal"/>
    <w:link w:val="Ttulo1Car"/>
    <w:uiPriority w:val="9"/>
    <w:qFormat/>
    <w:rsid w:val="006B66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B66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756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27561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B66D4"/>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6B66D4"/>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6B66D4"/>
    <w:pPr>
      <w:outlineLvl w:val="9"/>
    </w:pPr>
    <w:rPr>
      <w:lang w:eastAsia="es-ES"/>
    </w:rPr>
  </w:style>
  <w:style w:type="paragraph" w:styleId="TDC1">
    <w:name w:val="toc 1"/>
    <w:basedOn w:val="Normal"/>
    <w:next w:val="Normal"/>
    <w:autoRedefine/>
    <w:uiPriority w:val="39"/>
    <w:unhideWhenUsed/>
    <w:rsid w:val="006B66D4"/>
    <w:pPr>
      <w:spacing w:after="100"/>
    </w:pPr>
  </w:style>
  <w:style w:type="paragraph" w:styleId="TDC2">
    <w:name w:val="toc 2"/>
    <w:basedOn w:val="Normal"/>
    <w:next w:val="Normal"/>
    <w:autoRedefine/>
    <w:uiPriority w:val="39"/>
    <w:unhideWhenUsed/>
    <w:rsid w:val="006B66D4"/>
    <w:pPr>
      <w:spacing w:after="100"/>
      <w:ind w:left="220"/>
    </w:pPr>
  </w:style>
  <w:style w:type="character" w:styleId="Hipervnculo">
    <w:name w:val="Hyperlink"/>
    <w:basedOn w:val="Fuentedeprrafopredeter"/>
    <w:uiPriority w:val="99"/>
    <w:unhideWhenUsed/>
    <w:rsid w:val="006B66D4"/>
    <w:rPr>
      <w:color w:val="0563C1" w:themeColor="hyperlink"/>
      <w:u w:val="single"/>
    </w:rPr>
  </w:style>
  <w:style w:type="paragraph" w:styleId="Bibliografa">
    <w:name w:val="Bibliography"/>
    <w:basedOn w:val="Normal"/>
    <w:next w:val="Normal"/>
    <w:uiPriority w:val="37"/>
    <w:unhideWhenUsed/>
    <w:rsid w:val="00CE09DF"/>
    <w:pPr>
      <w:tabs>
        <w:tab w:val="left" w:pos="384"/>
      </w:tabs>
      <w:spacing w:after="0" w:line="240" w:lineRule="auto"/>
      <w:ind w:left="384" w:hanging="384"/>
    </w:pPr>
  </w:style>
  <w:style w:type="paragraph" w:styleId="Prrafodelista">
    <w:name w:val="List Paragraph"/>
    <w:basedOn w:val="Normal"/>
    <w:uiPriority w:val="34"/>
    <w:qFormat/>
    <w:rsid w:val="00A224A5"/>
    <w:pPr>
      <w:ind w:left="720"/>
      <w:contextualSpacing/>
    </w:pPr>
  </w:style>
  <w:style w:type="table" w:styleId="Tablaconcuadrcula">
    <w:name w:val="Table Grid"/>
    <w:basedOn w:val="Tablanormal"/>
    <w:uiPriority w:val="39"/>
    <w:rsid w:val="00DE0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27561B"/>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27561B"/>
    <w:rPr>
      <w:rFonts w:asciiTheme="majorHAnsi" w:eastAsiaTheme="majorEastAsia" w:hAnsiTheme="majorHAnsi" w:cstheme="majorBidi"/>
      <w:i/>
      <w:iCs/>
      <w:color w:val="2F5496" w:themeColor="accent1" w:themeShade="BF"/>
    </w:rPr>
  </w:style>
  <w:style w:type="paragraph" w:styleId="TDC3">
    <w:name w:val="toc 3"/>
    <w:basedOn w:val="Normal"/>
    <w:next w:val="Normal"/>
    <w:autoRedefine/>
    <w:uiPriority w:val="39"/>
    <w:unhideWhenUsed/>
    <w:rsid w:val="0027561B"/>
    <w:pPr>
      <w:spacing w:after="100"/>
      <w:ind w:left="440"/>
    </w:pPr>
  </w:style>
  <w:style w:type="character" w:styleId="Textodelmarcadordeposicin">
    <w:name w:val="Placeholder Text"/>
    <w:basedOn w:val="Fuentedeprrafopredeter"/>
    <w:uiPriority w:val="99"/>
    <w:semiHidden/>
    <w:rsid w:val="00D82116"/>
    <w:rPr>
      <w:color w:val="808080"/>
    </w:rPr>
  </w:style>
  <w:style w:type="paragraph" w:styleId="Encabezado">
    <w:name w:val="header"/>
    <w:basedOn w:val="Normal"/>
    <w:link w:val="EncabezadoCar"/>
    <w:uiPriority w:val="99"/>
    <w:unhideWhenUsed/>
    <w:rsid w:val="00052C8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52C83"/>
  </w:style>
  <w:style w:type="paragraph" w:styleId="Piedepgina">
    <w:name w:val="footer"/>
    <w:basedOn w:val="Normal"/>
    <w:link w:val="PiedepginaCar"/>
    <w:uiPriority w:val="99"/>
    <w:unhideWhenUsed/>
    <w:rsid w:val="00052C8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52C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22271">
      <w:bodyDiv w:val="1"/>
      <w:marLeft w:val="0"/>
      <w:marRight w:val="0"/>
      <w:marTop w:val="0"/>
      <w:marBottom w:val="0"/>
      <w:divBdr>
        <w:top w:val="none" w:sz="0" w:space="0" w:color="auto"/>
        <w:left w:val="none" w:sz="0" w:space="0" w:color="auto"/>
        <w:bottom w:val="none" w:sz="0" w:space="0" w:color="auto"/>
        <w:right w:val="none" w:sz="0" w:space="0" w:color="auto"/>
      </w:divBdr>
    </w:div>
    <w:div w:id="756445749">
      <w:bodyDiv w:val="1"/>
      <w:marLeft w:val="0"/>
      <w:marRight w:val="0"/>
      <w:marTop w:val="0"/>
      <w:marBottom w:val="0"/>
      <w:divBdr>
        <w:top w:val="none" w:sz="0" w:space="0" w:color="auto"/>
        <w:left w:val="none" w:sz="0" w:space="0" w:color="auto"/>
        <w:bottom w:val="none" w:sz="0" w:space="0" w:color="auto"/>
        <w:right w:val="none" w:sz="0" w:space="0" w:color="auto"/>
      </w:divBdr>
    </w:div>
    <w:div w:id="765998223">
      <w:bodyDiv w:val="1"/>
      <w:marLeft w:val="0"/>
      <w:marRight w:val="0"/>
      <w:marTop w:val="0"/>
      <w:marBottom w:val="0"/>
      <w:divBdr>
        <w:top w:val="none" w:sz="0" w:space="0" w:color="auto"/>
        <w:left w:val="none" w:sz="0" w:space="0" w:color="auto"/>
        <w:bottom w:val="none" w:sz="0" w:space="0" w:color="auto"/>
        <w:right w:val="none" w:sz="0" w:space="0" w:color="auto"/>
      </w:divBdr>
    </w:div>
    <w:div w:id="952060058">
      <w:bodyDiv w:val="1"/>
      <w:marLeft w:val="0"/>
      <w:marRight w:val="0"/>
      <w:marTop w:val="0"/>
      <w:marBottom w:val="0"/>
      <w:divBdr>
        <w:top w:val="none" w:sz="0" w:space="0" w:color="auto"/>
        <w:left w:val="none" w:sz="0" w:space="0" w:color="auto"/>
        <w:bottom w:val="none" w:sz="0" w:space="0" w:color="auto"/>
        <w:right w:val="none" w:sz="0" w:space="0" w:color="auto"/>
      </w:divBdr>
    </w:div>
    <w:div w:id="1377660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jpe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jpeg"/><Relationship Id="rId85" Type="http://schemas.openxmlformats.org/officeDocument/2006/relationships/image" Target="media/image78.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jpeg"/><Relationship Id="rId83" Type="http://schemas.openxmlformats.org/officeDocument/2006/relationships/image" Target="media/image7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theme" Target="theme/theme1.xml"/><Relationship Id="rId61" Type="http://schemas.openxmlformats.org/officeDocument/2006/relationships/image" Target="media/image54.png"/><Relationship Id="rId82" Type="http://schemas.openxmlformats.org/officeDocument/2006/relationships/image" Target="media/image7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D990D5-86C8-4430-84B4-1C6BB09A3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5</TotalTime>
  <Pages>59</Pages>
  <Words>18429</Words>
  <Characters>101364</Characters>
  <Application>Microsoft Office Word</Application>
  <DocSecurity>0</DocSecurity>
  <Lines>844</Lines>
  <Paragraphs>2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UCQUEZ JIMENEZ LUIS DONATIEN</dc:creator>
  <cp:keywords/>
  <dc:description/>
  <cp:lastModifiedBy>LUIS DONATIEN WAUCQUEZ JIMENEZ</cp:lastModifiedBy>
  <cp:revision>368</cp:revision>
  <cp:lastPrinted>2022-04-28T18:00:00Z</cp:lastPrinted>
  <dcterms:created xsi:type="dcterms:W3CDTF">2022-03-19T15:34:00Z</dcterms:created>
  <dcterms:modified xsi:type="dcterms:W3CDTF">2022-05-23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dmDs2Okj"/&gt;&lt;style id="http://www.zotero.org/styles/ieee"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